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548007"/>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r w:rsidRPr="007330D4">
        <w:t xml:space="preserve">This report is submitted in partial fulfilment of the requirement for the degree of </w:t>
      </w:r>
      <w:r w:rsidR="00D52E25" w:rsidRPr="007330D4">
        <w:t xml:space="preserve">BSc </w:t>
      </w:r>
      <w:r w:rsidRPr="007330D4">
        <w:t>Computer Science by Tymon Solecki.</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ill be </w:t>
      </w:r>
      <w:r w:rsidR="00547C21">
        <w:t xml:space="preserve">considered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539B907E" w14:textId="7F6BB23F" w:rsidR="0018230B"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548007" w:history="1">
            <w:r w:rsidR="0018230B" w:rsidRPr="005A2B9D">
              <w:rPr>
                <w:rStyle w:val="Hyperlink"/>
                <w:noProof/>
              </w:rPr>
              <w:t>Comparative survey of existing fixed-parameter tractable Vertex Cover algorithms and their implementation</w:t>
            </w:r>
            <w:r w:rsidR="0018230B">
              <w:rPr>
                <w:noProof/>
                <w:webHidden/>
              </w:rPr>
              <w:tab/>
            </w:r>
            <w:r w:rsidR="0018230B">
              <w:rPr>
                <w:noProof/>
                <w:webHidden/>
              </w:rPr>
              <w:fldChar w:fldCharType="begin"/>
            </w:r>
            <w:r w:rsidR="0018230B">
              <w:rPr>
                <w:noProof/>
                <w:webHidden/>
              </w:rPr>
              <w:instrText xml:space="preserve"> PAGEREF _Toc7548007 \h </w:instrText>
            </w:r>
            <w:r w:rsidR="0018230B">
              <w:rPr>
                <w:noProof/>
                <w:webHidden/>
              </w:rPr>
            </w:r>
            <w:r w:rsidR="0018230B">
              <w:rPr>
                <w:noProof/>
                <w:webHidden/>
              </w:rPr>
              <w:fldChar w:fldCharType="separate"/>
            </w:r>
            <w:r w:rsidR="0018230B">
              <w:rPr>
                <w:noProof/>
                <w:webHidden/>
              </w:rPr>
              <w:t>i</w:t>
            </w:r>
            <w:r w:rsidR="0018230B">
              <w:rPr>
                <w:noProof/>
                <w:webHidden/>
              </w:rPr>
              <w:fldChar w:fldCharType="end"/>
            </w:r>
          </w:hyperlink>
        </w:p>
        <w:p w14:paraId="12031ECC" w14:textId="153AE7C8"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08" w:history="1">
            <w:r w:rsidRPr="005A2B9D">
              <w:rPr>
                <w:rStyle w:val="Hyperlink"/>
                <w:noProof/>
              </w:rPr>
              <w:t>Chapter 1: Introduction</w:t>
            </w:r>
            <w:r>
              <w:rPr>
                <w:noProof/>
                <w:webHidden/>
              </w:rPr>
              <w:tab/>
            </w:r>
            <w:r>
              <w:rPr>
                <w:noProof/>
                <w:webHidden/>
              </w:rPr>
              <w:fldChar w:fldCharType="begin"/>
            </w:r>
            <w:r>
              <w:rPr>
                <w:noProof/>
                <w:webHidden/>
              </w:rPr>
              <w:instrText xml:space="preserve"> PAGEREF _Toc7548008 \h </w:instrText>
            </w:r>
            <w:r>
              <w:rPr>
                <w:noProof/>
                <w:webHidden/>
              </w:rPr>
            </w:r>
            <w:r>
              <w:rPr>
                <w:noProof/>
                <w:webHidden/>
              </w:rPr>
              <w:fldChar w:fldCharType="separate"/>
            </w:r>
            <w:r>
              <w:rPr>
                <w:noProof/>
                <w:webHidden/>
              </w:rPr>
              <w:t>1</w:t>
            </w:r>
            <w:r>
              <w:rPr>
                <w:noProof/>
                <w:webHidden/>
              </w:rPr>
              <w:fldChar w:fldCharType="end"/>
            </w:r>
          </w:hyperlink>
        </w:p>
        <w:p w14:paraId="1CC1369A" w14:textId="4F85E94A" w:rsidR="0018230B" w:rsidRDefault="0018230B">
          <w:pPr>
            <w:pStyle w:val="TOC2"/>
            <w:tabs>
              <w:tab w:val="right" w:leader="dot" w:pos="9016"/>
            </w:tabs>
            <w:rPr>
              <w:rFonts w:asciiTheme="minorHAnsi" w:hAnsiTheme="minorHAnsi"/>
              <w:noProof/>
              <w:sz w:val="22"/>
              <w:szCs w:val="22"/>
            </w:rPr>
          </w:pPr>
          <w:hyperlink w:anchor="_Toc7548009" w:history="1">
            <w:r w:rsidRPr="005A2B9D">
              <w:rPr>
                <w:rStyle w:val="Hyperlink"/>
                <w:noProof/>
              </w:rPr>
              <w:t>Preliminaries</w:t>
            </w:r>
            <w:r>
              <w:rPr>
                <w:noProof/>
                <w:webHidden/>
              </w:rPr>
              <w:tab/>
            </w:r>
            <w:r>
              <w:rPr>
                <w:noProof/>
                <w:webHidden/>
              </w:rPr>
              <w:fldChar w:fldCharType="begin"/>
            </w:r>
            <w:r>
              <w:rPr>
                <w:noProof/>
                <w:webHidden/>
              </w:rPr>
              <w:instrText xml:space="preserve"> PAGEREF _Toc7548009 \h </w:instrText>
            </w:r>
            <w:r>
              <w:rPr>
                <w:noProof/>
                <w:webHidden/>
              </w:rPr>
            </w:r>
            <w:r>
              <w:rPr>
                <w:noProof/>
                <w:webHidden/>
              </w:rPr>
              <w:fldChar w:fldCharType="separate"/>
            </w:r>
            <w:r>
              <w:rPr>
                <w:noProof/>
                <w:webHidden/>
              </w:rPr>
              <w:t>1</w:t>
            </w:r>
            <w:r>
              <w:rPr>
                <w:noProof/>
                <w:webHidden/>
              </w:rPr>
              <w:fldChar w:fldCharType="end"/>
            </w:r>
          </w:hyperlink>
        </w:p>
        <w:p w14:paraId="3B587827" w14:textId="27B46893"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10" w:history="1">
            <w:r w:rsidRPr="005A2B9D">
              <w:rPr>
                <w:rStyle w:val="Hyperlink"/>
                <w:noProof/>
              </w:rPr>
              <w:t>Chapter 2: Literature review</w:t>
            </w:r>
            <w:r>
              <w:rPr>
                <w:noProof/>
                <w:webHidden/>
              </w:rPr>
              <w:tab/>
            </w:r>
            <w:r>
              <w:rPr>
                <w:noProof/>
                <w:webHidden/>
              </w:rPr>
              <w:fldChar w:fldCharType="begin"/>
            </w:r>
            <w:r>
              <w:rPr>
                <w:noProof/>
                <w:webHidden/>
              </w:rPr>
              <w:instrText xml:space="preserve"> PAGEREF _Toc7548010 \h </w:instrText>
            </w:r>
            <w:r>
              <w:rPr>
                <w:noProof/>
                <w:webHidden/>
              </w:rPr>
            </w:r>
            <w:r>
              <w:rPr>
                <w:noProof/>
                <w:webHidden/>
              </w:rPr>
              <w:fldChar w:fldCharType="separate"/>
            </w:r>
            <w:r>
              <w:rPr>
                <w:noProof/>
                <w:webHidden/>
              </w:rPr>
              <w:t>3</w:t>
            </w:r>
            <w:r>
              <w:rPr>
                <w:noProof/>
                <w:webHidden/>
              </w:rPr>
              <w:fldChar w:fldCharType="end"/>
            </w:r>
          </w:hyperlink>
        </w:p>
        <w:p w14:paraId="4C065193" w14:textId="17A43792" w:rsidR="0018230B" w:rsidRDefault="0018230B">
          <w:pPr>
            <w:pStyle w:val="TOC2"/>
            <w:tabs>
              <w:tab w:val="right" w:leader="dot" w:pos="9016"/>
            </w:tabs>
            <w:rPr>
              <w:rFonts w:asciiTheme="minorHAnsi" w:hAnsiTheme="minorHAnsi"/>
              <w:noProof/>
              <w:sz w:val="22"/>
              <w:szCs w:val="22"/>
            </w:rPr>
          </w:pPr>
          <w:hyperlink w:anchor="_Toc7548011" w:history="1">
            <w:r w:rsidRPr="005A2B9D">
              <w:rPr>
                <w:rStyle w:val="Hyperlink"/>
                <w:noProof/>
              </w:rPr>
              <w:t>Kernel reductions for Vertex Cover</w:t>
            </w:r>
            <w:r>
              <w:rPr>
                <w:noProof/>
                <w:webHidden/>
              </w:rPr>
              <w:tab/>
            </w:r>
            <w:r>
              <w:rPr>
                <w:noProof/>
                <w:webHidden/>
              </w:rPr>
              <w:fldChar w:fldCharType="begin"/>
            </w:r>
            <w:r>
              <w:rPr>
                <w:noProof/>
                <w:webHidden/>
              </w:rPr>
              <w:instrText xml:space="preserve"> PAGEREF _Toc7548011 \h </w:instrText>
            </w:r>
            <w:r>
              <w:rPr>
                <w:noProof/>
                <w:webHidden/>
              </w:rPr>
            </w:r>
            <w:r>
              <w:rPr>
                <w:noProof/>
                <w:webHidden/>
              </w:rPr>
              <w:fldChar w:fldCharType="separate"/>
            </w:r>
            <w:r>
              <w:rPr>
                <w:noProof/>
                <w:webHidden/>
              </w:rPr>
              <w:t>3</w:t>
            </w:r>
            <w:r>
              <w:rPr>
                <w:noProof/>
                <w:webHidden/>
              </w:rPr>
              <w:fldChar w:fldCharType="end"/>
            </w:r>
          </w:hyperlink>
        </w:p>
        <w:p w14:paraId="29745357" w14:textId="717CC6BB" w:rsidR="0018230B" w:rsidRDefault="0018230B">
          <w:pPr>
            <w:pStyle w:val="TOC2"/>
            <w:tabs>
              <w:tab w:val="right" w:leader="dot" w:pos="9016"/>
            </w:tabs>
            <w:rPr>
              <w:rFonts w:asciiTheme="minorHAnsi" w:hAnsiTheme="minorHAnsi"/>
              <w:noProof/>
              <w:sz w:val="22"/>
              <w:szCs w:val="22"/>
            </w:rPr>
          </w:pPr>
          <w:hyperlink w:anchor="_Toc7548012" w:history="1">
            <w:r w:rsidRPr="005A2B9D">
              <w:rPr>
                <w:rStyle w:val="Hyperlink"/>
                <w:noProof/>
              </w:rPr>
              <w:t>Linear Programming</w:t>
            </w:r>
            <w:r>
              <w:rPr>
                <w:noProof/>
                <w:webHidden/>
              </w:rPr>
              <w:tab/>
            </w:r>
            <w:r>
              <w:rPr>
                <w:noProof/>
                <w:webHidden/>
              </w:rPr>
              <w:fldChar w:fldCharType="begin"/>
            </w:r>
            <w:r>
              <w:rPr>
                <w:noProof/>
                <w:webHidden/>
              </w:rPr>
              <w:instrText xml:space="preserve"> PAGEREF _Toc7548012 \h </w:instrText>
            </w:r>
            <w:r>
              <w:rPr>
                <w:noProof/>
                <w:webHidden/>
              </w:rPr>
            </w:r>
            <w:r>
              <w:rPr>
                <w:noProof/>
                <w:webHidden/>
              </w:rPr>
              <w:fldChar w:fldCharType="separate"/>
            </w:r>
            <w:r>
              <w:rPr>
                <w:noProof/>
                <w:webHidden/>
              </w:rPr>
              <w:t>5</w:t>
            </w:r>
            <w:r>
              <w:rPr>
                <w:noProof/>
                <w:webHidden/>
              </w:rPr>
              <w:fldChar w:fldCharType="end"/>
            </w:r>
          </w:hyperlink>
        </w:p>
        <w:p w14:paraId="6EADE966" w14:textId="0036F4BE" w:rsidR="0018230B" w:rsidRDefault="0018230B">
          <w:pPr>
            <w:pStyle w:val="TOC2"/>
            <w:tabs>
              <w:tab w:val="right" w:leader="dot" w:pos="9016"/>
            </w:tabs>
            <w:rPr>
              <w:rFonts w:asciiTheme="minorHAnsi" w:hAnsiTheme="minorHAnsi"/>
              <w:noProof/>
              <w:sz w:val="22"/>
              <w:szCs w:val="22"/>
            </w:rPr>
          </w:pPr>
          <w:hyperlink w:anchor="_Toc7548013" w:history="1">
            <w:r w:rsidRPr="005A2B9D">
              <w:rPr>
                <w:rStyle w:val="Hyperlink"/>
                <w:noProof/>
              </w:rPr>
              <w:t>Crown decomposition</w:t>
            </w:r>
            <w:r>
              <w:rPr>
                <w:noProof/>
                <w:webHidden/>
              </w:rPr>
              <w:tab/>
            </w:r>
            <w:r>
              <w:rPr>
                <w:noProof/>
                <w:webHidden/>
              </w:rPr>
              <w:fldChar w:fldCharType="begin"/>
            </w:r>
            <w:r>
              <w:rPr>
                <w:noProof/>
                <w:webHidden/>
              </w:rPr>
              <w:instrText xml:space="preserve"> PAGEREF _Toc7548013 \h </w:instrText>
            </w:r>
            <w:r>
              <w:rPr>
                <w:noProof/>
                <w:webHidden/>
              </w:rPr>
            </w:r>
            <w:r>
              <w:rPr>
                <w:noProof/>
                <w:webHidden/>
              </w:rPr>
              <w:fldChar w:fldCharType="separate"/>
            </w:r>
            <w:r>
              <w:rPr>
                <w:noProof/>
                <w:webHidden/>
              </w:rPr>
              <w:t>6</w:t>
            </w:r>
            <w:r>
              <w:rPr>
                <w:noProof/>
                <w:webHidden/>
              </w:rPr>
              <w:fldChar w:fldCharType="end"/>
            </w:r>
          </w:hyperlink>
        </w:p>
        <w:p w14:paraId="20DFE21F" w14:textId="5F792993" w:rsidR="0018230B" w:rsidRDefault="0018230B">
          <w:pPr>
            <w:pStyle w:val="TOC2"/>
            <w:tabs>
              <w:tab w:val="right" w:leader="dot" w:pos="9016"/>
            </w:tabs>
            <w:rPr>
              <w:rFonts w:asciiTheme="minorHAnsi" w:hAnsiTheme="minorHAnsi"/>
              <w:noProof/>
              <w:sz w:val="22"/>
              <w:szCs w:val="22"/>
            </w:rPr>
          </w:pPr>
          <w:hyperlink w:anchor="_Toc7548014" w:history="1">
            <w:r w:rsidRPr="005A2B9D">
              <w:rPr>
                <w:rStyle w:val="Hyperlink"/>
                <w:noProof/>
              </w:rPr>
              <w:t>Branching and bounding</w:t>
            </w:r>
            <w:r>
              <w:rPr>
                <w:noProof/>
                <w:webHidden/>
              </w:rPr>
              <w:tab/>
            </w:r>
            <w:r>
              <w:rPr>
                <w:noProof/>
                <w:webHidden/>
              </w:rPr>
              <w:fldChar w:fldCharType="begin"/>
            </w:r>
            <w:r>
              <w:rPr>
                <w:noProof/>
                <w:webHidden/>
              </w:rPr>
              <w:instrText xml:space="preserve"> PAGEREF _Toc7548014 \h </w:instrText>
            </w:r>
            <w:r>
              <w:rPr>
                <w:noProof/>
                <w:webHidden/>
              </w:rPr>
            </w:r>
            <w:r>
              <w:rPr>
                <w:noProof/>
                <w:webHidden/>
              </w:rPr>
              <w:fldChar w:fldCharType="separate"/>
            </w:r>
            <w:r>
              <w:rPr>
                <w:noProof/>
                <w:webHidden/>
              </w:rPr>
              <w:t>8</w:t>
            </w:r>
            <w:r>
              <w:rPr>
                <w:noProof/>
                <w:webHidden/>
              </w:rPr>
              <w:fldChar w:fldCharType="end"/>
            </w:r>
          </w:hyperlink>
        </w:p>
        <w:p w14:paraId="47F280AD" w14:textId="29A42F9D" w:rsidR="0018230B" w:rsidRDefault="0018230B">
          <w:pPr>
            <w:pStyle w:val="TOC2"/>
            <w:tabs>
              <w:tab w:val="right" w:leader="dot" w:pos="9016"/>
            </w:tabs>
            <w:rPr>
              <w:rFonts w:asciiTheme="minorHAnsi" w:hAnsiTheme="minorHAnsi"/>
              <w:noProof/>
              <w:sz w:val="22"/>
              <w:szCs w:val="22"/>
            </w:rPr>
          </w:pPr>
          <w:hyperlink w:anchor="_Toc7548015" w:history="1">
            <w:r w:rsidRPr="005A2B9D">
              <w:rPr>
                <w:rStyle w:val="Hyperlink"/>
                <w:noProof/>
              </w:rPr>
              <w:t>Vertex Cover Above LP</w:t>
            </w:r>
            <w:r>
              <w:rPr>
                <w:noProof/>
                <w:webHidden/>
              </w:rPr>
              <w:tab/>
            </w:r>
            <w:r>
              <w:rPr>
                <w:noProof/>
                <w:webHidden/>
              </w:rPr>
              <w:fldChar w:fldCharType="begin"/>
            </w:r>
            <w:r>
              <w:rPr>
                <w:noProof/>
                <w:webHidden/>
              </w:rPr>
              <w:instrText xml:space="preserve"> PAGEREF _Toc7548015 \h </w:instrText>
            </w:r>
            <w:r>
              <w:rPr>
                <w:noProof/>
                <w:webHidden/>
              </w:rPr>
            </w:r>
            <w:r>
              <w:rPr>
                <w:noProof/>
                <w:webHidden/>
              </w:rPr>
              <w:fldChar w:fldCharType="separate"/>
            </w:r>
            <w:r>
              <w:rPr>
                <w:noProof/>
                <w:webHidden/>
              </w:rPr>
              <w:t>9</w:t>
            </w:r>
            <w:r>
              <w:rPr>
                <w:noProof/>
                <w:webHidden/>
              </w:rPr>
              <w:fldChar w:fldCharType="end"/>
            </w:r>
          </w:hyperlink>
        </w:p>
        <w:p w14:paraId="3D3F3647" w14:textId="536176AA" w:rsidR="0018230B" w:rsidRDefault="0018230B">
          <w:pPr>
            <w:pStyle w:val="TOC2"/>
            <w:tabs>
              <w:tab w:val="right" w:leader="dot" w:pos="9016"/>
            </w:tabs>
            <w:rPr>
              <w:rFonts w:asciiTheme="minorHAnsi" w:hAnsiTheme="minorHAnsi"/>
              <w:noProof/>
              <w:sz w:val="22"/>
              <w:szCs w:val="22"/>
            </w:rPr>
          </w:pPr>
          <w:hyperlink w:anchor="_Toc7548016" w:history="1">
            <w:r w:rsidRPr="005A2B9D">
              <w:rPr>
                <w:rStyle w:val="Hyperlink"/>
                <w:noProof/>
              </w:rPr>
              <w:t>Interleaving</w:t>
            </w:r>
            <w:r>
              <w:rPr>
                <w:noProof/>
                <w:webHidden/>
              </w:rPr>
              <w:tab/>
            </w:r>
            <w:r>
              <w:rPr>
                <w:noProof/>
                <w:webHidden/>
              </w:rPr>
              <w:fldChar w:fldCharType="begin"/>
            </w:r>
            <w:r>
              <w:rPr>
                <w:noProof/>
                <w:webHidden/>
              </w:rPr>
              <w:instrText xml:space="preserve"> PAGEREF _Toc7548016 \h </w:instrText>
            </w:r>
            <w:r>
              <w:rPr>
                <w:noProof/>
                <w:webHidden/>
              </w:rPr>
            </w:r>
            <w:r>
              <w:rPr>
                <w:noProof/>
                <w:webHidden/>
              </w:rPr>
              <w:fldChar w:fldCharType="separate"/>
            </w:r>
            <w:r>
              <w:rPr>
                <w:noProof/>
                <w:webHidden/>
              </w:rPr>
              <w:t>9</w:t>
            </w:r>
            <w:r>
              <w:rPr>
                <w:noProof/>
                <w:webHidden/>
              </w:rPr>
              <w:fldChar w:fldCharType="end"/>
            </w:r>
          </w:hyperlink>
        </w:p>
        <w:p w14:paraId="3D121BEF" w14:textId="1E4D6906" w:rsidR="0018230B" w:rsidRDefault="0018230B">
          <w:pPr>
            <w:pStyle w:val="TOC2"/>
            <w:tabs>
              <w:tab w:val="right" w:leader="dot" w:pos="9016"/>
            </w:tabs>
            <w:rPr>
              <w:rFonts w:asciiTheme="minorHAnsi" w:hAnsiTheme="minorHAnsi"/>
              <w:noProof/>
              <w:sz w:val="22"/>
              <w:szCs w:val="22"/>
            </w:rPr>
          </w:pPr>
          <w:hyperlink w:anchor="_Toc7548017" w:history="1">
            <w:r w:rsidRPr="005A2B9D">
              <w:rPr>
                <w:rStyle w:val="Hyperlink"/>
                <w:noProof/>
              </w:rPr>
              <w:t>Non-standard vertex-degree based parametrizations of Vertex Cover</w:t>
            </w:r>
            <w:r>
              <w:rPr>
                <w:noProof/>
                <w:webHidden/>
              </w:rPr>
              <w:tab/>
            </w:r>
            <w:r>
              <w:rPr>
                <w:noProof/>
                <w:webHidden/>
              </w:rPr>
              <w:fldChar w:fldCharType="begin"/>
            </w:r>
            <w:r>
              <w:rPr>
                <w:noProof/>
                <w:webHidden/>
              </w:rPr>
              <w:instrText xml:space="preserve"> PAGEREF _Toc7548017 \h </w:instrText>
            </w:r>
            <w:r>
              <w:rPr>
                <w:noProof/>
                <w:webHidden/>
              </w:rPr>
            </w:r>
            <w:r>
              <w:rPr>
                <w:noProof/>
                <w:webHidden/>
              </w:rPr>
              <w:fldChar w:fldCharType="separate"/>
            </w:r>
            <w:r>
              <w:rPr>
                <w:noProof/>
                <w:webHidden/>
              </w:rPr>
              <w:t>10</w:t>
            </w:r>
            <w:r>
              <w:rPr>
                <w:noProof/>
                <w:webHidden/>
              </w:rPr>
              <w:fldChar w:fldCharType="end"/>
            </w:r>
          </w:hyperlink>
        </w:p>
        <w:p w14:paraId="7AC66701" w14:textId="3DD690A8"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18" w:history="1">
            <w:r w:rsidRPr="005A2B9D">
              <w:rPr>
                <w:rStyle w:val="Hyperlink"/>
                <w:noProof/>
              </w:rPr>
              <w:t>Chapter 4: Design and testing</w:t>
            </w:r>
            <w:r>
              <w:rPr>
                <w:noProof/>
                <w:webHidden/>
              </w:rPr>
              <w:tab/>
            </w:r>
            <w:r>
              <w:rPr>
                <w:noProof/>
                <w:webHidden/>
              </w:rPr>
              <w:fldChar w:fldCharType="begin"/>
            </w:r>
            <w:r>
              <w:rPr>
                <w:noProof/>
                <w:webHidden/>
              </w:rPr>
              <w:instrText xml:space="preserve"> PAGEREF _Toc7548018 \h </w:instrText>
            </w:r>
            <w:r>
              <w:rPr>
                <w:noProof/>
                <w:webHidden/>
              </w:rPr>
            </w:r>
            <w:r>
              <w:rPr>
                <w:noProof/>
                <w:webHidden/>
              </w:rPr>
              <w:fldChar w:fldCharType="separate"/>
            </w:r>
            <w:r>
              <w:rPr>
                <w:noProof/>
                <w:webHidden/>
              </w:rPr>
              <w:t>10</w:t>
            </w:r>
            <w:r>
              <w:rPr>
                <w:noProof/>
                <w:webHidden/>
              </w:rPr>
              <w:fldChar w:fldCharType="end"/>
            </w:r>
          </w:hyperlink>
        </w:p>
        <w:p w14:paraId="286A80A2" w14:textId="049AC450" w:rsidR="0018230B" w:rsidRDefault="0018230B">
          <w:pPr>
            <w:pStyle w:val="TOC2"/>
            <w:tabs>
              <w:tab w:val="right" w:leader="dot" w:pos="9016"/>
            </w:tabs>
            <w:rPr>
              <w:rFonts w:asciiTheme="minorHAnsi" w:hAnsiTheme="minorHAnsi"/>
              <w:noProof/>
              <w:sz w:val="22"/>
              <w:szCs w:val="22"/>
            </w:rPr>
          </w:pPr>
          <w:hyperlink w:anchor="_Toc7548019" w:history="1">
            <w:r w:rsidRPr="005A2B9D">
              <w:rPr>
                <w:rStyle w:val="Hyperlink"/>
                <w:noProof/>
              </w:rPr>
              <w:t>Programming language considerations</w:t>
            </w:r>
            <w:r>
              <w:rPr>
                <w:noProof/>
                <w:webHidden/>
              </w:rPr>
              <w:tab/>
            </w:r>
            <w:r>
              <w:rPr>
                <w:noProof/>
                <w:webHidden/>
              </w:rPr>
              <w:fldChar w:fldCharType="begin"/>
            </w:r>
            <w:r>
              <w:rPr>
                <w:noProof/>
                <w:webHidden/>
              </w:rPr>
              <w:instrText xml:space="preserve"> PAGEREF _Toc7548019 \h </w:instrText>
            </w:r>
            <w:r>
              <w:rPr>
                <w:noProof/>
                <w:webHidden/>
              </w:rPr>
            </w:r>
            <w:r>
              <w:rPr>
                <w:noProof/>
                <w:webHidden/>
              </w:rPr>
              <w:fldChar w:fldCharType="separate"/>
            </w:r>
            <w:r>
              <w:rPr>
                <w:noProof/>
                <w:webHidden/>
              </w:rPr>
              <w:t>10</w:t>
            </w:r>
            <w:r>
              <w:rPr>
                <w:noProof/>
                <w:webHidden/>
              </w:rPr>
              <w:fldChar w:fldCharType="end"/>
            </w:r>
          </w:hyperlink>
        </w:p>
        <w:p w14:paraId="18D596A7" w14:textId="3BC738E8" w:rsidR="0018230B" w:rsidRDefault="0018230B">
          <w:pPr>
            <w:pStyle w:val="TOC2"/>
            <w:tabs>
              <w:tab w:val="right" w:leader="dot" w:pos="9016"/>
            </w:tabs>
            <w:rPr>
              <w:rFonts w:asciiTheme="minorHAnsi" w:hAnsiTheme="minorHAnsi"/>
              <w:noProof/>
              <w:sz w:val="22"/>
              <w:szCs w:val="22"/>
            </w:rPr>
          </w:pPr>
          <w:hyperlink w:anchor="_Toc7548020" w:history="1">
            <w:r w:rsidRPr="005A2B9D">
              <w:rPr>
                <w:rStyle w:val="Hyperlink"/>
                <w:noProof/>
              </w:rPr>
              <w:t>Implementation</w:t>
            </w:r>
            <w:r>
              <w:rPr>
                <w:noProof/>
                <w:webHidden/>
              </w:rPr>
              <w:tab/>
            </w:r>
            <w:r>
              <w:rPr>
                <w:noProof/>
                <w:webHidden/>
              </w:rPr>
              <w:fldChar w:fldCharType="begin"/>
            </w:r>
            <w:r>
              <w:rPr>
                <w:noProof/>
                <w:webHidden/>
              </w:rPr>
              <w:instrText xml:space="preserve"> PAGEREF _Toc7548020 \h </w:instrText>
            </w:r>
            <w:r>
              <w:rPr>
                <w:noProof/>
                <w:webHidden/>
              </w:rPr>
            </w:r>
            <w:r>
              <w:rPr>
                <w:noProof/>
                <w:webHidden/>
              </w:rPr>
              <w:fldChar w:fldCharType="separate"/>
            </w:r>
            <w:r>
              <w:rPr>
                <w:noProof/>
                <w:webHidden/>
              </w:rPr>
              <w:t>10</w:t>
            </w:r>
            <w:r>
              <w:rPr>
                <w:noProof/>
                <w:webHidden/>
              </w:rPr>
              <w:fldChar w:fldCharType="end"/>
            </w:r>
          </w:hyperlink>
        </w:p>
        <w:p w14:paraId="5501494D" w14:textId="5689AC78" w:rsidR="0018230B" w:rsidRDefault="0018230B">
          <w:pPr>
            <w:pStyle w:val="TOC2"/>
            <w:tabs>
              <w:tab w:val="right" w:leader="dot" w:pos="9016"/>
            </w:tabs>
            <w:rPr>
              <w:rFonts w:asciiTheme="minorHAnsi" w:hAnsiTheme="minorHAnsi"/>
              <w:noProof/>
              <w:sz w:val="22"/>
              <w:szCs w:val="22"/>
            </w:rPr>
          </w:pPr>
          <w:hyperlink w:anchor="_Toc7548021" w:history="1">
            <w:r w:rsidRPr="005A2B9D">
              <w:rPr>
                <w:rStyle w:val="Hyperlink"/>
                <w:noProof/>
              </w:rPr>
              <w:t>Pseudocode</w:t>
            </w:r>
            <w:r>
              <w:rPr>
                <w:noProof/>
                <w:webHidden/>
              </w:rPr>
              <w:tab/>
            </w:r>
            <w:r>
              <w:rPr>
                <w:noProof/>
                <w:webHidden/>
              </w:rPr>
              <w:fldChar w:fldCharType="begin"/>
            </w:r>
            <w:r>
              <w:rPr>
                <w:noProof/>
                <w:webHidden/>
              </w:rPr>
              <w:instrText xml:space="preserve"> PAGEREF _Toc7548021 \h </w:instrText>
            </w:r>
            <w:r>
              <w:rPr>
                <w:noProof/>
                <w:webHidden/>
              </w:rPr>
            </w:r>
            <w:r>
              <w:rPr>
                <w:noProof/>
                <w:webHidden/>
              </w:rPr>
              <w:fldChar w:fldCharType="separate"/>
            </w:r>
            <w:r>
              <w:rPr>
                <w:noProof/>
                <w:webHidden/>
              </w:rPr>
              <w:t>12</w:t>
            </w:r>
            <w:r>
              <w:rPr>
                <w:noProof/>
                <w:webHidden/>
              </w:rPr>
              <w:fldChar w:fldCharType="end"/>
            </w:r>
          </w:hyperlink>
        </w:p>
        <w:p w14:paraId="2D65F780" w14:textId="761C3D4D" w:rsidR="0018230B" w:rsidRDefault="0018230B">
          <w:pPr>
            <w:pStyle w:val="TOC2"/>
            <w:tabs>
              <w:tab w:val="right" w:leader="dot" w:pos="9016"/>
            </w:tabs>
            <w:rPr>
              <w:rFonts w:asciiTheme="minorHAnsi" w:hAnsiTheme="minorHAnsi"/>
              <w:noProof/>
              <w:sz w:val="22"/>
              <w:szCs w:val="22"/>
            </w:rPr>
          </w:pPr>
          <w:hyperlink w:anchor="_Toc7548022" w:history="1">
            <w:r w:rsidRPr="005A2B9D">
              <w:rPr>
                <w:rStyle w:val="Hyperlink"/>
                <w:noProof/>
              </w:rPr>
              <w:t>Profiling</w:t>
            </w:r>
            <w:r>
              <w:rPr>
                <w:noProof/>
                <w:webHidden/>
              </w:rPr>
              <w:tab/>
            </w:r>
            <w:r>
              <w:rPr>
                <w:noProof/>
                <w:webHidden/>
              </w:rPr>
              <w:fldChar w:fldCharType="begin"/>
            </w:r>
            <w:r>
              <w:rPr>
                <w:noProof/>
                <w:webHidden/>
              </w:rPr>
              <w:instrText xml:space="preserve"> PAGEREF _Toc7548022 \h </w:instrText>
            </w:r>
            <w:r>
              <w:rPr>
                <w:noProof/>
                <w:webHidden/>
              </w:rPr>
            </w:r>
            <w:r>
              <w:rPr>
                <w:noProof/>
                <w:webHidden/>
              </w:rPr>
              <w:fldChar w:fldCharType="separate"/>
            </w:r>
            <w:r>
              <w:rPr>
                <w:noProof/>
                <w:webHidden/>
              </w:rPr>
              <w:t>13</w:t>
            </w:r>
            <w:r>
              <w:rPr>
                <w:noProof/>
                <w:webHidden/>
              </w:rPr>
              <w:fldChar w:fldCharType="end"/>
            </w:r>
          </w:hyperlink>
        </w:p>
        <w:p w14:paraId="3BD4ABE3" w14:textId="2BE8C28D" w:rsidR="0018230B" w:rsidRDefault="0018230B">
          <w:pPr>
            <w:pStyle w:val="TOC2"/>
            <w:tabs>
              <w:tab w:val="right" w:leader="dot" w:pos="9016"/>
            </w:tabs>
            <w:rPr>
              <w:rFonts w:asciiTheme="minorHAnsi" w:hAnsiTheme="minorHAnsi"/>
              <w:noProof/>
              <w:sz w:val="22"/>
              <w:szCs w:val="22"/>
            </w:rPr>
          </w:pPr>
          <w:hyperlink w:anchor="_Toc7548023" w:history="1">
            <w:r w:rsidRPr="005A2B9D">
              <w:rPr>
                <w:rStyle w:val="Hyperlink"/>
                <w:noProof/>
              </w:rPr>
              <w:t>Improvements</w:t>
            </w:r>
            <w:r>
              <w:rPr>
                <w:noProof/>
                <w:webHidden/>
              </w:rPr>
              <w:tab/>
            </w:r>
            <w:r>
              <w:rPr>
                <w:noProof/>
                <w:webHidden/>
              </w:rPr>
              <w:fldChar w:fldCharType="begin"/>
            </w:r>
            <w:r>
              <w:rPr>
                <w:noProof/>
                <w:webHidden/>
              </w:rPr>
              <w:instrText xml:space="preserve"> PAGEREF _Toc7548023 \h </w:instrText>
            </w:r>
            <w:r>
              <w:rPr>
                <w:noProof/>
                <w:webHidden/>
              </w:rPr>
            </w:r>
            <w:r>
              <w:rPr>
                <w:noProof/>
                <w:webHidden/>
              </w:rPr>
              <w:fldChar w:fldCharType="separate"/>
            </w:r>
            <w:r>
              <w:rPr>
                <w:noProof/>
                <w:webHidden/>
              </w:rPr>
              <w:t>14</w:t>
            </w:r>
            <w:r>
              <w:rPr>
                <w:noProof/>
                <w:webHidden/>
              </w:rPr>
              <w:fldChar w:fldCharType="end"/>
            </w:r>
          </w:hyperlink>
        </w:p>
        <w:p w14:paraId="68D2FAC1" w14:textId="0C68093E"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24" w:history="1">
            <w:r w:rsidRPr="005A2B9D">
              <w:rPr>
                <w:rStyle w:val="Hyperlink"/>
                <w:noProof/>
              </w:rPr>
              <w:t>Chapter 5: Benchmarks and relative performance comparison</w:t>
            </w:r>
            <w:r>
              <w:rPr>
                <w:noProof/>
                <w:webHidden/>
              </w:rPr>
              <w:tab/>
            </w:r>
            <w:r>
              <w:rPr>
                <w:noProof/>
                <w:webHidden/>
              </w:rPr>
              <w:fldChar w:fldCharType="begin"/>
            </w:r>
            <w:r>
              <w:rPr>
                <w:noProof/>
                <w:webHidden/>
              </w:rPr>
              <w:instrText xml:space="preserve"> PAGEREF _Toc7548024 \h </w:instrText>
            </w:r>
            <w:r>
              <w:rPr>
                <w:noProof/>
                <w:webHidden/>
              </w:rPr>
            </w:r>
            <w:r>
              <w:rPr>
                <w:noProof/>
                <w:webHidden/>
              </w:rPr>
              <w:fldChar w:fldCharType="separate"/>
            </w:r>
            <w:r>
              <w:rPr>
                <w:noProof/>
                <w:webHidden/>
              </w:rPr>
              <w:t>17</w:t>
            </w:r>
            <w:r>
              <w:rPr>
                <w:noProof/>
                <w:webHidden/>
              </w:rPr>
              <w:fldChar w:fldCharType="end"/>
            </w:r>
          </w:hyperlink>
        </w:p>
        <w:p w14:paraId="00EAAF69" w14:textId="7BDDE877" w:rsidR="0018230B" w:rsidRDefault="0018230B">
          <w:pPr>
            <w:pStyle w:val="TOC2"/>
            <w:tabs>
              <w:tab w:val="right" w:leader="dot" w:pos="9016"/>
            </w:tabs>
            <w:rPr>
              <w:rFonts w:asciiTheme="minorHAnsi" w:hAnsiTheme="minorHAnsi"/>
              <w:noProof/>
              <w:sz w:val="22"/>
              <w:szCs w:val="22"/>
            </w:rPr>
          </w:pPr>
          <w:hyperlink w:anchor="_Toc7548025" w:history="1">
            <w:r w:rsidRPr="005A2B9D">
              <w:rPr>
                <w:rStyle w:val="Hyperlink"/>
                <w:noProof/>
              </w:rPr>
              <w:t>Famous benchmark instances</w:t>
            </w:r>
            <w:r>
              <w:rPr>
                <w:noProof/>
                <w:webHidden/>
              </w:rPr>
              <w:tab/>
            </w:r>
            <w:r>
              <w:rPr>
                <w:noProof/>
                <w:webHidden/>
              </w:rPr>
              <w:fldChar w:fldCharType="begin"/>
            </w:r>
            <w:r>
              <w:rPr>
                <w:noProof/>
                <w:webHidden/>
              </w:rPr>
              <w:instrText xml:space="preserve"> PAGEREF _Toc7548025 \h </w:instrText>
            </w:r>
            <w:r>
              <w:rPr>
                <w:noProof/>
                <w:webHidden/>
              </w:rPr>
            </w:r>
            <w:r>
              <w:rPr>
                <w:noProof/>
                <w:webHidden/>
              </w:rPr>
              <w:fldChar w:fldCharType="separate"/>
            </w:r>
            <w:r>
              <w:rPr>
                <w:noProof/>
                <w:webHidden/>
              </w:rPr>
              <w:t>18</w:t>
            </w:r>
            <w:r>
              <w:rPr>
                <w:noProof/>
                <w:webHidden/>
              </w:rPr>
              <w:fldChar w:fldCharType="end"/>
            </w:r>
          </w:hyperlink>
        </w:p>
        <w:p w14:paraId="4657F4D5" w14:textId="37D38D3D" w:rsidR="0018230B" w:rsidRDefault="0018230B">
          <w:pPr>
            <w:pStyle w:val="TOC2"/>
            <w:tabs>
              <w:tab w:val="right" w:leader="dot" w:pos="9016"/>
            </w:tabs>
            <w:rPr>
              <w:rFonts w:asciiTheme="minorHAnsi" w:hAnsiTheme="minorHAnsi"/>
              <w:noProof/>
              <w:sz w:val="22"/>
              <w:szCs w:val="22"/>
            </w:rPr>
          </w:pPr>
          <w:hyperlink w:anchor="_Toc7548026" w:history="1">
            <w:r w:rsidRPr="005A2B9D">
              <w:rPr>
                <w:rStyle w:val="Hyperlink"/>
                <w:noProof/>
              </w:rPr>
              <w:t>PACE instances</w:t>
            </w:r>
            <w:r>
              <w:rPr>
                <w:noProof/>
                <w:webHidden/>
              </w:rPr>
              <w:tab/>
            </w:r>
            <w:r>
              <w:rPr>
                <w:noProof/>
                <w:webHidden/>
              </w:rPr>
              <w:fldChar w:fldCharType="begin"/>
            </w:r>
            <w:r>
              <w:rPr>
                <w:noProof/>
                <w:webHidden/>
              </w:rPr>
              <w:instrText xml:space="preserve"> PAGEREF _Toc7548026 \h </w:instrText>
            </w:r>
            <w:r>
              <w:rPr>
                <w:noProof/>
                <w:webHidden/>
              </w:rPr>
            </w:r>
            <w:r>
              <w:rPr>
                <w:noProof/>
                <w:webHidden/>
              </w:rPr>
              <w:fldChar w:fldCharType="separate"/>
            </w:r>
            <w:r>
              <w:rPr>
                <w:noProof/>
                <w:webHidden/>
              </w:rPr>
              <w:t>20</w:t>
            </w:r>
            <w:r>
              <w:rPr>
                <w:noProof/>
                <w:webHidden/>
              </w:rPr>
              <w:fldChar w:fldCharType="end"/>
            </w:r>
          </w:hyperlink>
        </w:p>
        <w:p w14:paraId="3758773B" w14:textId="6DBCE37D"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27" w:history="1">
            <w:r w:rsidRPr="005A2B9D">
              <w:rPr>
                <w:rStyle w:val="Hyperlink"/>
                <w:noProof/>
              </w:rPr>
              <w:t>Chapter 6: Conclusions</w:t>
            </w:r>
            <w:r>
              <w:rPr>
                <w:noProof/>
                <w:webHidden/>
              </w:rPr>
              <w:tab/>
            </w:r>
            <w:r>
              <w:rPr>
                <w:noProof/>
                <w:webHidden/>
              </w:rPr>
              <w:fldChar w:fldCharType="begin"/>
            </w:r>
            <w:r>
              <w:rPr>
                <w:noProof/>
                <w:webHidden/>
              </w:rPr>
              <w:instrText xml:space="preserve"> PAGEREF _Toc7548027 \h </w:instrText>
            </w:r>
            <w:r>
              <w:rPr>
                <w:noProof/>
                <w:webHidden/>
              </w:rPr>
            </w:r>
            <w:r>
              <w:rPr>
                <w:noProof/>
                <w:webHidden/>
              </w:rPr>
              <w:fldChar w:fldCharType="separate"/>
            </w:r>
            <w:r>
              <w:rPr>
                <w:noProof/>
                <w:webHidden/>
              </w:rPr>
              <w:t>20</w:t>
            </w:r>
            <w:r>
              <w:rPr>
                <w:noProof/>
                <w:webHidden/>
              </w:rPr>
              <w:fldChar w:fldCharType="end"/>
            </w:r>
          </w:hyperlink>
        </w:p>
        <w:p w14:paraId="57E2EE4B" w14:textId="21A68D00" w:rsidR="0018230B" w:rsidRDefault="0018230B">
          <w:pPr>
            <w:pStyle w:val="TOC2"/>
            <w:tabs>
              <w:tab w:val="right" w:leader="dot" w:pos="9016"/>
            </w:tabs>
            <w:rPr>
              <w:rFonts w:asciiTheme="minorHAnsi" w:hAnsiTheme="minorHAnsi"/>
              <w:noProof/>
              <w:sz w:val="22"/>
              <w:szCs w:val="22"/>
            </w:rPr>
          </w:pPr>
          <w:hyperlink w:anchor="_Toc7548028" w:history="1">
            <w:r w:rsidRPr="005A2B9D">
              <w:rPr>
                <w:rStyle w:val="Hyperlink"/>
                <w:noProof/>
              </w:rPr>
              <w:t>Theory and practical tests</w:t>
            </w:r>
            <w:r>
              <w:rPr>
                <w:noProof/>
                <w:webHidden/>
              </w:rPr>
              <w:tab/>
            </w:r>
            <w:r>
              <w:rPr>
                <w:noProof/>
                <w:webHidden/>
              </w:rPr>
              <w:fldChar w:fldCharType="begin"/>
            </w:r>
            <w:r>
              <w:rPr>
                <w:noProof/>
                <w:webHidden/>
              </w:rPr>
              <w:instrText xml:space="preserve"> PAGEREF _Toc7548028 \h </w:instrText>
            </w:r>
            <w:r>
              <w:rPr>
                <w:noProof/>
                <w:webHidden/>
              </w:rPr>
            </w:r>
            <w:r>
              <w:rPr>
                <w:noProof/>
                <w:webHidden/>
              </w:rPr>
              <w:fldChar w:fldCharType="separate"/>
            </w:r>
            <w:r>
              <w:rPr>
                <w:noProof/>
                <w:webHidden/>
              </w:rPr>
              <w:t>20</w:t>
            </w:r>
            <w:r>
              <w:rPr>
                <w:noProof/>
                <w:webHidden/>
              </w:rPr>
              <w:fldChar w:fldCharType="end"/>
            </w:r>
          </w:hyperlink>
        </w:p>
        <w:p w14:paraId="37DCA79C" w14:textId="66D5855D" w:rsidR="0018230B" w:rsidRDefault="0018230B">
          <w:pPr>
            <w:pStyle w:val="TOC2"/>
            <w:tabs>
              <w:tab w:val="right" w:leader="dot" w:pos="9016"/>
            </w:tabs>
            <w:rPr>
              <w:rFonts w:asciiTheme="minorHAnsi" w:hAnsiTheme="minorHAnsi"/>
              <w:noProof/>
              <w:sz w:val="22"/>
              <w:szCs w:val="22"/>
            </w:rPr>
          </w:pPr>
          <w:hyperlink w:anchor="_Toc7548029" w:history="1">
            <w:r w:rsidRPr="005A2B9D">
              <w:rPr>
                <w:rStyle w:val="Hyperlink"/>
                <w:noProof/>
              </w:rPr>
              <w:t>Program functionality</w:t>
            </w:r>
            <w:r>
              <w:rPr>
                <w:noProof/>
                <w:webHidden/>
              </w:rPr>
              <w:tab/>
            </w:r>
            <w:r>
              <w:rPr>
                <w:noProof/>
                <w:webHidden/>
              </w:rPr>
              <w:fldChar w:fldCharType="begin"/>
            </w:r>
            <w:r>
              <w:rPr>
                <w:noProof/>
                <w:webHidden/>
              </w:rPr>
              <w:instrText xml:space="preserve"> PAGEREF _Toc7548029 \h </w:instrText>
            </w:r>
            <w:r>
              <w:rPr>
                <w:noProof/>
                <w:webHidden/>
              </w:rPr>
            </w:r>
            <w:r>
              <w:rPr>
                <w:noProof/>
                <w:webHidden/>
              </w:rPr>
              <w:fldChar w:fldCharType="separate"/>
            </w:r>
            <w:r>
              <w:rPr>
                <w:noProof/>
                <w:webHidden/>
              </w:rPr>
              <w:t>20</w:t>
            </w:r>
            <w:r>
              <w:rPr>
                <w:noProof/>
                <w:webHidden/>
              </w:rPr>
              <w:fldChar w:fldCharType="end"/>
            </w:r>
          </w:hyperlink>
        </w:p>
        <w:p w14:paraId="2716E8E2" w14:textId="0BEDA262" w:rsidR="0018230B" w:rsidRDefault="0018230B">
          <w:pPr>
            <w:pStyle w:val="TOC2"/>
            <w:tabs>
              <w:tab w:val="right" w:leader="dot" w:pos="9016"/>
            </w:tabs>
            <w:rPr>
              <w:rFonts w:asciiTheme="minorHAnsi" w:hAnsiTheme="minorHAnsi"/>
              <w:noProof/>
              <w:sz w:val="22"/>
              <w:szCs w:val="22"/>
            </w:rPr>
          </w:pPr>
          <w:hyperlink w:anchor="_Toc7548030" w:history="1">
            <w:r w:rsidRPr="005A2B9D">
              <w:rPr>
                <w:rStyle w:val="Hyperlink"/>
                <w:noProof/>
              </w:rPr>
              <w:t>Further work</w:t>
            </w:r>
            <w:r>
              <w:rPr>
                <w:noProof/>
                <w:webHidden/>
              </w:rPr>
              <w:tab/>
            </w:r>
            <w:r>
              <w:rPr>
                <w:noProof/>
                <w:webHidden/>
              </w:rPr>
              <w:fldChar w:fldCharType="begin"/>
            </w:r>
            <w:r>
              <w:rPr>
                <w:noProof/>
                <w:webHidden/>
              </w:rPr>
              <w:instrText xml:space="preserve"> PAGEREF _Toc7548030 \h </w:instrText>
            </w:r>
            <w:r>
              <w:rPr>
                <w:noProof/>
                <w:webHidden/>
              </w:rPr>
            </w:r>
            <w:r>
              <w:rPr>
                <w:noProof/>
                <w:webHidden/>
              </w:rPr>
              <w:fldChar w:fldCharType="separate"/>
            </w:r>
            <w:r>
              <w:rPr>
                <w:noProof/>
                <w:webHidden/>
              </w:rPr>
              <w:t>20</w:t>
            </w:r>
            <w:r>
              <w:rPr>
                <w:noProof/>
                <w:webHidden/>
              </w:rPr>
              <w:fldChar w:fldCharType="end"/>
            </w:r>
          </w:hyperlink>
        </w:p>
        <w:p w14:paraId="34F0FE71" w14:textId="321F2BB6"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31" w:history="1">
            <w:r w:rsidRPr="005A2B9D">
              <w:rPr>
                <w:rStyle w:val="Hyperlink"/>
                <w:noProof/>
              </w:rPr>
              <w:t>References</w:t>
            </w:r>
            <w:r>
              <w:rPr>
                <w:noProof/>
                <w:webHidden/>
              </w:rPr>
              <w:tab/>
            </w:r>
            <w:r>
              <w:rPr>
                <w:noProof/>
                <w:webHidden/>
              </w:rPr>
              <w:fldChar w:fldCharType="begin"/>
            </w:r>
            <w:r>
              <w:rPr>
                <w:noProof/>
                <w:webHidden/>
              </w:rPr>
              <w:instrText xml:space="preserve"> PAGEREF _Toc7548031 \h </w:instrText>
            </w:r>
            <w:r>
              <w:rPr>
                <w:noProof/>
                <w:webHidden/>
              </w:rPr>
            </w:r>
            <w:r>
              <w:rPr>
                <w:noProof/>
                <w:webHidden/>
              </w:rPr>
              <w:fldChar w:fldCharType="separate"/>
            </w:r>
            <w:r>
              <w:rPr>
                <w:noProof/>
                <w:webHidden/>
              </w:rPr>
              <w:t>21</w:t>
            </w:r>
            <w:r>
              <w:rPr>
                <w:noProof/>
                <w:webHidden/>
              </w:rPr>
              <w:fldChar w:fldCharType="end"/>
            </w:r>
          </w:hyperlink>
        </w:p>
        <w:p w14:paraId="1C5E14D0" w14:textId="6093834B" w:rsidR="0018230B" w:rsidRDefault="0018230B">
          <w:pPr>
            <w:pStyle w:val="TOC1"/>
            <w:tabs>
              <w:tab w:val="right" w:leader="dot" w:pos="9016"/>
            </w:tabs>
            <w:rPr>
              <w:rFonts w:asciiTheme="minorHAnsi" w:hAnsiTheme="minorHAnsi" w:cstheme="minorBidi"/>
              <w:noProof/>
              <w:sz w:val="22"/>
              <w:szCs w:val="22"/>
              <w:lang w:val="en-GB" w:eastAsia="zh-CN"/>
            </w:rPr>
          </w:pPr>
          <w:hyperlink w:anchor="_Toc7548032" w:history="1">
            <w:r w:rsidRPr="005A2B9D">
              <w:rPr>
                <w:rStyle w:val="Hyperlink"/>
                <w:noProof/>
              </w:rPr>
              <w:t>Appendices</w:t>
            </w:r>
            <w:r>
              <w:rPr>
                <w:noProof/>
                <w:webHidden/>
              </w:rPr>
              <w:tab/>
            </w:r>
            <w:r>
              <w:rPr>
                <w:noProof/>
                <w:webHidden/>
              </w:rPr>
              <w:fldChar w:fldCharType="begin"/>
            </w:r>
            <w:r>
              <w:rPr>
                <w:noProof/>
                <w:webHidden/>
              </w:rPr>
              <w:instrText xml:space="preserve"> PAGEREF _Toc7548032 \h </w:instrText>
            </w:r>
            <w:r>
              <w:rPr>
                <w:noProof/>
                <w:webHidden/>
              </w:rPr>
            </w:r>
            <w:r>
              <w:rPr>
                <w:noProof/>
                <w:webHidden/>
              </w:rPr>
              <w:fldChar w:fldCharType="separate"/>
            </w:r>
            <w:r>
              <w:rPr>
                <w:noProof/>
                <w:webHidden/>
              </w:rPr>
              <w:t>22</w:t>
            </w:r>
            <w:r>
              <w:rPr>
                <w:noProof/>
                <w:webHidden/>
              </w:rPr>
              <w:fldChar w:fldCharType="end"/>
            </w:r>
          </w:hyperlink>
        </w:p>
        <w:p w14:paraId="0AD6A13A" w14:textId="24D67D8F"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2" w:name="_Toc7548008"/>
      <w:r>
        <w:t xml:space="preserve">Chapter 1: </w:t>
      </w:r>
      <w:r w:rsidR="00B24474" w:rsidRPr="00B24474">
        <w:t>Introduction</w:t>
      </w:r>
      <w:bookmarkEnd w:id="2"/>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r w:rsidR="00DC3539">
        <w:t xml:space="preserve">are presented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is shown</w:t>
      </w:r>
      <w:r w:rsidR="00110604">
        <w:t xml:space="preserve"> (Requirements and analysis</w:t>
      </w:r>
      <w:r w:rsidR="00811324">
        <w:t xml:space="preserve"> &amp; Design</w:t>
      </w:r>
      <w:r w:rsidR="00110604">
        <w:t>).</w:t>
      </w:r>
      <w:r w:rsidR="00811324">
        <w:t xml:space="preserve"> In Implementation and Testing, program is explained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3FBC00FA" w:rsidR="00B24474" w:rsidRPr="00B24474" w:rsidRDefault="00B24474" w:rsidP="00811324">
      <w:pPr>
        <w:rPr>
          <w:rFonts w:ascii="Times New Roman" w:hAnsi="Times New Roman" w:cs="Times New Roman"/>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Once implemented, different combinations kernelization and preprocessing methods to minimise the time measure for large graph instances</w:t>
      </w:r>
      <w:r w:rsidR="00DC3539">
        <w:t xml:space="preserve"> are </w:t>
      </w:r>
      <w:r w:rsidR="00DC3539" w:rsidRPr="00B24474">
        <w:t>explore</w:t>
      </w:r>
      <w:r w:rsidR="00DC3539">
        <w:t>d</w:t>
      </w:r>
      <w:r w:rsidR="00811324">
        <w:t>. Certain python and iGraph specific implementation details are presented.</w:t>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3" w:name="_Toc7548009"/>
      <w:r w:rsidRPr="00B24474">
        <w:t>Preliminaries</w:t>
      </w:r>
      <w:bookmarkEnd w:id="3"/>
    </w:p>
    <w:p w14:paraId="04350DD0" w14:textId="77777777" w:rsidR="00B24474" w:rsidRPr="00B24474" w:rsidRDefault="00B24474" w:rsidP="00AA2872">
      <w:pPr>
        <w:rPr>
          <w:rFonts w:ascii="Times New Roman" w:hAnsi="Times New Roman" w:cs="Times New Roman"/>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In this chapter, we go over topics and definitions necessary for understanding of Vertex Cover and FPT algorithms. All of those are introduced briefly, for more comprehensive reading overview see excellent Introduction to Algorithms (Third ed.), by Cormen, Thomas; Leiserson, Charles; Rives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AA2872">
      <w:pPr>
        <w:rPr>
          <w:rFonts w:ascii="Times New Roman" w:hAnsi="Times New Roman" w:cs="Times New Roman"/>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4" w:name="_Toc7548010"/>
      <w:r w:rsidRPr="001F468C">
        <w:t>Chapter 2: Literature review</w:t>
      </w:r>
      <w:bookmarkEnd w:id="4"/>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Daniel Lokshtanov, Dániel Marx, Fedor V. Fomin, Marek Cygan,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papers which examine those and other kernels </w:t>
      </w:r>
      <w:r w:rsidR="0055233C">
        <w:t>theoretically and empirically</w:t>
      </w:r>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AA2872">
      <w:pPr>
        <w:pStyle w:val="Heading3"/>
      </w:pPr>
      <w:r w:rsidRPr="00B24474">
        <w:t xml:space="preserve">Kernelization </w:t>
      </w:r>
    </w:p>
    <w:p w14:paraId="259A4B70" w14:textId="1D2107E0" w:rsidR="000D0106" w:rsidRDefault="00B24474" w:rsidP="006C2054">
      <w:pPr>
        <w:pStyle w:val="NoSpacing"/>
      </w:pPr>
      <w:r w:rsidRPr="00EC67BD">
        <w:t xml:space="preserve">Kernelization (preprocessing)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5" w:name="_Toc7548011"/>
      <w:r w:rsidRPr="001C5BE9">
        <w:t>Kernel reductions for Vertex Cover</w:t>
      </w:r>
      <w:bookmarkEnd w:id="5"/>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imple rules (also called preprocessing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vertex </w:t>
      </w:r>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is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Khzam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6" w:name="_Toc7548012"/>
      <w:r w:rsidRPr="00B24474">
        <w:t>Linear Programming</w:t>
      </w:r>
      <w:bookmarkEnd w:id="6"/>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be added</w:t>
      </w:r>
      <w:r>
        <w:t>, only then we would have an accurate representation of VC problem. Since requirement for cost function to only tak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7" w:name="_Toc7548013"/>
      <w:r w:rsidRPr="00B24474">
        <w:t>Crown decomposition</w:t>
      </w:r>
      <w:bookmarkEnd w:id="7"/>
    </w:p>
    <w:p w14:paraId="2F1E33BD" w14:textId="77777777" w:rsidR="00B24474" w:rsidRPr="00B24474" w:rsidRDefault="00B24474" w:rsidP="00AA2872">
      <w:pPr>
        <w:rPr>
          <w:rFonts w:ascii="Times New Roman" w:hAnsi="Times New Roman" w:cs="Times New Roman"/>
        </w:rPr>
      </w:pPr>
      <w:r w:rsidRPr="00B24474">
        <w:t>Crown decomposition is a general kernelization technique that can be used to obtain kernels for many problems. The technique is based on the classical matching theorems of Kőnig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6F86B797"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AA2872"/>
    <w:p w14:paraId="34C22E6E" w14:textId="46FEAD1D"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AA2872"/>
    <w:p w14:paraId="658DBACE" w14:textId="38703EF7" w:rsidR="00B24474" w:rsidRPr="00B24474" w:rsidRDefault="006142DB" w:rsidP="009F394B">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w:r w:rsidR="009F394B">
        <w:t xml:space="preserve">crown </w:t>
      </w:r>
      <m:oMath>
        <m:r>
          <w:rPr>
            <w:rFonts w:ascii="Cambria Math" w:hAnsi="Cambria Math"/>
          </w:rPr>
          <m:t>C</m:t>
        </m:r>
      </m:oMath>
      <w:r w:rsidR="009F394B">
        <w:t xml:space="preserve">, head </w:t>
      </w:r>
      <m:oMath>
        <m:r>
          <w:rPr>
            <w:rFonts w:ascii="Cambria Math" w:hAnsi="Cambria Math"/>
          </w:rPr>
          <m:t>H</m:t>
        </m:r>
      </m:oMath>
      <w:r w:rsidR="00B24474" w:rsidRPr="00B24474">
        <w:t xml:space="preserve"> and</w:t>
      </w:r>
      <w:r w:rsidR="009F394B">
        <w:t xml:space="preserve"> the rest</w:t>
      </w:r>
      <w:r w:rsidR="00B24474" w:rsidRPr="00B24474">
        <w:t xml:space="preserve"> </w:t>
      </w:r>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43BF43BF" w:rsid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1B96C451" w14:textId="3ABBC8F5" w:rsidR="009F394B" w:rsidRPr="00B24474" w:rsidRDefault="009F394B" w:rsidP="009F394B"/>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5C4C5650" w:rsidR="00B24474" w:rsidRPr="00B24474" w:rsidRDefault="00B24474" w:rsidP="009F394B">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and </w:t>
      </w:r>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76ED095D" w14:textId="77777777" w:rsidR="009F394B" w:rsidRDefault="00B24474" w:rsidP="00AA2872">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r w:rsidR="009F394B">
        <w:t xml:space="preserve">  </w:t>
      </w:r>
    </w:p>
    <w:p w14:paraId="3C493D5A" w14:textId="77777777" w:rsidR="009F394B" w:rsidRDefault="009F394B" w:rsidP="009F394B">
      <w:pPr>
        <w:keepNext/>
      </w:pPr>
      <w:r>
        <w:rPr>
          <w:noProof/>
        </w:rPr>
        <w:drawing>
          <wp:inline distT="0" distB="0" distL="0" distR="0" wp14:anchorId="54D3C887" wp14:editId="7BDCB32A">
            <wp:extent cx="5731510" cy="450151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rown_decom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501515"/>
                    </a:xfrm>
                    <a:prstGeom prst="rect">
                      <a:avLst/>
                    </a:prstGeom>
                  </pic:spPr>
                </pic:pic>
              </a:graphicData>
            </a:graphic>
          </wp:inline>
        </w:drawing>
      </w:r>
    </w:p>
    <w:p w14:paraId="13BBF527" w14:textId="0501027D" w:rsidR="00B24474" w:rsidRPr="00B24474" w:rsidRDefault="009F394B" w:rsidP="00763A6A">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18230B">
        <w:rPr>
          <w:noProof/>
        </w:rPr>
        <w:t>1</w:t>
      </w:r>
      <w:r>
        <w:fldChar w:fldCharType="end"/>
      </w:r>
      <w:r>
        <w:t xml:space="preserve">: illustration of crown </w:t>
      </w:r>
      <w:r w:rsidR="00763A6A">
        <w:t>structure</w:t>
      </w:r>
    </w:p>
    <w:p w14:paraId="2CB89902" w14:textId="08D89970" w:rsidR="00B24474" w:rsidRPr="00B24474" w:rsidRDefault="00B24474" w:rsidP="00AA2872">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6C3B686B" w:rsidR="00B24474" w:rsidRDefault="00B24474" w:rsidP="009F394B">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3E21C130" w14:textId="77777777" w:rsidR="00763A6A" w:rsidRDefault="00763A6A" w:rsidP="009F394B"/>
    <w:p w14:paraId="3711CB9C" w14:textId="18AB725A" w:rsidR="00763A6A" w:rsidRDefault="00763A6A" w:rsidP="00763A6A">
      <w:r>
        <w:t xml:space="preserve">Next, two theorems are explained which are needed later to obtain crown decomposition in a graph. </w:t>
      </w:r>
    </w:p>
    <w:p w14:paraId="7A0C41EC" w14:textId="77777777" w:rsidR="00763A6A" w:rsidRPr="006B3381" w:rsidRDefault="00763A6A" w:rsidP="00763A6A">
      <w:pPr>
        <w:pStyle w:val="Heading3"/>
      </w:pPr>
      <w:r w:rsidRPr="006B3381">
        <w:t>Kőnig’s theorem</w:t>
      </w:r>
    </w:p>
    <w:p w14:paraId="4349EE33" w14:textId="569C37FC" w:rsidR="00763A6A" w:rsidRDefault="00763A6A" w:rsidP="00763A6A">
      <w:r w:rsidRPr="006B3381">
        <w:t>K</w:t>
      </w:r>
      <w:r w:rsidRPr="006B3381">
        <w:rPr>
          <w:rFonts w:cs="Arial"/>
          <w:color w:val="222222"/>
          <w:shd w:val="clear" w:color="auto" w:fill="FFFFFF"/>
        </w:rPr>
        <w:t>ő</w:t>
      </w:r>
      <w:r w:rsidRPr="006B3381">
        <w:t xml:space="preserve">nig’s theorem states that, in bipartite graph, size of minimum vertex cover equals size of maximum matching  </w:t>
      </w:r>
      <w:r>
        <w:fldChar w:fldCharType="begin" w:fldLock="1"/>
      </w:r>
      <w:r w:rsidR="00344802">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0]","plainTextFormattedCitation":"[10]","previouslyFormattedCitation":"[10]"},"properties":{"noteIndex":0},"schema":"https://github.com/citation-style-language/schema/raw/master/csl-citation.json"}</w:instrText>
      </w:r>
      <w:r>
        <w:fldChar w:fldCharType="separate"/>
      </w:r>
      <w:r w:rsidR="00EC70FC" w:rsidRPr="00EC70FC">
        <w:rPr>
          <w:noProof/>
        </w:rPr>
        <w:t>[10]</w:t>
      </w:r>
      <w:r>
        <w:fldChar w:fldCharType="end"/>
      </w:r>
    </w:p>
    <w:p w14:paraId="0643F0EC" w14:textId="47DB5EB8" w:rsidR="00763A6A" w:rsidRPr="009C4C01" w:rsidRDefault="00763A6A" w:rsidP="00763A6A">
      <w:r>
        <w:t xml:space="preserve">Construction of such a cover described is polynomial </w:t>
      </w:r>
      <w:r>
        <w:fldChar w:fldCharType="begin" w:fldLock="1"/>
      </w:r>
      <w:r w:rsidR="00344802">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1, pp. 74–75]","plainTextFormattedCitation":"[11, pp. 74–75]","previouslyFormattedCitation":"[11, pp. 74–75]"},"properties":{"noteIndex":0},"schema":"https://github.com/citation-style-language/schema/raw/master/csl-citation.json"}</w:instrText>
      </w:r>
      <w:r>
        <w:fldChar w:fldCharType="separate"/>
      </w:r>
      <w:r w:rsidR="00EC70FC" w:rsidRPr="00EC70FC">
        <w:rPr>
          <w:noProof/>
        </w:rPr>
        <w:t>[11, pp. 74–75]</w:t>
      </w:r>
      <w:r>
        <w:fldChar w:fldCharType="end"/>
      </w:r>
      <w:r>
        <w:t>.</w:t>
      </w:r>
    </w:p>
    <w:p w14:paraId="10766685" w14:textId="77777777" w:rsidR="00763A6A" w:rsidRDefault="00763A6A" w:rsidP="00763A6A">
      <w:pPr>
        <w:pStyle w:val="Heading3"/>
      </w:pPr>
      <w:r>
        <w:t>Hopcroft-Karp algorithm</w:t>
      </w:r>
    </w:p>
    <w:p w14:paraId="2947AEF8" w14:textId="55E00DD2" w:rsidR="00763A6A" w:rsidRDefault="00763A6A" w:rsidP="00763A6A">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344802">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2]","plainTextFormattedCitation":"[12]","previouslyFormattedCitation":"[12]"},"properties":{"noteIndex":0},"schema":"https://github.com/citation-style-language/schema/raw/master/csl-citation.json"}</w:instrText>
      </w:r>
      <w:r>
        <w:fldChar w:fldCharType="separate"/>
      </w:r>
      <w:r w:rsidR="00EC70FC" w:rsidRPr="00EC70FC">
        <w:rPr>
          <w:noProof/>
        </w:rPr>
        <w:t>[12]</w:t>
      </w:r>
      <w:r>
        <w:fldChar w:fldCharType="end"/>
      </w:r>
      <w:r>
        <w:t xml:space="preserve"> </w:t>
      </w:r>
    </w:p>
    <w:p w14:paraId="0F7F0FED" w14:textId="0CA24081" w:rsidR="000B0F32" w:rsidRDefault="000B0F32" w:rsidP="00BE44B4">
      <w:r>
        <w:t>Definitions:</w:t>
      </w:r>
    </w:p>
    <w:p w14:paraId="5990EC42" w14:textId="61335822" w:rsidR="000B0F32" w:rsidRDefault="000B0F32" w:rsidP="00BE44B4">
      <w:r>
        <w:t xml:space="preserve">Edge is </w:t>
      </w:r>
      <w:r w:rsidRPr="00BE44B4">
        <w:rPr>
          <w:b/>
          <w:bCs/>
        </w:rPr>
        <w:t>matched</w:t>
      </w:r>
      <w:r>
        <w:t xml:space="preserve"> if it belongs to a matching </w:t>
      </w:r>
      <m:oMath>
        <m:r>
          <w:rPr>
            <w:rFonts w:ascii="Cambria Math" w:hAnsi="Cambria Math"/>
          </w:rPr>
          <m:t>M</m:t>
        </m:r>
      </m:oMath>
      <w:r>
        <w:t xml:space="preserve">. Vertex is called </w:t>
      </w:r>
      <w:r w:rsidRPr="00BE44B4">
        <w:rPr>
          <w:b/>
          <w:bCs/>
        </w:rPr>
        <w:t>free</w:t>
      </w:r>
      <w:r>
        <w:t xml:space="preserve"> if it is not incident to a matched edge. </w:t>
      </w:r>
      <w:r w:rsidRPr="00BE44B4">
        <w:rPr>
          <w:b/>
          <w:bCs/>
        </w:rPr>
        <w:t>A</w:t>
      </w:r>
      <w:r w:rsidR="00BE44B4" w:rsidRPr="00BE44B4">
        <w:rPr>
          <w:b/>
          <w:bCs/>
        </w:rPr>
        <w:t>ugmenting</w:t>
      </w:r>
      <w:r w:rsidRPr="00BE44B4">
        <w:rPr>
          <w:b/>
          <w:bCs/>
        </w:rPr>
        <w:t xml:space="preserve"> path</w:t>
      </w:r>
      <w:r>
        <w:t xml:space="preserve"> is a path through the graph which starting and ending vertices are free and </w:t>
      </w:r>
      <w:r w:rsidR="00BE44B4">
        <w:t>the edges alternate between matched and not matched.</w:t>
      </w:r>
    </w:p>
    <w:p w14:paraId="3E1031D7" w14:textId="01E89811" w:rsidR="00763A6A" w:rsidRDefault="00763A6A" w:rsidP="00BE44B4">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0E54E577" w14:textId="77777777" w:rsidR="00763A6A" w:rsidRDefault="00763A6A" w:rsidP="00763A6A">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t xml:space="preserve">continues until exhaustion or alternating path is found. That way, for each layer of </w:t>
      </w:r>
      <m:oMath>
        <m:r>
          <w:rPr>
            <w:rFonts w:ascii="Cambria Math" w:hAnsi="Cambria Math"/>
          </w:rPr>
          <m:t>BFS</m:t>
        </m:r>
      </m:oMath>
      <w:r>
        <w:t xml:space="preserve">, </w:t>
      </w:r>
      <w:r>
        <w:rPr>
          <w:i/>
          <w:iCs/>
        </w:rPr>
        <w:t>maximal</w:t>
      </w:r>
      <w:r>
        <w:t xml:space="preserve"> set of vertex-disjoint augmenting paths is found. Taking symmetric difference of current matching and union of those paths will increase the size of the matching by the number of augmenting paths found.</w:t>
      </w:r>
    </w:p>
    <w:p w14:paraId="66784927" w14:textId="77777777" w:rsidR="00A87F31" w:rsidRDefault="00A87F31" w:rsidP="00AA2872">
      <w:pPr>
        <w:pStyle w:val="Heading3"/>
      </w:pPr>
      <w:r>
        <w:t>Crown lemma</w:t>
      </w:r>
    </w:p>
    <w:p w14:paraId="2F9B3A4E" w14:textId="35E4E3A5" w:rsidR="00A87F31" w:rsidRDefault="00A87F31" w:rsidP="00AA2872">
      <w:r>
        <w:tab/>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A7C5324" w:rsidR="00A87F31" w:rsidRDefault="009A0EA2" w:rsidP="00AA2872">
      <w:r>
        <w:t>High-level description of the algorithm</w:t>
      </w:r>
      <w:r w:rsidR="00A87F31">
        <w:t>:</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r w:rsidRPr="00A87F31">
        <w:rPr>
          <w:rStyle w:val="fontstyle01"/>
          <w:rFonts w:ascii="Garamond" w:hAnsi="Garamond"/>
          <w:i w:val="0"/>
          <w:iCs w:val="0"/>
          <w:sz w:val="24"/>
          <w:szCs w:val="24"/>
        </w:rPr>
        <w:t xml:space="preserve">and </w:t>
      </w:r>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theorem)</w:t>
      </w:r>
    </w:p>
    <w:p w14:paraId="2A0B5013" w14:textId="2274548E" w:rsidR="009A0EA2" w:rsidRPr="009A0EA2" w:rsidRDefault="007B094B" w:rsidP="009A0EA2">
      <w:pPr>
        <w:pStyle w:val="ListParagraph"/>
        <w:numPr>
          <w:ilvl w:val="0"/>
          <w:numId w:val="8"/>
        </w:numPr>
        <w:rPr>
          <w:iCs/>
        </w:rPr>
      </w:pPr>
      <w:r>
        <w:rPr>
          <w:rStyle w:val="fontstyle01"/>
          <w:rFonts w:ascii="Garamond" w:hAnsi="Garamond"/>
          <w:i w:val="0"/>
          <w:color w:val="auto"/>
          <w:sz w:val="24"/>
          <w:szCs w:val="24"/>
        </w:rPr>
        <w:t xml:space="preserve">We can show that </w:t>
      </w:r>
      <m:oMath>
        <m:r>
          <m:rPr>
            <m:sty m:val="p"/>
          </m:rPr>
          <w:rPr>
            <w:rStyle w:val="fontstyle01"/>
            <w:rFonts w:ascii="Cambria Math" w:hAnsi="Cambria Math"/>
            <w:color w:val="auto"/>
            <w:sz w:val="24"/>
            <w:szCs w:val="24"/>
          </w:rPr>
          <m:t xml:space="preserve">X </m:t>
        </m:r>
        <m:r>
          <m:rPr>
            <m:sty m:val="p"/>
          </m:rPr>
          <w:rPr>
            <w:rStyle w:val="fontstyle01"/>
            <w:rFonts w:ascii="Cambria Math" w:hAnsi="Cambria Math"/>
            <w:color w:val="auto"/>
            <w:sz w:val="24"/>
            <w:szCs w:val="24"/>
          </w:rPr>
          <m:t>∪</m:t>
        </m:r>
        <m:sSub>
          <m:sSubPr>
            <m:ctrlPr>
              <w:rPr>
                <w:rStyle w:val="fontstyle01"/>
                <w:rFonts w:ascii="Cambria Math" w:hAnsi="Cambria Math"/>
                <w:i w:val="0"/>
                <w:iCs w:val="0"/>
                <w:color w:val="auto"/>
                <w:sz w:val="24"/>
                <w:szCs w:val="24"/>
              </w:rPr>
            </m:ctrlPr>
          </m:sSubPr>
          <m:e>
            <m:r>
              <m:rPr>
                <m:sty m:val="p"/>
              </m:rPr>
              <w:rPr>
                <w:rStyle w:val="fontstyle01"/>
                <w:rFonts w:ascii="Cambria Math" w:hAnsi="Cambria Math"/>
                <w:color w:val="auto"/>
                <w:sz w:val="24"/>
                <w:szCs w:val="24"/>
              </w:rPr>
              <m:t>V</m:t>
            </m:r>
          </m:e>
          <m:sub>
            <m:r>
              <m:rPr>
                <m:sty m:val="p"/>
              </m:rPr>
              <w:rPr>
                <w:rStyle w:val="fontstyle01"/>
                <w:rFonts w:ascii="Cambria Math" w:hAnsi="Cambria Math"/>
                <w:color w:val="auto"/>
                <w:sz w:val="24"/>
                <w:szCs w:val="24"/>
              </w:rPr>
              <m:t xml:space="preserve">m </m:t>
            </m:r>
          </m:sub>
        </m:sSub>
        <m:r>
          <m:rPr>
            <m:sty m:val="p"/>
          </m:rPr>
          <w:rPr>
            <w:rStyle w:val="fontstyle01"/>
            <w:rFonts w:ascii="Cambria Math" w:hAnsi="Cambria Math"/>
            <w:color w:val="auto"/>
            <w:sz w:val="24"/>
            <w:szCs w:val="24"/>
          </w:rPr>
          <m:t>≠</m:t>
        </m:r>
        <m:r>
          <m:rPr>
            <m:sty m:val="p"/>
          </m:rPr>
          <w:rPr>
            <w:rStyle w:val="fontstyle01"/>
            <w:rFonts w:ascii="Cambria Math" w:hAnsi="Cambria Math"/>
            <w:color w:val="auto"/>
            <w:sz w:val="24"/>
            <w:szCs w:val="24"/>
          </w:rPr>
          <m:t>∅</m:t>
        </m:r>
      </m:oMath>
      <w:r>
        <w:rPr>
          <w:rStyle w:val="fontstyle01"/>
          <w:rFonts w:ascii="Garamond" w:hAnsi="Garamond"/>
          <w:i w:val="0"/>
          <w:iCs w:val="0"/>
          <w:color w:val="auto"/>
          <w:sz w:val="24"/>
          <w:szCs w:val="24"/>
        </w:rPr>
        <w:t xml:space="preserve"> </w:t>
      </w:r>
      <w:r>
        <w:rPr>
          <w:rStyle w:val="fontstyle01"/>
          <w:rFonts w:ascii="Garamond" w:hAnsi="Garamond"/>
          <w:i w:val="0"/>
          <w:iCs w:val="0"/>
          <w:color w:val="auto"/>
          <w:sz w:val="24"/>
          <w:szCs w:val="24"/>
        </w:rPr>
        <w:fldChar w:fldCharType="begin" w:fldLock="1"/>
      </w:r>
      <w:r w:rsidR="00EC70FC">
        <w:rPr>
          <w:rStyle w:val="fontstyle01"/>
          <w:rFonts w:ascii="Garamond" w:hAnsi="Garamond"/>
          <w:i w:val="0"/>
          <w:iCs w:val="0"/>
          <w:color w:val="auto"/>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8","uris":["http://www.mendeley.com/documents/?uuid=27b61fc3-da57-384e-b11c-6f1aecbb2613"]}],"mendeley":{"formattedCitation":"[3, p. 28]","plainTextFormattedCitation":"[3, p. 28]","previouslyFormattedCitation":"[3, p. 28]"},"properties":{"noteIndex":0},"schema":"https://github.com/citation-style-language/schema/raw/master/csl-citation.json"}</w:instrText>
      </w:r>
      <w:r>
        <w:rPr>
          <w:rStyle w:val="fontstyle01"/>
          <w:rFonts w:ascii="Garamond" w:hAnsi="Garamond"/>
          <w:i w:val="0"/>
          <w:iCs w:val="0"/>
          <w:color w:val="auto"/>
          <w:sz w:val="24"/>
          <w:szCs w:val="24"/>
        </w:rPr>
        <w:fldChar w:fldCharType="separate"/>
      </w:r>
      <w:r w:rsidRPr="007B094B">
        <w:rPr>
          <w:rStyle w:val="fontstyle01"/>
          <w:rFonts w:ascii="Garamond" w:hAnsi="Garamond"/>
          <w:i w:val="0"/>
          <w:iCs w:val="0"/>
          <w:noProof/>
          <w:color w:val="auto"/>
          <w:sz w:val="24"/>
          <w:szCs w:val="24"/>
        </w:rPr>
        <w:t>[3, p. 28]</w:t>
      </w:r>
      <w:r>
        <w:rPr>
          <w:rStyle w:val="fontstyle01"/>
          <w:rFonts w:ascii="Garamond" w:hAnsi="Garamond"/>
          <w:i w:val="0"/>
          <w:iCs w:val="0"/>
          <w:color w:val="auto"/>
          <w:sz w:val="24"/>
          <w:szCs w:val="24"/>
        </w:rPr>
        <w:fldChar w:fldCharType="end"/>
      </w:r>
      <w:r>
        <w:rPr>
          <w:rStyle w:val="fontstyle01"/>
          <w:rFonts w:ascii="Garamond" w:hAnsi="Garamond"/>
          <w:i w:val="0"/>
          <w:iCs w:val="0"/>
          <w:color w:val="auto"/>
          <w:sz w:val="24"/>
          <w:szCs w:val="24"/>
        </w:rPr>
        <w:t xml:space="preserve">. </w:t>
      </w:r>
      <w:r w:rsidRPr="007B094B">
        <w:t xml:space="preserve">Let </w:t>
      </w:r>
      <m:oMath>
        <m:r>
          <w:rPr>
            <w:rFonts w:ascii="Cambria Math" w:hAnsi="Cambria Math"/>
          </w:rPr>
          <m:t>M</m:t>
        </m:r>
        <m:r>
          <w:rPr>
            <w:rFonts w:ascii="Cambria Math" w:hAnsi="Cambria Math" w:cs="Cambria Math"/>
          </w:rPr>
          <m:t>''</m:t>
        </m:r>
      </m:oMath>
      <w:r w:rsidRPr="007B094B">
        <w:rPr>
          <w:i/>
          <w:iCs/>
        </w:rPr>
        <w:t xml:space="preserve"> </w:t>
      </w:r>
      <w:r w:rsidRPr="007B094B">
        <w:t xml:space="preserve">denote the subset of </w:t>
      </w:r>
      <m:oMath>
        <m:r>
          <w:rPr>
            <w:rFonts w:ascii="Cambria Math" w:hAnsi="Cambria Math"/>
          </w:rPr>
          <m:t>M</m:t>
        </m:r>
        <m:r>
          <w:rPr>
            <w:rFonts w:ascii="Cambria Math" w:hAnsi="Cambria Math"/>
          </w:rPr>
          <m:t>'</m:t>
        </m:r>
      </m:oMath>
      <w:r w:rsidRPr="007B094B">
        <w:rPr>
          <w:i/>
          <w:iCs/>
        </w:rPr>
        <w:t xml:space="preserve"> </w:t>
      </w:r>
      <w:r w:rsidRPr="007B094B">
        <w:t xml:space="preserve">such that every edge from </w:t>
      </w:r>
      <m:oMath>
        <m:r>
          <w:rPr>
            <w:rFonts w:ascii="Cambria Math" w:hAnsi="Cambria Math"/>
          </w:rPr>
          <m:t>M</m:t>
        </m:r>
        <m:r>
          <w:rPr>
            <w:rFonts w:ascii="Cambria Math" w:hAnsi="Cambria Math" w:cs="Cambria Math"/>
          </w:rPr>
          <m:t>''</m:t>
        </m:r>
      </m:oMath>
      <w:r w:rsidRPr="007B094B">
        <w:rPr>
          <w:i/>
          <w:iCs/>
        </w:rPr>
        <w:t xml:space="preserve"> </w:t>
      </w:r>
      <w:r w:rsidRPr="007B094B">
        <w:t>has</w:t>
      </w:r>
      <w:r w:rsidR="009A0EA2">
        <w:t xml:space="preserve"> </w:t>
      </w:r>
      <w:r w:rsidRPr="007B094B">
        <w:t xml:space="preserve">exactly one endpoint in </w:t>
      </w:r>
      <m:oMath>
        <m:r>
          <w:rPr>
            <w:rFonts w:ascii="Cambria Math" w:hAnsi="Cambria Math"/>
          </w:rPr>
          <m:t xml:space="preserve">X ∩ </m:t>
        </m:r>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 xml:space="preserve">and let </w:t>
      </w:r>
      <m:oMath>
        <m:sSub>
          <m:sSubPr>
            <m:ctrlPr>
              <w:rPr>
                <w:rFonts w:ascii="Cambria Math" w:hAnsi="Cambria Math"/>
                <w:i/>
                <w:iCs/>
              </w:rPr>
            </m:ctrlPr>
          </m:sSubPr>
          <m:e>
            <m:r>
              <w:rPr>
                <w:rFonts w:ascii="Cambria Math" w:hAnsi="Cambria Math"/>
              </w:rPr>
              <m:t>V</m:t>
            </m:r>
          </m:e>
          <m:sub>
            <m:r>
              <w:rPr>
                <w:rFonts w:ascii="Cambria Math" w:hAnsi="Cambria Math"/>
              </w:rPr>
              <m:t>m''</m:t>
            </m:r>
          </m:sub>
        </m:sSub>
      </m:oMath>
      <w:r w:rsidRPr="007B094B">
        <w:rPr>
          <w:i/>
          <w:iCs/>
        </w:rPr>
        <w:t xml:space="preserve"> </w:t>
      </w:r>
      <w:r w:rsidRPr="007B094B">
        <w:t>denote the set of endpoints of</w:t>
      </w:r>
      <w:r w:rsidR="009A0EA2">
        <w:t xml:space="preserve"> </w:t>
      </w:r>
      <w:r w:rsidRPr="007B094B">
        <w:t xml:space="preserve">edges in </w:t>
      </w:r>
      <m:oMath>
        <m:r>
          <w:rPr>
            <w:rFonts w:ascii="Cambria Math" w:hAnsi="Cambria Math"/>
          </w:rPr>
          <m:t>M</m:t>
        </m:r>
        <m:r>
          <w:rPr>
            <w:rFonts w:ascii="Cambria Math" w:hAnsi="Cambria Math" w:cs="Cambria Math"/>
          </w:rPr>
          <m:t>*</m:t>
        </m:r>
      </m:oMath>
      <w:r w:rsidRPr="007B094B">
        <w:t>.</w:t>
      </w:r>
    </w:p>
    <w:p w14:paraId="63DC8FFE" w14:textId="77777777" w:rsidR="009A0EA2" w:rsidRPr="009A0EA2" w:rsidRDefault="009A0EA2" w:rsidP="009A0EA2">
      <w:pPr>
        <w:pStyle w:val="ListParagraph"/>
        <w:ind w:left="1080"/>
        <w:rPr>
          <w:iCs/>
        </w:rPr>
      </w:pPr>
    </w:p>
    <w:p w14:paraId="2CDEF3C6" w14:textId="77777777" w:rsidR="009A0EA2" w:rsidRDefault="007B094B" w:rsidP="009A0EA2">
      <w:pPr>
        <w:pStyle w:val="ListParagraph"/>
        <w:ind w:left="1080"/>
      </w:pPr>
      <w:r>
        <w:t xml:space="preserve">We define head: </w:t>
      </w:r>
      <m:oMath>
        <m:r>
          <w:rPr>
            <w:rFonts w:ascii="Cambria Math" w:hAnsi="Cambria Math"/>
          </w:rPr>
          <m:t xml:space="preserve">H = X ∩ </m:t>
        </m:r>
        <m:sSub>
          <m:sSubPr>
            <m:ctrlPr>
              <w:rPr>
                <w:rFonts w:ascii="Cambria Math" w:hAnsi="Cambria Math"/>
                <w:i/>
              </w:rPr>
            </m:ctrlPr>
          </m:sSubPr>
          <m:e>
            <m:r>
              <w:rPr>
                <w:rFonts w:ascii="Cambria Math" w:hAnsi="Cambria Math"/>
              </w:rPr>
              <m:t>V</m:t>
            </m:r>
          </m:e>
          <m:sub>
            <m:r>
              <w:rPr>
                <w:rFonts w:ascii="Cambria Math" w:hAnsi="Cambria Math"/>
              </w:rPr>
              <m:t>m</m:t>
            </m:r>
            <m:r>
              <w:rPr>
                <w:rFonts w:ascii="Cambria Math" w:hAnsi="Cambria Math"/>
              </w:rPr>
              <m:t>''</m:t>
            </m:r>
          </m:sub>
        </m:sSub>
      </m:oMath>
      <w:r>
        <w:t xml:space="preserve">, </w:t>
      </w:r>
      <w:r w:rsidRPr="007B094B">
        <w:t xml:space="preserve">crown </w:t>
      </w:r>
      <m:oMath>
        <m:r>
          <w:rPr>
            <w:rFonts w:ascii="Cambria Math" w:hAnsi="Cambria Math"/>
          </w:rPr>
          <m:t xml:space="preserve">C =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 ∩ I</m:t>
        </m:r>
      </m:oMath>
      <w:r w:rsidRPr="007B094B">
        <w:t>,</w:t>
      </w:r>
      <w:r w:rsidR="009A0EA2">
        <w:t xml:space="preserve"> </w:t>
      </w:r>
      <w:r w:rsidRPr="007B094B">
        <w:t>and the remaining part</w:t>
      </w:r>
    </w:p>
    <w:p w14:paraId="1493B5E6" w14:textId="21C0BE40" w:rsidR="009A0EA2" w:rsidRPr="009A0EA2" w:rsidRDefault="007B094B" w:rsidP="009A0EA2">
      <w:pPr>
        <w:pStyle w:val="ListParagraph"/>
        <w:ind w:left="1080"/>
        <w:rPr>
          <w:iCs/>
        </w:rPr>
      </w:pPr>
      <m:oMath>
        <m:r>
          <w:rPr>
            <w:rFonts w:ascii="Cambria Math" w:hAnsi="Cambria Math"/>
          </w:rPr>
          <m:t xml:space="preserve">R = V (G) \ (C </m:t>
        </m:r>
        <m:r>
          <w:rPr>
            <w:rFonts w:ascii="Cambria Math" w:hAnsi="Cambria Math" w:cs="Cambria Math"/>
          </w:rPr>
          <m:t>∪</m:t>
        </m:r>
        <m:r>
          <w:rPr>
            <w:rFonts w:ascii="Cambria Math" w:hAnsi="Cambria Math"/>
          </w:rPr>
          <m:t xml:space="preserve"> H) = V (G) \ </m:t>
        </m:r>
        <m:sSub>
          <m:sSubPr>
            <m:ctrlPr>
              <w:rPr>
                <w:rFonts w:ascii="Cambria Math" w:hAnsi="Cambria Math"/>
                <w:i/>
              </w:rPr>
            </m:ctrlPr>
          </m:sSubPr>
          <m:e>
            <m:r>
              <w:rPr>
                <w:rFonts w:ascii="Cambria Math" w:hAnsi="Cambria Math"/>
              </w:rPr>
              <m:t>V</m:t>
            </m:r>
          </m:e>
          <m:sub>
            <m:r>
              <w:rPr>
                <w:rFonts w:ascii="Cambria Math" w:hAnsi="Cambria Math"/>
              </w:rPr>
              <m:t>m''</m:t>
            </m:r>
          </m:sub>
        </m:sSub>
      </m:oMath>
      <w:r w:rsidRPr="007B094B">
        <w:t>.</w:t>
      </w:r>
    </w:p>
    <w:p w14:paraId="3E749E71" w14:textId="77777777" w:rsidR="00A87F31" w:rsidRDefault="00A87F31" w:rsidP="00AA2872"/>
    <w:p w14:paraId="2BD79448" w14:textId="6F01732C" w:rsidR="00B24474" w:rsidRPr="00B24474" w:rsidRDefault="00B24474" w:rsidP="00AA2872">
      <w:pPr>
        <w:pStyle w:val="Heading2"/>
        <w:rPr>
          <w:rFonts w:ascii="Times New Roman" w:hAnsi="Times New Roman" w:cs="Times New Roman"/>
          <w:b/>
          <w:bCs/>
          <w:sz w:val="36"/>
          <w:szCs w:val="36"/>
        </w:rPr>
      </w:pPr>
      <w:bookmarkStart w:id="8" w:name="_Toc7548014"/>
      <w:r w:rsidRPr="00B24474">
        <w:t>Branching</w:t>
      </w:r>
      <w:r w:rsidR="00960C86">
        <w:t xml:space="preserve"> and bounding</w:t>
      </w:r>
      <w:bookmarkEnd w:id="8"/>
    </w:p>
    <w:p w14:paraId="0860545E" w14:textId="24059888" w:rsidR="000D0106" w:rsidRPr="00B24474" w:rsidRDefault="00960C86" w:rsidP="00BF77E4">
      <w:r>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subproblems - one where given vertex is included in VC and on where it is not. Then the same operation </w:t>
      </w:r>
      <w:r w:rsidR="005A7AD4">
        <w:t xml:space="preserve">is made recursively </w:t>
      </w:r>
      <w:r w:rsidR="00B24474" w:rsidRPr="00B24474">
        <w:t xml:space="preserve">on just created subproblems. </w:t>
      </w:r>
      <w:r w:rsidR="005A7AD4">
        <w:t>One may interpret t</w:t>
      </w:r>
      <w:r w:rsidR="00B24474" w:rsidRPr="00B24474">
        <w:t xml:space="preserve">he algorithm as a search tree, with the root being the original problem, and if 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can be bound by calculating a minimum bound for a given branch and comparing it to the parameter. If minimum bound is bigger than the parameter, branch is rejected, </w:t>
      </w:r>
      <w:r w:rsidR="00D93479">
        <w:t xml:space="preserve">and pursued further otherwis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9" w:name="_Toc7548015"/>
      <w:r w:rsidRPr="00B24474">
        <w:t>Vertex Cover Above LP</w:t>
      </w:r>
      <w:bookmarkEnd w:id="9"/>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FC6EF9E" w:rsidR="006A0FC4" w:rsidRDefault="006A0FC4" w:rsidP="00AA2872">
      <w:pPr>
        <w:pStyle w:val="Heading3"/>
      </w:pPr>
      <w:r>
        <w:t>Above Guarantee Vertex Cover</w:t>
      </w:r>
    </w:p>
    <w:p w14:paraId="67815D7E" w14:textId="55604CF6" w:rsidR="005909EF" w:rsidRDefault="006A0FC4" w:rsidP="00AA2872">
      <w:r w:rsidRPr="009F4584">
        <w:t>Lokshtanov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provid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55ACB864" w14:textId="77777777" w:rsidR="000B0F32" w:rsidRDefault="000B0F32" w:rsidP="000B0F32">
      <w:pPr>
        <w:pStyle w:val="Heading2"/>
      </w:pPr>
      <w:bookmarkStart w:id="10" w:name="_Toc7548016"/>
      <w:r>
        <w:t>Interleaving</w:t>
      </w:r>
      <w:bookmarkEnd w:id="10"/>
    </w:p>
    <w:p w14:paraId="5E2AA82C" w14:textId="58DCA5D9" w:rsidR="000B0F32" w:rsidRPr="00084670" w:rsidRDefault="000B0F32" w:rsidP="00AF12AB">
      <w:r>
        <w:t>Up until now, kernelizations were analysed independently. However, as decomposition proceeds, additional reductions can be often realized by re-application of previous preprocessing methods</w:t>
      </w:r>
      <w:r>
        <w:fldChar w:fldCharType="begin" w:fldLock="1"/>
      </w:r>
      <w:r w:rsidR="00EC7B5E">
        <w:instrText>ADDIN CSL_CITATION {"citationItems":[{"id":"ITEM-1","itemData":{"DOI":"http://dx.doi.org/10.1016/S0020-0190(00)00004-1","ISSN":"0020-0190","abstract":"A fixed-parameter-tractable algorithm, or FPT algorithm for short, gets an instance (I,k) as its input and has to decide whether (I,k)</w:instrText>
      </w:r>
      <w:r w:rsidR="00EC7B5E">
        <w:rPr>
          <w:rFonts w:ascii="Cambria Math" w:hAnsi="Cambria Math" w:cs="Cambria Math"/>
        </w:rPr>
        <w:instrText>∈</w:instrText>
      </w:r>
      <w:r w:rsidR="00EC7B5E">
        <w:instrText>L for some parameterized problem L. Many parameterized algorithms work in two stages: reduction to a problem kernel and bounded search tree. Their time complexity is then of the form O(p(|I|)+q(k)</w:instrText>
      </w:r>
      <w:r w:rsidR="00EC7B5E">
        <w:rPr>
          <w:rFonts w:cs="Garamond"/>
        </w:rPr>
        <w:instrText>ξ</w:instrText>
      </w:r>
      <w:r w:rsidR="00EC7B5E">
        <w:instrText>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EC7B5E" w:rsidRPr="00EC7B5E">
        <w:rPr>
          <w:noProof/>
        </w:rPr>
        <w:t>[15]</w:t>
      </w:r>
      <w:r>
        <w:fldChar w:fldCharType="end"/>
      </w:r>
      <w:r>
        <w:t xml:space="preserve">. In context of </w:t>
      </w:r>
      <w:r w:rsidR="00BE44B4">
        <w:t>FPT,</w:t>
      </w:r>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EC7B5E">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EC7B5E" w:rsidRPr="00EC7B5E">
        <w:rPr>
          <w:noProof/>
        </w:rPr>
        <w:t>[16]</w:t>
      </w:r>
      <w:r>
        <w:fldChar w:fldCharType="end"/>
      </w:r>
      <w:r>
        <w:t>.</w:t>
      </w:r>
      <w:r w:rsidR="00BE44B4">
        <w:t xml:space="preserve"> In the implementation</w:t>
      </w:r>
      <w:r w:rsidR="00AF12AB">
        <w:t>, two versions of interleaving are implemented:</w:t>
      </w:r>
      <w:r w:rsidR="00BE44B4">
        <w:t xml:space="preserve"> ‘local’ </w:t>
      </w:r>
      <w:r w:rsidR="00AF12AB">
        <w:t xml:space="preserve">where, </w:t>
      </w:r>
      <w:r w:rsidR="00BE44B4">
        <w:t>only vertices neighbouring the one branched on are considered when applying preprocessing rules</w:t>
      </w:r>
      <w:r w:rsidR="00AF12AB">
        <w:t>, and ‘naïve’, where all vertices are iterated upon until the instance cannot be reduced anymore</w:t>
      </w:r>
      <w:r w:rsidR="00BE44B4">
        <w:t xml:space="preserve">. </w:t>
      </w:r>
    </w:p>
    <w:p w14:paraId="48F1D88A" w14:textId="149FA65D" w:rsidR="0064062A" w:rsidRDefault="0064062A" w:rsidP="0064062A">
      <w:pPr>
        <w:pStyle w:val="Heading2"/>
      </w:pPr>
      <w:bookmarkStart w:id="11" w:name="_Toc7548017"/>
      <w:r>
        <w:t>Non-standard vertex-degree based parametrizations of Vertex Cover</w:t>
      </w:r>
      <w:bookmarkEnd w:id="11"/>
    </w:p>
    <w:p w14:paraId="485EDF73" w14:textId="77777777" w:rsidR="00EC70FC" w:rsidRDefault="0064062A" w:rsidP="00EC70FC">
      <w:r>
        <w:tab/>
        <w:t xml:space="preserve">There is an alternative approach to </w:t>
      </w:r>
      <m:oMath>
        <m:r>
          <w:rPr>
            <w:rFonts w:ascii="Cambria Math" w:hAnsi="Cambria Math"/>
          </w:rPr>
          <m:t>V-C</m:t>
        </m:r>
      </m:oMath>
      <w:r>
        <w:t xml:space="preserve"> in case of large instances</w:t>
      </w:r>
      <w:r w:rsidR="00763A6A">
        <w:t xml:space="preserve">. If </w:t>
      </w:r>
      <w:r w:rsidR="00EC70FC">
        <w:t xml:space="preserve">a graph has </w:t>
      </w:r>
      <m:oMath>
        <m:r>
          <w:rPr>
            <w:rFonts w:ascii="Cambria Math" w:hAnsi="Cambria Math"/>
          </w:rPr>
          <m:t>m</m:t>
        </m:r>
      </m:oMath>
      <w:r w:rsidR="00EC70FC">
        <w:t xml:space="preserve"> edges and all degrees are bound from above by </w:t>
      </w:r>
      <m:oMath>
        <m:r>
          <w:rPr>
            <w:rFonts w:ascii="Cambria Math" w:hAnsi="Cambria Math"/>
          </w:rPr>
          <m:t>B</m:t>
        </m:r>
      </m:oMath>
      <w:r w:rsidR="00EC70FC">
        <w:t xml:space="preserve">, we know that vertex cover will be at least of cardinality </w:t>
      </w:r>
      <m:oMath>
        <m:r>
          <w:rPr>
            <w:rFonts w:ascii="Cambria Math" w:hAnsi="Cambria Math"/>
          </w:rPr>
          <m:t>m/B</m:t>
        </m:r>
      </m:oMath>
      <w:r w:rsidR="00EC70FC">
        <w:t xml:space="preserve">. Therefore, </w:t>
      </w:r>
      <m:oMath>
        <m:r>
          <w:rPr>
            <w:rFonts w:ascii="Cambria Math" w:hAnsi="Cambria Math"/>
          </w:rPr>
          <m:t>V-C</m:t>
        </m:r>
      </m:oMath>
      <w:r w:rsidR="00EC70FC">
        <w:t xml:space="preserve"> can be parametrized as follows:</w:t>
      </w:r>
    </w:p>
    <w:p w14:paraId="22652452" w14:textId="4AA878A6" w:rsidR="0064062A" w:rsidRPr="00EC70FC" w:rsidRDefault="00EC70FC" w:rsidP="00EC70FC">
      <w:r>
        <w:t xml:space="preserve">For </w:t>
      </w:r>
      <m:oMath>
        <m:r>
          <w:rPr>
            <w:rFonts w:ascii="Cambria Math" w:hAnsi="Cambria Math"/>
          </w:rPr>
          <m:t>G</m:t>
        </m:r>
      </m:oMath>
      <w:r>
        <w:t xml:space="preserve"> where </w:t>
      </w:r>
      <m:oMath>
        <m:r>
          <w:rPr>
            <w:rFonts w:ascii="Cambria Math" w:hAnsi="Cambria Math"/>
          </w:rPr>
          <m:t>∀ v∈V</m:t>
        </m:r>
        <m:d>
          <m:dPr>
            <m:ctrlPr>
              <w:rPr>
                <w:rFonts w:ascii="Cambria Math" w:hAnsi="Cambria Math"/>
                <w:i/>
              </w:rPr>
            </m:ctrlPr>
          </m:dPr>
          <m:e>
            <m:r>
              <w:rPr>
                <w:rFonts w:ascii="Cambria Math" w:hAnsi="Cambria Math"/>
              </w:rPr>
              <m:t>G</m:t>
            </m:r>
          </m:e>
        </m:d>
        <m:r>
          <w:rPr>
            <w:rFonts w:ascii="Cambria Math" w:hAnsi="Cambria Math"/>
          </w:rPr>
          <m:t xml:space="preserve"> .  N</m:t>
        </m:r>
        <m:d>
          <m:dPr>
            <m:ctrlPr>
              <w:rPr>
                <w:rFonts w:ascii="Cambria Math" w:hAnsi="Cambria Math"/>
                <w:i/>
              </w:rPr>
            </m:ctrlPr>
          </m:dPr>
          <m:e>
            <m:r>
              <w:rPr>
                <w:rFonts w:ascii="Cambria Math" w:hAnsi="Cambria Math"/>
              </w:rPr>
              <m:t>v</m:t>
            </m:r>
          </m:e>
        </m:d>
        <m:r>
          <w:rPr>
            <w:rFonts w:ascii="Cambria Math" w:hAnsi="Cambria Math"/>
          </w:rPr>
          <m:t>≤B</m:t>
        </m:r>
      </m:oMath>
      <w:r>
        <w:t xml:space="preserve">, and </w:t>
      </w:r>
      <m:oMath>
        <m:r>
          <w:rPr>
            <w:rFonts w:ascii="Cambria Math" w:hAnsi="Cambria Math"/>
          </w:rPr>
          <m:t>k</m:t>
        </m:r>
      </m:oMath>
      <w:r>
        <w:t xml:space="preserve">, is there a vertex cover with at most </w:t>
      </w:r>
      <m:oMath>
        <m:f>
          <m:fPr>
            <m:ctrlPr>
              <w:rPr>
                <w:rFonts w:ascii="Cambria Math" w:hAnsi="Cambria Math"/>
                <w:i/>
              </w:rPr>
            </m:ctrlPr>
          </m:fPr>
          <m:num>
            <m:r>
              <w:rPr>
                <w:rFonts w:ascii="Cambria Math" w:hAnsi="Cambria Math"/>
              </w:rPr>
              <m:t>m</m:t>
            </m:r>
          </m:num>
          <m:den>
            <m:r>
              <w:rPr>
                <w:rFonts w:ascii="Cambria Math" w:hAnsi="Cambria Math"/>
              </w:rPr>
              <m:t>B</m:t>
            </m:r>
          </m:den>
        </m:f>
        <m:r>
          <w:rPr>
            <w:rFonts w:ascii="Cambria Math" w:hAnsi="Cambria Math"/>
          </w:rPr>
          <m:t xml:space="preserve">+k </m:t>
        </m:r>
      </m:oMath>
      <w:r>
        <w:t>vertices?</w:t>
      </w:r>
      <w:r>
        <w:fldChar w:fldCharType="begin" w:fldLock="1"/>
      </w:r>
      <w:r w:rsidR="00EC7B5E">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7]","plainTextFormattedCitation":"[17]","previouslyFormattedCitation":"[17]"},"properties":{"noteIndex":0},"schema":"https://github.com/citation-style-language/schema/raw/master/csl-citation.json"}</w:instrText>
      </w:r>
      <w:r>
        <w:fldChar w:fldCharType="separate"/>
      </w:r>
      <w:r w:rsidR="00EC7B5E" w:rsidRPr="00EC7B5E">
        <w:rPr>
          <w:noProof/>
        </w:rPr>
        <w:t>[17]</w:t>
      </w:r>
      <w:r>
        <w:fldChar w:fldCharType="end"/>
      </w:r>
      <w:r>
        <w:t xml:space="preserve">. </w:t>
      </w:r>
      <w:r w:rsidRPr="00EC70FC">
        <w:t xml:space="preserve">Gutin, </w:t>
      </w:r>
      <w:r>
        <w:t>Kim</w:t>
      </w:r>
      <w:r w:rsidRPr="00EC70FC">
        <w:t xml:space="preserve">, </w:t>
      </w:r>
      <w:r>
        <w:t xml:space="preserve">Lampis </w:t>
      </w:r>
      <w:r w:rsidRPr="00EC70FC">
        <w:t xml:space="preserve">and </w:t>
      </w:r>
      <w:r>
        <w:t xml:space="preserve">Mitsou in this paper provide number of similar formulations of </w:t>
      </w:r>
      <m:oMath>
        <m:r>
          <w:rPr>
            <w:rFonts w:ascii="Cambria Math" w:hAnsi="Cambria Math"/>
          </w:rPr>
          <m:t>V-C</m:t>
        </m:r>
      </m:oMath>
      <w:r>
        <w:t>, which will not be focused on further in this work.</w:t>
      </w:r>
    </w:p>
    <w:p w14:paraId="650AB35D" w14:textId="191EE738" w:rsidR="00173634" w:rsidRDefault="00173634" w:rsidP="007879CA">
      <w:pPr>
        <w:pStyle w:val="Heading1"/>
      </w:pPr>
      <w:bookmarkStart w:id="12" w:name="_Toc7548018"/>
      <w:r>
        <w:t>Chapter 4:</w:t>
      </w:r>
      <w:r w:rsidR="00AB7566">
        <w:t xml:space="preserve"> Design</w:t>
      </w:r>
      <w:r w:rsidR="007879CA">
        <w:t xml:space="preserve"> and testing</w:t>
      </w:r>
      <w:bookmarkEnd w:id="12"/>
    </w:p>
    <w:p w14:paraId="7B47A1C3" w14:textId="0C421E13" w:rsidR="00966D91" w:rsidRDefault="002664B9" w:rsidP="00966D91">
      <w:r>
        <w:tab/>
        <w:t>In Design chapter, justification of the choice of tooling for the project is presented along the alternatives, implemented modules and their functionality are described. Pseudocode for crucial parts of the final version of the algorithm is offered. Tools for profiling the performance of the program are given (cProfile, timeit and performance_counter()</w:t>
      </w:r>
      <w:r w:rsidR="00E7638E">
        <w:rPr>
          <w:rStyle w:val="FootnoteReference"/>
        </w:rPr>
        <w:footnoteReference w:id="1"/>
      </w:r>
      <w:r>
        <w:t xml:space="preserve">) and those are used to identify </w:t>
      </w:r>
      <w:r w:rsidR="00966D91">
        <w:t>inefficient parts of the implementation. Corrections are proposed, and advanced version of the program is benchmarked against initial one over PACE problem instances, which proves that changes were justified and shortened the runtime of the program considerably.</w:t>
      </w:r>
    </w:p>
    <w:p w14:paraId="7A877D59" w14:textId="4535ECD4" w:rsidR="00966D91" w:rsidRDefault="00966D91" w:rsidP="00966D91">
      <w:pPr>
        <w:pStyle w:val="Heading2"/>
      </w:pPr>
      <w:bookmarkStart w:id="13" w:name="_Toc7548019"/>
      <w:r>
        <w:t>Programming language considerations</w:t>
      </w:r>
      <w:bookmarkEnd w:id="13"/>
    </w:p>
    <w:p w14:paraId="3DA2D2C1" w14:textId="16815932" w:rsidR="00AF12AB" w:rsidRDefault="00AF12AB" w:rsidP="00AF12AB">
      <w:pPr>
        <w:ind w:firstLine="720"/>
      </w:pPr>
      <w:r>
        <w:t>Several libraries to implement the algorithm were considered</w:t>
      </w:r>
      <w:r>
        <w:rPr>
          <w:rStyle w:val="FootnoteReference"/>
        </w:rPr>
        <w:footnoteReference w:id="2"/>
      </w:r>
      <w:r>
        <w:t>. There are advantages to using a pre-written library – focus is placed solely on developing algorithms. However writing data structures from the ground up allows more fine-grained control over how the program performs.</w:t>
      </w:r>
    </w:p>
    <w:p w14:paraId="2A7C0863" w14:textId="77777777" w:rsidR="00AF12AB" w:rsidRDefault="00AF12AB" w:rsidP="00AF12AB">
      <w:r>
        <w:t>I have chosen to implement the solver using Python and iGraph library</w:t>
      </w:r>
      <w:r>
        <w:rPr>
          <w:rStyle w:val="FootnoteReference"/>
        </w:rPr>
        <w:footnoteReference w:id="3"/>
      </w:r>
      <w:r>
        <w:t xml:space="preserve">. </w:t>
      </w:r>
    </w:p>
    <w:p w14:paraId="60B742A2" w14:textId="77777777" w:rsidR="00AF12AB" w:rsidRPr="00AF12AB" w:rsidRDefault="00AF12AB" w:rsidP="00AF12AB"/>
    <w:p w14:paraId="6A69A878" w14:textId="1E075704" w:rsidR="009F5646" w:rsidRDefault="00C111F3" w:rsidP="00AF12AB">
      <w:r w:rsidRPr="00C111F3">
        <w:t>Main</w:t>
      </w:r>
      <w:r>
        <w:t xml:space="preserve"> </w:t>
      </w:r>
      <w:r w:rsidR="009F5646" w:rsidRPr="00C111F3">
        <w:t>trade</w:t>
      </w:r>
      <w:r w:rsidR="009F5646" w:rsidRPr="009F5646">
        <w:t xml:space="preserve">-off of using Python instead of C or </w:t>
      </w:r>
      <w:r w:rsidR="00A71A26">
        <w:t>iGraph</w:t>
      </w:r>
      <w:r w:rsidR="009F5646" w:rsidRPr="009F5646">
        <w:t>’s implement</w:t>
      </w:r>
      <w:r w:rsidR="009F5646">
        <w:t>ation in C is lack of control over memory allocation</w:t>
      </w:r>
      <w:r w:rsidR="009F5646" w:rsidRPr="009F5646">
        <w:t>.</w:t>
      </w:r>
      <w:r w:rsidR="009F5646">
        <w:t xml:space="preserve"> According to benchmarks</w:t>
      </w:r>
      <w:r w:rsidR="00FB5FD3">
        <w:rPr>
          <w:rStyle w:val="FootnoteReference"/>
        </w:rPr>
        <w:footnoteReference w:id="4"/>
      </w:r>
      <w:r w:rsidR="009F5646">
        <w:t xml:space="preserve">, </w:t>
      </w:r>
      <w:r w:rsidR="00A71A26">
        <w:t>iGraph</w:t>
      </w:r>
      <w:r w:rsidR="009F5646">
        <w:t xml:space="preserve"> implementation in python does not differ in speed of particular functions over </w:t>
      </w:r>
      <w:r w:rsidR="00AF12AB">
        <w:t xml:space="preserve">iGraph library in </w:t>
      </w:r>
      <w:r w:rsidR="009F5646">
        <w:t xml:space="preserve">C and R.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14" w:name="_Toc7548020"/>
      <w:r>
        <w:t>Implementation</w:t>
      </w:r>
      <w:bookmarkEnd w:id="14"/>
    </w:p>
    <w:p w14:paraId="451F4FCF" w14:textId="77777777" w:rsidR="001B6CC7" w:rsidRDefault="001B6CC7" w:rsidP="001B6CC7">
      <w:r>
        <w:t xml:space="preserve">Implementation of </w:t>
      </w:r>
      <m:oMath>
        <m:r>
          <w:rPr>
            <w:rFonts w:ascii="Cambria Math" w:hAnsi="Cambria Math"/>
          </w:rPr>
          <m:t>Vertex-Cover</m:t>
        </m:r>
      </m:oMath>
      <w:r>
        <w:t xml:space="preserve"> solver is divided into separate modules serving different purposes:</w:t>
      </w:r>
    </w:p>
    <w:p w14:paraId="5D45A478" w14:textId="36335F99" w:rsidR="001B6CC7" w:rsidRDefault="001B6CC7" w:rsidP="00CC0D45">
      <w:pPr>
        <w:pStyle w:val="ListParagraph"/>
        <w:numPr>
          <w:ilvl w:val="0"/>
          <w:numId w:val="3"/>
        </w:numPr>
      </w:pPr>
      <w:r>
        <w:t>vc_solver.py –</w:t>
      </w:r>
      <w:r w:rsidR="00CC0D45">
        <w:t xml:space="preserve">main program to solve </w:t>
      </w:r>
      <m:oMath>
        <m:r>
          <w:rPr>
            <w:rFonts w:ascii="Cambria Math" w:hAnsi="Cambria Math"/>
          </w:rPr>
          <m:t>V-C</m:t>
        </m:r>
      </m:oMath>
      <w:r w:rsidR="00CC0D45">
        <w:t xml:space="preserve"> instances. I</w:t>
      </w:r>
      <w:r>
        <w:t xml:space="preserve">t also has performance measures to compare different versions of kernels. Those measures use Python’s performance counter </w:t>
      </w:r>
      <w:r>
        <w:rPr>
          <w:rStyle w:val="FootnoteReference"/>
        </w:rPr>
        <w:footnoteReference w:id="5"/>
      </w:r>
      <w:r>
        <w:t>, which is a default tool for benchmarking in Python modules</w:t>
      </w:r>
      <w:r>
        <w:fldChar w:fldCharType="begin" w:fldLock="1"/>
      </w:r>
      <w:r w:rsidR="00EC7B5E">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18, p. 633]","plainTextFormattedCitation":"[18, p. 633]","previouslyFormattedCitation":"[18, p. 633]"},"properties":{"noteIndex":0},"schema":"https://github.com/citation-style-language/schema/raw/master/csl-citation.json"}</w:instrText>
      </w:r>
      <w:r>
        <w:fldChar w:fldCharType="separate"/>
      </w:r>
      <w:r w:rsidR="00EC7B5E" w:rsidRPr="00EC7B5E">
        <w:rPr>
          <w:noProof/>
        </w:rPr>
        <w:t>[18,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r>
        <w:t>vc_preprocessing.py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apply_preprocessing, which applies all the rules until none of them diminishes the size of the instance, and no_param_preprocessing, which applies those rules that do not require the instance to be parametrized.</w:t>
      </w:r>
    </w:p>
    <w:p w14:paraId="0D6559D5" w14:textId="211907C6" w:rsidR="001B6CC7" w:rsidRDefault="001B6CC7" w:rsidP="001B6CC7">
      <w:pPr>
        <w:pStyle w:val="ListParagraph"/>
        <w:numPr>
          <w:ilvl w:val="0"/>
          <w:numId w:val="3"/>
        </w:numPr>
      </w:pPr>
      <w:r>
        <w:t xml:space="preserve">Crown_decomposition.py – this module provides a crown decomposition kernel for </w:t>
      </w:r>
      <m:oMath>
        <m:r>
          <w:rPr>
            <w:rFonts w:ascii="Cambria Math" w:hAnsi="Cambria Math"/>
          </w:rPr>
          <m:t>K-Vertex-Cover</m:t>
        </m:r>
      </m:oMath>
      <w:r>
        <w:t>. Additionally, it implements: finding maximal matching (greedy), Hopcroft-Karp algorithm to find maximum matching in bipartite graph, Konig’s theorem to get minimum Vertex Cover from maximum matching in bipartite graph</w:t>
      </w:r>
      <w:r>
        <w:fldChar w:fldCharType="begin" w:fldLock="1"/>
      </w:r>
      <w:r w:rsidR="00EC7B5E">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fldChar w:fldCharType="separate"/>
      </w:r>
      <w:r w:rsidR="00EC7B5E" w:rsidRPr="00EC7B5E">
        <w:rPr>
          <w:noProof/>
        </w:rPr>
        <w:t>[19]</w:t>
      </w:r>
      <w:r>
        <w:fldChar w:fldCharType="end"/>
      </w:r>
    </w:p>
    <w:p w14:paraId="0433F7AE" w14:textId="77777777" w:rsidR="001B6CC7" w:rsidRDefault="001B6CC7" w:rsidP="001B6CC7">
      <w:pPr>
        <w:pStyle w:val="ListParagraph"/>
        <w:numPr>
          <w:ilvl w:val="0"/>
          <w:numId w:val="3"/>
        </w:numPr>
      </w:pPr>
      <w:r>
        <w:t>vc_io.py – module that creates iGraph graph instances from text files provided on PACE website. It is also used to export solutions to format required by PACE, as well as convert graph files to other formats for the sake of benchmarking the program with different sets of graphs.</w:t>
      </w:r>
    </w:p>
    <w:p w14:paraId="58B183A2" w14:textId="3503E5B8" w:rsidR="001B6CC7" w:rsidRDefault="001B6CC7" w:rsidP="007879CA">
      <w:pPr>
        <w:pStyle w:val="ListParagraph"/>
        <w:numPr>
          <w:ilvl w:val="0"/>
          <w:numId w:val="3"/>
        </w:numPr>
      </w:pPr>
      <w:r>
        <w:t xml:space="preserve">vc_checker.py – module to check correctness of other modules. </w:t>
      </w:r>
      <w:r w:rsidRPr="00FC238C">
        <w:rPr>
          <w:rStyle w:val="codeChar"/>
        </w:rPr>
        <w:t>check_correctness</w:t>
      </w:r>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r w:rsidR="007879CA">
        <w:t xml:space="preserve"> Additionaly, checker includes simple plotting subroutine to visualize solutions using graphic library Pycairo</w:t>
      </w:r>
      <w:r w:rsidR="00771A68">
        <w:rPr>
          <w:rStyle w:val="FootnoteReference"/>
        </w:rPr>
        <w:footnoteReference w:id="6"/>
      </w:r>
    </w:p>
    <w:p w14:paraId="2D13CB40" w14:textId="457F7131" w:rsidR="001B6CC7" w:rsidRDefault="001B6CC7" w:rsidP="001B6CC7">
      <w:pPr>
        <w:pStyle w:val="ListParagraph"/>
        <w:numPr>
          <w:ilvl w:val="0"/>
          <w:numId w:val="3"/>
        </w:numPr>
      </w:pPr>
      <w:r>
        <w:t xml:space="preserve">branchbound.py – main function </w:t>
      </w:r>
      <w:r w:rsidRPr="00FC238C">
        <w:rPr>
          <w:rStyle w:val="codeChar"/>
        </w:rPr>
        <w:t>branch_and_reduce</w:t>
      </w:r>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EC7B5E">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0]","plainTextFormattedCitation":"[20]","previouslyFormattedCitation":"[20]"},"properties":{"noteIndex":0},"schema":"https://github.com/citation-style-language/schema/raw/master/csl-citation.json"}</w:instrText>
      </w:r>
      <w:r>
        <w:fldChar w:fldCharType="separate"/>
      </w:r>
      <w:r w:rsidR="00EC7B5E" w:rsidRPr="00EC7B5E">
        <w:rPr>
          <w:noProof/>
        </w:rPr>
        <w:t>[20]</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r w:rsidRPr="009F39E5">
        <w:rPr>
          <w:rStyle w:val="codeChar"/>
        </w:rPr>
        <w:t>generate_random_graphs</w:t>
      </w:r>
      <w:r>
        <w:t xml:space="preserve"> generates graphs and saves them to a folder. Takes 4 arguments of: folder </w:t>
      </w:r>
      <w:r w:rsidR="00256E33">
        <w:t>to save graphs to</w:t>
      </w:r>
      <w:r>
        <w:t>, number of instances to create, vertices in each instance, density of a graph ( from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4A18583" w:rsidR="001B6CC7" w:rsidRDefault="001B6CC7" w:rsidP="00CC0D45">
      <w:pPr>
        <w:ind w:firstLine="360"/>
      </w:pPr>
      <w:r>
        <w:t xml:space="preserve">When vc_solver is invoked, it requires one </w:t>
      </w:r>
      <w:r w:rsidR="00CC0D45">
        <w:t xml:space="preserve">positional </w:t>
      </w:r>
      <w:r>
        <w:t xml:space="preserve">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vc_solver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02110CE" w:rsidR="001B6CC7" w:rsidRDefault="001B6CC7" w:rsidP="00880965">
      <w:pPr>
        <w:pStyle w:val="ListParagraph"/>
        <w:numPr>
          <w:ilvl w:val="1"/>
          <w:numId w:val="3"/>
        </w:numPr>
      </w:pPr>
      <w:r>
        <w:t xml:space="preserve">2 –simple quadratic kernel – </w:t>
      </w:r>
      <w:r w:rsidR="00880965">
        <w:t xml:space="preserve">naïve </w:t>
      </w:r>
      <w:r>
        <w:t>preprocessing</w:t>
      </w:r>
      <w:r w:rsidR="00880965">
        <w:t>; each of the reduction</w:t>
      </w:r>
      <w:r>
        <w:t xml:space="preserve"> rules </w:t>
      </w:r>
      <w:r w:rsidR="00880965">
        <w:t xml:space="preserve">is </w:t>
      </w:r>
      <w:r>
        <w:t xml:space="preserve">applied </w:t>
      </w:r>
      <w:r w:rsidR="00880965">
        <w:t xml:space="preserve">to each of the vertices, </w:t>
      </w:r>
      <w:r>
        <w:t xml:space="preserve">in </w:t>
      </w:r>
      <w:r w:rsidR="00880965">
        <w:t xml:space="preserve">total </w:t>
      </w:r>
      <w:r>
        <w:t xml:space="preserve">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preprocessing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546E221C" w:rsidR="001B6CC7" w:rsidRDefault="001B6CC7" w:rsidP="001B6CC7">
      <w:pPr>
        <w:pStyle w:val="ListParagraph"/>
        <w:numPr>
          <w:ilvl w:val="1"/>
          <w:numId w:val="3"/>
        </w:numPr>
      </w:pPr>
      <w:r>
        <w:t>5 – local preprocessing</w:t>
      </w:r>
      <w:r w:rsidR="00B17DE7">
        <w:t xml:space="preserve"> (described in improvements)</w:t>
      </w:r>
      <w:r>
        <w:t xml:space="preserve">;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as used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verbosity of the program, mainly used for debugging purposes. When set to 0,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15" w:name="_MON_1617796441"/>
    <w:bookmarkEnd w:id="15"/>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47" type="#_x0000_t75" style="width:468.3pt;height:12.5pt" o:ole="">
            <v:imagedata r:id="rId10" o:title=""/>
          </v:shape>
          <o:OLEObject Type="Embed" ProgID="Word.OpenDocumentText.12" ShapeID="_x0000_i1747" DrawAspect="Content" ObjectID="_1618163991" r:id="rId11"/>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16" w:name="_MON_1617797185"/>
    <w:bookmarkEnd w:id="16"/>
    <w:p w14:paraId="6FCB1C08" w14:textId="77777777" w:rsidR="001B6CC7" w:rsidRPr="001439F7" w:rsidRDefault="001B6CC7" w:rsidP="001B6CC7">
      <w:pPr>
        <w:ind w:left="720"/>
      </w:pPr>
      <w:r w:rsidRPr="001439F7">
        <w:object w:dxaOrig="9360" w:dyaOrig="246" w14:anchorId="4F410D2B">
          <v:shape id="_x0000_i1748" type="#_x0000_t75" style="width:468.3pt;height:12.5pt" o:ole="">
            <v:imagedata r:id="rId12" o:title=""/>
          </v:shape>
          <o:OLEObject Type="Embed" ProgID="Word.OpenDocumentText.12" ShapeID="_x0000_i1748" DrawAspect="Content" ObjectID="_1618163992" r:id="rId13"/>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python3 graph_generator [folder] [# of instances] [# of vertices in an instace] [density (0-1)]</w:t>
      </w:r>
    </w:p>
    <w:p w14:paraId="5F9A82FD" w14:textId="77777777" w:rsidR="001B6CC7" w:rsidRDefault="001B6CC7" w:rsidP="001B6CC7">
      <w:pPr>
        <w:pStyle w:val="code"/>
        <w:ind w:left="720"/>
      </w:pPr>
      <w:r>
        <w:t>python3 vc_solver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python3 vc_solver –h</w:t>
      </w:r>
      <w:r w:rsidRPr="00B46056">
        <w:rPr>
          <w:sz w:val="22"/>
          <w:szCs w:val="22"/>
        </w:rPr>
        <w:t xml:space="preserve"> </w:t>
      </w:r>
      <w:r>
        <w:t>for possible configurations.</w:t>
      </w:r>
    </w:p>
    <w:p w14:paraId="60960E60" w14:textId="1E494229" w:rsidR="00AF12AB" w:rsidRDefault="001B6CC7" w:rsidP="00AF12AB">
      <w:pPr>
        <w:pStyle w:val="Heading2"/>
      </w:pPr>
      <w:bookmarkStart w:id="17" w:name="_Toc7548021"/>
      <w:r>
        <w:t>Pseudocode</w:t>
      </w:r>
      <w:bookmarkEnd w:id="17"/>
    </w:p>
    <w:p w14:paraId="1DF5608C" w14:textId="77777777" w:rsidR="007879CA" w:rsidRDefault="00CC0D45" w:rsidP="007879CA">
      <w:r>
        <w:tab/>
        <w:t xml:space="preserve">Main functions of solvers are </w:t>
      </w:r>
      <m:oMath>
        <m:r>
          <w:rPr>
            <w:rFonts w:ascii="Cambria Math" w:hAnsi="Cambria Math"/>
          </w:rPr>
          <m:t>Branch and reduce</m:t>
        </m:r>
      </m:oMath>
      <w:r>
        <w:t xml:space="preserve"> and </w:t>
      </w:r>
      <m:oMath>
        <m:r>
          <w:rPr>
            <w:rFonts w:ascii="Cambria Math" w:hAnsi="Cambria Math"/>
          </w:rPr>
          <m:t>Branch</m:t>
        </m:r>
      </m:oMath>
      <w:r>
        <w:t>.</w:t>
      </w:r>
      <w:r w:rsidR="007879CA">
        <w:t xml:space="preserve"> Lower bound of the search tree was adapted from work of Akiba, Takuya, Iwata, Yoichi </w:t>
      </w:r>
      <w:r w:rsidR="007879CA">
        <w:fldChar w:fldCharType="begin" w:fldLock="1"/>
      </w:r>
      <w:r w:rsidR="007879CA">
        <w:instrText>ADDIN CSL_CITATION {"citationItems":[{"id":"ITEM-1","itemData":{"abstract":"We investigate the gap between theory and practice for exact branching algorithms. In theory, branch-and-reduce algorithms currently have the best time complexity for numerous important problems. On the other hand, in practice, state-of-the-art methods are based on different approaches, and the empirical efficiency of such theoretical algorithms have seldom been investigated probably because they are seemingly inefficient because of the plethora of complex reduction rules. In this paper, we design a branch-and-reduce algorithm for the ver-tex cover problem using the techniques developed for theoretical algorithms and compare its practical performance with other state-of-the-art empirical methods. The results indicate that branch-and-reduce algorithms are actually quite practical and competitive with other state-of-the-art approaches for several kinds of instances, thus showing the practical impact of theoretical research on branching algorithms.","author":[{"dropping-particle":"","family":"Akiba","given":"Takuya","non-dropping-particle":"","parse-names":false,"suffix":""},{"dropping-particle":"","family":"Iwata","given":"Yoichi","non-dropping-particle":"","parse-names":false,"suffix":""}],"id":"ITEM-1","issued":{"date-parts":[["2014"]]},"note":"main algo","title":"Branch-and-Reduce Exponential/FPT Algorithms in Practice: A Case Study of Vertex Cover","type":"report"},"uris":["http://www.mendeley.com/documents/?uuid=fe024369-fb7f-316c-ac42-f91cea82a4e7"]}],"mendeley":{"formattedCitation":"[21]","plainTextFormattedCitation":"[21]"},"properties":{"noteIndex":0},"schema":"https://github.com/citation-style-language/schema/raw/master/csl-citation.json"}</w:instrText>
      </w:r>
      <w:r w:rsidR="007879CA">
        <w:fldChar w:fldCharType="separate"/>
      </w:r>
      <w:r w:rsidR="007879CA" w:rsidRPr="007879CA">
        <w:rPr>
          <w:noProof/>
        </w:rPr>
        <w:t>[21]</w:t>
      </w:r>
      <w:r w:rsidR="007879CA">
        <w:fldChar w:fldCharType="end"/>
      </w:r>
      <w:r w:rsidR="007879CA">
        <w:t>.</w:t>
      </w:r>
    </w:p>
    <w:p w14:paraId="599724B7" w14:textId="77777777" w:rsidR="007879CA" w:rsidRDefault="007879CA" w:rsidP="007879CA"/>
    <w:p w14:paraId="4FFFC7EA" w14:textId="79595111" w:rsidR="00CC0D45" w:rsidRDefault="00CC0D45" w:rsidP="007879CA">
      <w:pPr>
        <w:ind w:firstLine="720"/>
      </w:pPr>
      <w:r>
        <w:t xml:space="preserve">Solver first calculates </w:t>
      </w:r>
      <m:oMath>
        <m:r>
          <w:rPr>
            <w:rFonts w:ascii="Cambria Math" w:hAnsi="Cambria Math"/>
          </w:rPr>
          <m:t>lower bound</m:t>
        </m:r>
      </m:oMath>
      <w:r>
        <w:t xml:space="preserve"> for </w:t>
      </w:r>
      <m:oMath>
        <m:r>
          <w:rPr>
            <w:rFonts w:ascii="Cambria Math" w:hAnsi="Cambria Math"/>
          </w:rPr>
          <m:t>V-C</m:t>
        </m:r>
      </m:oMath>
      <w:r>
        <w:t xml:space="preserve"> solution size as the size of maximal matching and sets </w:t>
      </w:r>
      <m:oMath>
        <m:r>
          <w:rPr>
            <w:rFonts w:ascii="Cambria Math" w:hAnsi="Cambria Math"/>
          </w:rPr>
          <m:t>upper bound</m:t>
        </m:r>
      </m:oMath>
      <w:r>
        <w:t xml:space="preserve"> to </w:t>
      </w:r>
      <m:oMath>
        <m:r>
          <w:rPr>
            <w:rFonts w:ascii="Cambria Math" w:hAnsi="Cambria Math"/>
          </w:rPr>
          <m:t>|V|</m:t>
        </m:r>
      </m:oMath>
      <w:r>
        <w:t xml:space="preserve">. Using binary search over </w:t>
      </w:r>
      <m:oMath>
        <m:r>
          <w:rPr>
            <w:rFonts w:ascii="Cambria Math" w:hAnsi="Cambria Math"/>
          </w:rPr>
          <m:t xml:space="preserve">&lt;lower bound, upper bound&gt; </m:t>
        </m:r>
      </m:oMath>
      <w:r>
        <w:t xml:space="preserve">for parameter </w:t>
      </w:r>
      <m:oMath>
        <m:r>
          <w:rPr>
            <w:rFonts w:ascii="Cambria Math" w:hAnsi="Cambria Math"/>
          </w:rPr>
          <m:t>k</m:t>
        </m:r>
      </m:oMath>
      <w:r>
        <w:t xml:space="preserve">, it invokes </w:t>
      </w:r>
      <m:oMath>
        <m:r>
          <w:rPr>
            <w:rFonts w:ascii="Cambria Math" w:hAnsi="Cambria Math"/>
          </w:rPr>
          <m:t>Branch and reduce</m:t>
        </m:r>
      </m:oMath>
      <w:r>
        <w:t xml:space="preserve">. </w:t>
      </w:r>
    </w:p>
    <w:p w14:paraId="3395A9FE" w14:textId="77777777" w:rsidR="00CC0D45" w:rsidRDefault="00CC0D45" w:rsidP="00CC0D45">
      <w:r>
        <w:t xml:space="preserve">In </w:t>
      </w:r>
      <m:oMath>
        <m:r>
          <w:rPr>
            <w:rFonts w:ascii="Cambria Math" w:hAnsi="Cambria Math"/>
          </w:rPr>
          <m:t>Branch and reduce</m:t>
        </m:r>
      </m:oMath>
      <w:r>
        <w:t xml:space="preserve">, </w:t>
      </w:r>
      <m:oMath>
        <m:r>
          <w:rPr>
            <w:rFonts w:ascii="Cambria Math" w:hAnsi="Cambria Math"/>
          </w:rPr>
          <m:t>solution</m:t>
        </m:r>
      </m:oMath>
      <w:r>
        <w:t xml:space="preserve"> parameter is partial solution at a given branch in the algorithm.</w:t>
      </w:r>
    </w:p>
    <w:p w14:paraId="3AAB835B" w14:textId="5C220FE4" w:rsidR="00CC0D45" w:rsidRDefault="00CC0D45" w:rsidP="00CC0D45">
      <w:r>
        <w:t xml:space="preserve">Vertices are added to </w:t>
      </w:r>
      <m:oMath>
        <m:r>
          <w:rPr>
            <w:rFonts w:ascii="Cambria Math" w:hAnsi="Cambria Math"/>
          </w:rPr>
          <m:t>solution</m:t>
        </m:r>
      </m:oMath>
      <w:r>
        <w:t xml:space="preserve"> in </w:t>
      </w:r>
      <m:oMath>
        <m:r>
          <w:rPr>
            <w:rFonts w:ascii="Cambria Math" w:hAnsi="Cambria Math"/>
          </w:rPr>
          <m:t>Reduce</m:t>
        </m:r>
      </m:oMath>
      <w:r>
        <w:t xml:space="preserve"> and in </w:t>
      </w:r>
      <m:oMath>
        <m:r>
          <w:rPr>
            <w:rFonts w:ascii="Cambria Math" w:hAnsi="Cambria Math"/>
          </w:rPr>
          <m:t>Branch</m:t>
        </m:r>
      </m:oMath>
      <w:r>
        <w:t xml:space="preserve">, as well as deleted from instance </w:t>
      </w:r>
      <m:oMath>
        <m:r>
          <w:rPr>
            <w:rFonts w:ascii="Cambria Math" w:hAnsi="Cambria Math"/>
          </w:rPr>
          <m:t>G</m:t>
        </m:r>
      </m:oMath>
      <w:r>
        <w:t>.</w:t>
      </w:r>
    </w:p>
    <w:p w14:paraId="21C888FA" w14:textId="200EF583" w:rsidR="00B60176" w:rsidRDefault="00B60176" w:rsidP="00B60176">
      <m:oMath>
        <m:r>
          <w:rPr>
            <w:rFonts w:ascii="Cambria Math" w:hAnsi="Cambria Math"/>
          </w:rPr>
          <m:t>current-solution</m:t>
        </m:r>
      </m:oMath>
      <w:r>
        <w:t xml:space="preserve"> is passing the best solution found so far in the search tree.</w:t>
      </w:r>
    </w:p>
    <w:p w14:paraId="78ED55FD" w14:textId="519DEC95" w:rsidR="00B17DE7" w:rsidRDefault="00B17DE7">
      <w:pPr>
        <w:spacing w:after="160" w:line="259" w:lineRule="auto"/>
        <w:jc w:val="left"/>
      </w:pPr>
      <w:r>
        <w:br w:type="page"/>
      </w:r>
    </w:p>
    <w:p w14:paraId="3289F775" w14:textId="77777777" w:rsidR="00B60176" w:rsidRPr="00B60176" w:rsidRDefault="00B60176" w:rsidP="00B60176"/>
    <w:p w14:paraId="4F8567CC" w14:textId="200E296A" w:rsidR="00344802" w:rsidRDefault="00B60176" w:rsidP="00B60176">
      <w:pPr>
        <w:pBdr>
          <w:top w:val="single" w:sz="4" w:space="1" w:color="auto"/>
          <w:bottom w:val="single" w:sz="4" w:space="1" w:color="auto"/>
        </w:pBdr>
      </w:pPr>
      <w:r w:rsidRPr="00B60176">
        <w:rPr>
          <w:b/>
          <w:bCs/>
        </w:rPr>
        <w:t>Algorithm 1</w:t>
      </w:r>
      <w:r>
        <w:t xml:space="preserve">: branch and bound algorithm for </w:t>
      </w:r>
      <m:oMath>
        <m:r>
          <w:rPr>
            <w:rFonts w:ascii="Cambria Math" w:hAnsi="Cambria Math"/>
          </w:rPr>
          <m:t>K-Vertex-Cover</m:t>
        </m:r>
      </m:oMath>
    </w:p>
    <w:p w14:paraId="34791453" w14:textId="78416133" w:rsidR="001B6CC7" w:rsidRDefault="001B6CC7" w:rsidP="00B60176">
      <w:pPr>
        <w:pStyle w:val="ListParagraph"/>
        <w:numPr>
          <w:ilvl w:val="0"/>
          <w:numId w:val="14"/>
        </w:numPr>
      </w:pPr>
      <w:r w:rsidRPr="00B60176">
        <w:rPr>
          <w:b/>
          <w:bCs/>
        </w:rPr>
        <w:t>Function</w:t>
      </w:r>
      <w:r>
        <w:t xml:space="preserve"> </w:t>
      </w:r>
      <m:oMath>
        <m:r>
          <w:rPr>
            <w:rFonts w:ascii="Cambria Math" w:hAnsi="Cambria Math"/>
          </w:rPr>
          <m:t>Branch and reduce (G,  k,  solution, current</m:t>
        </m:r>
        <m:r>
          <w:rPr>
            <w:rFonts w:ascii="Cambria Math" w:hAnsi="Cambria Math"/>
          </w:rPr>
          <m:t>_</m:t>
        </m:r>
        <m:r>
          <w:rPr>
            <w:rFonts w:ascii="Cambria Math" w:hAnsi="Cambria Math"/>
          </w:rPr>
          <m:t>solution)</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 solution)</m:t>
        </m:r>
      </m:oMath>
      <w:r>
        <w:t xml:space="preserve">  </w:t>
      </w:r>
      <m:oMath>
        <m:r>
          <w:rPr>
            <w:rFonts w:ascii="Cambria Math" w:hAnsi="Cambria Math"/>
          </w:rPr>
          <m:t>⃪ Reduce(G,k, solution)</m:t>
        </m:r>
      </m:oMath>
    </w:p>
    <w:p w14:paraId="370D1AF2" w14:textId="3B273CF7" w:rsidR="001B6CC7" w:rsidRDefault="001B6CC7" w:rsidP="007879CA">
      <w:pPr>
        <w:pStyle w:val="ListParagraph"/>
        <w:numPr>
          <w:ilvl w:val="1"/>
          <w:numId w:val="14"/>
        </w:numPr>
      </w:pPr>
      <w:r>
        <w:t>If –o fla</w:t>
      </w:r>
      <w:r w:rsidR="007B63BF">
        <w:t>g</w:t>
      </w:r>
      <w:r>
        <w:t xml:space="preserve"> set above 0 and </w:t>
      </w:r>
      <m:oMath>
        <m:r>
          <w:rPr>
            <w:rFonts w:ascii="Cambria Math" w:hAnsi="Cambria Math"/>
          </w:rPr>
          <m:t xml:space="preserve">lower bound </m:t>
        </m:r>
        <m:d>
          <m:dPr>
            <m:ctrlPr>
              <w:rPr>
                <w:rFonts w:ascii="Cambria Math" w:hAnsi="Cambria Math"/>
                <w:i/>
              </w:rPr>
            </m:ctrlPr>
          </m:dPr>
          <m:e>
            <m:r>
              <w:rPr>
                <w:rFonts w:ascii="Cambria Math" w:hAnsi="Cambria Math"/>
              </w:rPr>
              <m:t>G</m:t>
            </m:r>
          </m:e>
        </m:d>
        <m:r>
          <w:rPr>
            <w:rFonts w:ascii="Cambria Math" w:hAnsi="Cambria Math"/>
          </w:rPr>
          <m:t>+</m:t>
        </m:r>
        <m:r>
          <w:rPr>
            <w:rFonts w:ascii="Cambria Math" w:hAnsi="Cambria Math"/>
          </w:rPr>
          <m:t>sizeOf(solution)</m:t>
        </m:r>
        <m:r>
          <w:rPr>
            <w:rFonts w:ascii="Cambria Math" w:hAnsi="Cambria Math"/>
          </w:rPr>
          <m:t>≥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1A73B2E6" w:rsidR="001B6CC7" w:rsidRDefault="004A3171"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 Branch(G, k, solution, v)</m:t>
        </m:r>
      </m:oMath>
    </w:p>
    <w:p w14:paraId="5D4C9C2B" w14:textId="396CAD76" w:rsidR="00B60176" w:rsidRDefault="00B60176" w:rsidP="00B60176">
      <w:pPr>
        <w:pStyle w:val="ListParagraph"/>
        <w:numPr>
          <w:ilvl w:val="1"/>
          <w:numId w:val="14"/>
        </w:numPr>
      </w:pPr>
      <m:oMath>
        <m:r>
          <w:rPr>
            <w:rFonts w:ascii="Cambria Math" w:hAnsi="Cambria Math"/>
          </w:rPr>
          <m:t>current_solution =Branch and reduce (</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current-solution)</m:t>
        </m:r>
      </m:oMath>
    </w:p>
    <w:p w14:paraId="3DDFED50" w14:textId="21C893E4" w:rsidR="00B60176" w:rsidRDefault="00B60176" w:rsidP="00B60176">
      <w:pPr>
        <w:pStyle w:val="ListParagraph"/>
        <w:numPr>
          <w:ilvl w:val="1"/>
          <w:numId w:val="14"/>
        </w:numPr>
      </w:pPr>
      <m:oMath>
        <m:r>
          <w:rPr>
            <w:rFonts w:ascii="Cambria Math" w:hAnsi="Cambria Math"/>
          </w:rPr>
          <m:t>current_solution =Branch and reduce (</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current-solution)</m:t>
        </m:r>
      </m:oMath>
    </w:p>
    <w:p w14:paraId="32D2F127" w14:textId="00D8641C" w:rsidR="001B6CC7" w:rsidRDefault="001B6CC7" w:rsidP="001B6CC7">
      <w:pPr>
        <w:pStyle w:val="ListParagraph"/>
        <w:numPr>
          <w:ilvl w:val="1"/>
          <w:numId w:val="14"/>
        </w:numPr>
      </w:pPr>
      <w:r w:rsidRPr="00B60176">
        <w:rPr>
          <w:b/>
          <w:bCs/>
        </w:rPr>
        <w:t>Return</w:t>
      </w:r>
      <w:r>
        <w:t xml:space="preserve">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rsidRPr="00B60176">
        <w:rPr>
          <w:b/>
          <w:bCs/>
        </w:rPr>
        <w:t>Function</w:t>
      </w:r>
      <w:r>
        <w:t xml:space="preserve">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04A6DF52" w:rsidR="001B6CC7" w:rsidRPr="00331758" w:rsidRDefault="001B6CC7" w:rsidP="007B63BF">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w:t>
      </w:r>
      <w:r w:rsidR="007B63BF">
        <w:t>union</w:t>
      </w:r>
      <w:r>
        <w:t xml:space="preserve"> of neighbourhoods of vertices in </w:t>
      </w:r>
      <m:oMath>
        <m:r>
          <w:rPr>
            <w:rFonts w:ascii="Cambria Math" w:hAnsi="Cambria Math"/>
          </w:rPr>
          <m:t>N(v)</m:t>
        </m:r>
      </m:oMath>
    </w:p>
    <w:p w14:paraId="29AD612B" w14:textId="0FB67292"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w:rPr>
            <w:rFonts w:ascii="Cambria Math" w:hAnsi="Cambria Math"/>
          </w:rPr>
          <m:t>⃪ solution</m:t>
        </m:r>
        <m:r>
          <w:rPr>
            <w:rFonts w:ascii="Cambria Math" w:hAnsi="Cambria Math"/>
          </w:rPr>
          <m:t>∪</m:t>
        </m:r>
        <m:r>
          <w:rPr>
            <w:rFonts w:ascii="Cambria Math" w:hAnsi="Cambria Math"/>
          </w:rPr>
          <m:t>v</m:t>
        </m:r>
      </m:oMath>
    </w:p>
    <w:p w14:paraId="7B7579B2" w14:textId="0B08210B" w:rsidR="001B6CC7" w:rsidRPr="00331758" w:rsidRDefault="004A3171" w:rsidP="007B63BF">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  solution</m:t>
        </m:r>
        <m:r>
          <w:rPr>
            <w:rFonts w:ascii="Cambria Math" w:hAnsi="Cambria Math"/>
          </w:rPr>
          <m:t xml:space="preserve">∪ </m:t>
        </m:r>
        <m:r>
          <w:rPr>
            <w:rFonts w:ascii="Cambria Math" w:hAnsi="Cambria Math"/>
          </w:rPr>
          <m:t>N(v)</m:t>
        </m:r>
      </m:oMath>
    </w:p>
    <w:p w14:paraId="64CAA204" w14:textId="4234F1D7" w:rsidR="001B6CC7" w:rsidRPr="00331758"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w:rPr>
            <w:rFonts w:ascii="Cambria Math" w:hAnsi="Cambria Math"/>
          </w:rPr>
          <m:t>⃪ G</m:t>
        </m:r>
        <m:r>
          <w:rPr>
            <w:rFonts w:ascii="Cambria Math" w:hAnsi="Cambria Math"/>
          </w:rPr>
          <m:t>∖</m:t>
        </m:r>
        <m:r>
          <w:rPr>
            <w:rFonts w:ascii="Cambria Math" w:hAnsi="Cambria Math"/>
          </w:rPr>
          <m:t>v</m:t>
        </m:r>
      </m:oMath>
    </w:p>
    <w:p w14:paraId="4CB65323" w14:textId="50BB48FA" w:rsidR="001B6CC7"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 G</m:t>
        </m:r>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v</m:t>
            </m:r>
          </m:e>
        </m:d>
        <m:r>
          <w:rPr>
            <w:rFonts w:ascii="Cambria Math" w:hAnsi="Cambria Math"/>
          </w:rPr>
          <m:t>∪</m:t>
        </m:r>
        <m:r>
          <w:rPr>
            <w:rFonts w:ascii="Cambria Math" w:hAnsi="Cambria Math"/>
          </w:rPr>
          <m:t>v)</m:t>
        </m:r>
      </m:oMath>
      <w:r w:rsidR="001B6CC7">
        <w:t xml:space="preserve"> </w:t>
      </w:r>
    </w:p>
    <w:p w14:paraId="09A03DD6"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w:rPr>
            <w:rFonts w:ascii="Cambria Math" w:hAnsi="Cambria Math"/>
          </w:rPr>
          <m:t>⃪ k-1</m:t>
        </m:r>
      </m:oMath>
    </w:p>
    <w:p w14:paraId="6370DF3B" w14:textId="77777777" w:rsidR="001B6CC7" w:rsidRPr="00DC11B6" w:rsidRDefault="004A3171"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w:rPr>
            <w:rFonts w:ascii="Cambria Math" w:hAnsi="Cambria Math"/>
          </w:rPr>
          <m:t>⃪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5191AF0E" w:rsidR="001B6CC7" w:rsidRPr="00B60176" w:rsidRDefault="00B60176" w:rsidP="00B60176">
      <w:pPr>
        <w:pStyle w:val="ListParagraph"/>
        <w:numPr>
          <w:ilvl w:val="1"/>
          <w:numId w:val="14"/>
        </w:numPr>
        <w:pBdr>
          <w:bottom w:val="single" w:sz="4" w:space="1" w:color="auto"/>
        </w:pBdr>
      </w:pPr>
      <w:r>
        <w:rPr>
          <w:b/>
          <w:bCs/>
        </w:rPr>
        <w:t>r</w:t>
      </w:r>
      <w:r w:rsidRPr="00B60176">
        <w:rPr>
          <w:b/>
          <w:bCs/>
        </w:rPr>
        <w:t>eturn</w:t>
      </w:r>
      <w:r>
        <w:t xml:space="preserve">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 </m:t>
                </m:r>
                <m:r>
                  <w:rPr>
                    <w:rFonts w:ascii="Cambria Math" w:hAnsi="Cambria Math"/>
                  </w:rPr>
                  <m:t>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Pr="00B60176"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r>
        <w:t xml:space="preserve">function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r>
        <w:t>bounds</w:t>
      </w:r>
      <w:r w:rsidR="001B6CC7">
        <w:t xml:space="preserve"> tree depth according to branching on maximum degree vertex.  </w:t>
      </w:r>
    </w:p>
    <w:p w14:paraId="0B045770" w14:textId="749A12F1" w:rsidR="007879CA" w:rsidRDefault="007879CA" w:rsidP="007879CA">
      <w:pPr>
        <w:pStyle w:val="Heading2"/>
      </w:pPr>
      <w:bookmarkStart w:id="18" w:name="_Toc7548022"/>
      <w:r>
        <w:t>Profiling</w:t>
      </w:r>
      <w:bookmarkEnd w:id="18"/>
    </w:p>
    <w:p w14:paraId="20FB685B" w14:textId="77777777" w:rsidR="001B6CC7" w:rsidRDefault="001B6CC7" w:rsidP="001B6CC7">
      <w:r>
        <w:t>Profiling using cProfile</w:t>
      </w:r>
      <w:r>
        <w:rPr>
          <w:rStyle w:val="FootnoteReference"/>
        </w:rPr>
        <w:footnoteReference w:id="7"/>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2040A460" w:rsidR="001B6CC7" w:rsidRDefault="001B6CC7" w:rsidP="001B6CC7">
      <w:r>
        <w:t xml:space="preserve">This version of the program was using </w:t>
      </w:r>
      <w:r w:rsidRPr="008710E6">
        <w:rPr>
          <w:rStyle w:val="codeChar"/>
        </w:rPr>
        <w:t>deepcopy</w:t>
      </w:r>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p w14:paraId="6AEEAB66" w14:textId="77777777" w:rsidR="007B63BF" w:rsidRDefault="007B63BF" w:rsidP="001B6CC7"/>
    <w:bookmarkStart w:id="19" w:name="_MON_1617965951"/>
    <w:bookmarkEnd w:id="19"/>
    <w:p w14:paraId="775B0BA7" w14:textId="51552FEF" w:rsidR="001B6CC7" w:rsidRDefault="007B63BF" w:rsidP="001B6CC7">
      <w:pPr>
        <w:keepNext/>
      </w:pPr>
      <w:r>
        <w:object w:dxaOrig="9360" w:dyaOrig="7563" w14:anchorId="5396AFF1">
          <v:shape id="_x0000_i1751" type="#_x0000_t75" style="width:468.3pt;height:377.55pt" o:ole="">
            <v:imagedata r:id="rId14" o:title=""/>
          </v:shape>
          <o:OLEObject Type="Embed" ProgID="Word.OpenDocumentText.12" ShapeID="_x0000_i1751" DrawAspect="Content" ObjectID="_1618163993" r:id="rId15"/>
        </w:object>
      </w:r>
    </w:p>
    <w:p w14:paraId="7ADAF4B5" w14:textId="5D151EC5" w:rsidR="001B6CC7" w:rsidRDefault="001B6CC7" w:rsidP="001B6CC7">
      <w:pPr>
        <w:pStyle w:val="Caption"/>
      </w:pPr>
      <w:r>
        <w:t xml:space="preserve">Figure </w:t>
      </w:r>
      <w:r w:rsidR="004A3171">
        <w:fldChar w:fldCharType="begin"/>
      </w:r>
      <w:r w:rsidR="004A3171">
        <w:instrText xml:space="preserve"> SEQ Figure \* ARABIC </w:instrText>
      </w:r>
      <w:r w:rsidR="004A3171">
        <w:fldChar w:fldCharType="separate"/>
      </w:r>
      <w:r w:rsidR="0018230B">
        <w:rPr>
          <w:noProof/>
        </w:rPr>
        <w:t>2</w:t>
      </w:r>
      <w:r w:rsidR="004A3171">
        <w:rPr>
          <w:noProof/>
        </w:rPr>
        <w:fldChar w:fldCharType="end"/>
      </w:r>
      <w:r>
        <w:t xml:space="preserve">: </w:t>
      </w:r>
      <w:r w:rsidRPr="00317C62">
        <w:t>profiling of solver with cProfile over PACE benchmark tests</w:t>
      </w:r>
    </w:p>
    <w:p w14:paraId="17A38A05" w14:textId="77777777" w:rsidR="001B6CC7" w:rsidRDefault="001B6CC7" w:rsidP="001B6CC7">
      <w:pPr>
        <w:pStyle w:val="Heading2"/>
      </w:pPr>
      <w:bookmarkStart w:id="20" w:name="_Toc7548023"/>
      <w:r>
        <w:t>Improvements</w:t>
      </w:r>
      <w:bookmarkEnd w:id="20"/>
    </w:p>
    <w:p w14:paraId="77F29703" w14:textId="77777777" w:rsidR="001B6CC7" w:rsidRDefault="001B6CC7" w:rsidP="001B6CC7">
      <w:pPr>
        <w:pStyle w:val="Heading3"/>
      </w:pPr>
      <w:r>
        <w:t>Local preprocessing</w:t>
      </w:r>
    </w:p>
    <w:p w14:paraId="30984CF2" w14:textId="0ADDA8ED" w:rsidR="001B6CC7" w:rsidRDefault="001B6CC7" w:rsidP="000F6D88">
      <w:r>
        <w:tab/>
        <w:t xml:space="preserve">One way to make preprocessing rules faster </w:t>
      </w:r>
      <w:r w:rsidR="000F6D88">
        <w:t xml:space="preserve">is </w:t>
      </w:r>
      <w:r>
        <w:t xml:space="preserve">implementation of local preprocessing. When branching, it </w:t>
      </w:r>
      <w:r w:rsidR="000F6D88">
        <w:t xml:space="preserve">queues </w:t>
      </w:r>
      <w:r>
        <w:t>neighbours of vertex branched on, and apply preprocessing reductions only to those vertices, adding their neighbours to queue in case one of the rules was applied. One can see it as performing breadth-first search from neighbours of the vertex branched on.</w:t>
      </w:r>
    </w:p>
    <w:p w14:paraId="695C8A0E" w14:textId="1FB1E915" w:rsidR="00344802" w:rsidRDefault="00344802" w:rsidP="00344802">
      <w:pPr>
        <w:rPr>
          <w:shd w:val="pct15" w:color="auto" w:fill="FFFFFF"/>
        </w:rPr>
      </w:pPr>
    </w:p>
    <w:p w14:paraId="07478214" w14:textId="773A8598" w:rsidR="000F6D88" w:rsidRPr="000F6D88" w:rsidRDefault="000F6D88" w:rsidP="000F6D88">
      <w:pPr>
        <w:pBdr>
          <w:top w:val="single" w:sz="4" w:space="1" w:color="auto"/>
          <w:bottom w:val="single" w:sz="4" w:space="1" w:color="auto"/>
        </w:pBdr>
      </w:pPr>
      <w:r w:rsidRPr="000F6D88">
        <w:rPr>
          <w:b/>
          <w:bCs/>
        </w:rPr>
        <w:t>Algorithm 2</w:t>
      </w:r>
      <w:r w:rsidRPr="000F6D88">
        <w:t>: local preprocessing</w:t>
      </w:r>
    </w:p>
    <w:p w14:paraId="6A3233FE" w14:textId="374A6E87" w:rsidR="000F6D88" w:rsidRDefault="000F6D88" w:rsidP="000F6D88">
      <w:pPr>
        <w:pStyle w:val="ListParagraph"/>
        <w:numPr>
          <w:ilvl w:val="0"/>
          <w:numId w:val="15"/>
        </w:numPr>
      </w:pPr>
      <w:r w:rsidRPr="000F6D88">
        <w:rPr>
          <w:b/>
          <w:bCs/>
        </w:rPr>
        <w:t>function</w:t>
      </w:r>
      <w:r>
        <w:t xml:space="preserve"> </w:t>
      </w:r>
      <m:oMath>
        <m:r>
          <w:rPr>
            <w:rFonts w:ascii="Cambria Math" w:hAnsi="Cambria Math"/>
          </w:rPr>
          <m:t>Local Reduce (G, k, Q, solution)</m:t>
        </m:r>
      </m:oMath>
    </w:p>
    <w:p w14:paraId="050B214F" w14:textId="71145EF3" w:rsidR="001B6CC7" w:rsidRPr="00AA2872" w:rsidRDefault="001B6CC7" w:rsidP="000F6D88">
      <w:pPr>
        <w:pStyle w:val="ListParagraph"/>
        <w:numPr>
          <w:ilvl w:val="1"/>
          <w:numId w:val="15"/>
        </w:numPr>
      </w:pPr>
      <w:r w:rsidRPr="000F6D88">
        <w:rPr>
          <w:b/>
          <w:bCs/>
        </w:rPr>
        <w:t>While</w:t>
      </w:r>
      <w:r w:rsidRPr="00AA2872">
        <w:t xml:space="preserve"> </w:t>
      </w:r>
      <m:oMath>
        <m:r>
          <w:rPr>
            <w:rFonts w:ascii="Cambria Math" w:hAnsi="Cambria Math"/>
          </w:rPr>
          <m:t>Q</m:t>
        </m:r>
      </m:oMath>
      <w:r w:rsidRPr="00AA2872">
        <w:t xml:space="preserve"> is not empty:</w:t>
      </w:r>
    </w:p>
    <w:p w14:paraId="1709927E" w14:textId="350F2780" w:rsidR="001B6CC7" w:rsidRPr="00AA2872" w:rsidRDefault="000F6D88" w:rsidP="000F6D88">
      <w:pPr>
        <w:pStyle w:val="ListParagraph"/>
        <w:numPr>
          <w:ilvl w:val="2"/>
          <w:numId w:val="15"/>
        </w:numPr>
      </w:pPr>
      <m:oMath>
        <m:r>
          <w:rPr>
            <w:rFonts w:ascii="Cambria Math" w:hAnsi="Cambria Math"/>
          </w:rPr>
          <m:t>v = Q.pop()</m:t>
        </m:r>
      </m:oMath>
    </w:p>
    <w:p w14:paraId="6545A77D" w14:textId="45136519" w:rsidR="001B6CC7" w:rsidRPr="00AA2872" w:rsidRDefault="000F6D88" w:rsidP="000F6D88">
      <w:pPr>
        <w:pStyle w:val="ListParagraph"/>
        <w:numPr>
          <w:ilvl w:val="2"/>
          <w:numId w:val="15"/>
        </w:numPr>
      </w:pPr>
      <w:r w:rsidRPr="000F6D88">
        <w:rPr>
          <w:b/>
          <w:bCs/>
        </w:rPr>
        <w:t>i</w:t>
      </w:r>
      <w:r w:rsidR="001B6CC7" w:rsidRPr="000F6D88">
        <w:rPr>
          <w:b/>
          <w:bCs/>
        </w:rPr>
        <w:t>f</w:t>
      </w:r>
      <w:r w:rsidR="001B6CC7" w:rsidRPr="00AA2872">
        <w:t xml:space="preserve"> one of the preprocessing rules allows to reduce </w:t>
      </w:r>
      <m:oMath>
        <m:r>
          <w:rPr>
            <w:rFonts w:ascii="Cambria Math" w:hAnsi="Cambria Math"/>
          </w:rPr>
          <m:t>v</m:t>
        </m:r>
      </m:oMath>
      <w:r w:rsidR="001B6CC7" w:rsidRPr="00AA2872">
        <w:t>:</w:t>
      </w:r>
    </w:p>
    <w:p w14:paraId="3C375DB2" w14:textId="12779FB0" w:rsidR="001B6CC7" w:rsidRPr="00AA2872" w:rsidRDefault="000F6D88" w:rsidP="000F6D88">
      <w:pPr>
        <w:pStyle w:val="ListParagraph"/>
        <w:numPr>
          <w:ilvl w:val="3"/>
          <w:numId w:val="15"/>
        </w:numPr>
      </w:pPr>
      <m:oMath>
        <m:r>
          <w:rPr>
            <w:rFonts w:ascii="Cambria Math" w:hAnsi="Cambria Math"/>
          </w:rPr>
          <m:t>G=G∖v</m:t>
        </m:r>
      </m:oMath>
      <w:r>
        <w:t>,</w:t>
      </w:r>
      <w:r w:rsidR="001B6CC7" w:rsidRPr="00AA2872">
        <w:t xml:space="preserve"> add to partial solution if needed</w:t>
      </w:r>
      <w:r>
        <w:t xml:space="preserve"> (depending on particular reduction rule)</w:t>
      </w:r>
    </w:p>
    <w:p w14:paraId="33125619" w14:textId="5AB0DC12" w:rsidR="001B6CC7" w:rsidRDefault="000F6D88" w:rsidP="000F6D88">
      <w:pPr>
        <w:pStyle w:val="ListParagraph"/>
        <w:numPr>
          <w:ilvl w:val="3"/>
          <w:numId w:val="15"/>
        </w:numPr>
      </w:pPr>
      <m:oMath>
        <m:r>
          <w:rPr>
            <w:rFonts w:ascii="Cambria Math" w:hAnsi="Cambria Math"/>
          </w:rPr>
          <m:t>Q.push(N(v))</m:t>
        </m:r>
      </m:oMath>
    </w:p>
    <w:p w14:paraId="71DAB2D9" w14:textId="303136DA" w:rsidR="00344802" w:rsidRPr="000F6D88" w:rsidRDefault="000F6D88" w:rsidP="000F6D88">
      <w:pPr>
        <w:pStyle w:val="ListParagraph"/>
        <w:numPr>
          <w:ilvl w:val="0"/>
          <w:numId w:val="15"/>
        </w:numPr>
        <w:pBdr>
          <w:bottom w:val="single" w:sz="4" w:space="1" w:color="auto"/>
        </w:pBdr>
      </w:pPr>
      <w:r w:rsidRPr="000F6D88">
        <w:rPr>
          <w:b/>
          <w:bCs/>
        </w:rPr>
        <w:t>return</w:t>
      </w:r>
      <w:r>
        <w:t xml:space="preserve"> </w:t>
      </w:r>
      <m:oMath>
        <m:r>
          <w:rPr>
            <w:rFonts w:ascii="Cambria Math" w:hAnsi="Cambria Math"/>
          </w:rPr>
          <m:t>G, k, solution</m:t>
        </m:r>
      </m:oMath>
    </w:p>
    <w:p w14:paraId="325A9C8A" w14:textId="77777777" w:rsidR="001B6CC7" w:rsidRDefault="001B6CC7" w:rsidP="001B6CC7"/>
    <w:p w14:paraId="593422F6" w14:textId="67A03EF6"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nstead, aft</w:t>
      </w:r>
      <w:r w:rsidR="00880965">
        <w:t xml:space="preserve">er first iteration, it looks at </w:t>
      </w:r>
      <w:r>
        <w:t xml:space="preserve">at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as branched on). Additional vertices will be retrieved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725CA96F" w14:textId="77777777" w:rsidR="001B6CC7" w:rsidRDefault="001B6CC7" w:rsidP="001B6CC7"/>
    <w:p w14:paraId="226B9AC4" w14:textId="01148B60" w:rsidR="001B6CC7" w:rsidRDefault="00C029B8" w:rsidP="00C029B8">
      <w:pPr>
        <w:pStyle w:val="Heading3"/>
      </w:pPr>
      <w:r>
        <w:t>Python and iGraph-specific improvements</w:t>
      </w:r>
    </w:p>
    <w:p w14:paraId="151D0881" w14:textId="77777777" w:rsidR="001B6CC7" w:rsidRDefault="001B6CC7" w:rsidP="001B6CC7">
      <w:r>
        <w:tab/>
        <w:t>Implementation of local preprocessing was attempted. However, because deletion of vertices in iGraph causes ids of other vertices to change</w:t>
      </w:r>
      <w:r>
        <w:rPr>
          <w:rStyle w:val="FootnoteReference"/>
        </w:rPr>
        <w:footnoteReference w:id="8"/>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iGraph, finding vertices in updated graphs can be achieved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because this attribute is the only attribute of vertices in iGraph that is indexed</w:t>
      </w:r>
      <w:r w:rsidR="00D76D24">
        <w:rPr>
          <w:rStyle w:val="FootnoteReference"/>
        </w:rPr>
        <w:footnoteReference w:id="9"/>
      </w:r>
      <w:r w:rsidRPr="00D94B15">
        <w:t>.</w:t>
      </w:r>
      <w:r>
        <w:t xml:space="preserve"> This allowed to complete local preprocessing to improve worst-case time complexity. In tests </w:t>
      </w:r>
      <w:r w:rsidR="00C029B8">
        <w:t>performed,</w:t>
      </w:r>
      <w:r>
        <w:t xml:space="preserve"> it did not influence time performance of the program greatly, due to the fact that copying elements is leading in total time and resource consumption of the program. </w:t>
      </w:r>
    </w:p>
    <w:p w14:paraId="18B20A93" w14:textId="17C1F991" w:rsidR="001B6CC7" w:rsidRDefault="001B6CC7" w:rsidP="00C029B8">
      <w:pPr>
        <w:ind w:firstLine="720"/>
      </w:pPr>
      <w:r>
        <w:t>Comparison of retrieving vertices was made using IPython’s magic built-in functions</w:t>
      </w:r>
      <w:r>
        <w:rPr>
          <w:rStyle w:val="FootnoteReference"/>
        </w:rPr>
        <w:footnoteReference w:id="10"/>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11"/>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21" w:name="_MON_1617961228"/>
    <w:bookmarkEnd w:id="21"/>
    <w:p w14:paraId="014C6653" w14:textId="77777777" w:rsidR="001B6CC7" w:rsidRDefault="001B6CC7" w:rsidP="001B6CC7">
      <w:pPr>
        <w:spacing w:before="120"/>
      </w:pPr>
      <w:r w:rsidRPr="00B35AF4">
        <w:object w:dxaOrig="9266" w:dyaOrig="5352" w14:anchorId="6FE9414A">
          <v:shape id="_x0000_i1749" type="#_x0000_t75" style="width:463.3pt;height:267.95pt" o:ole="">
            <v:imagedata r:id="rId16" o:title=""/>
          </v:shape>
          <o:OLEObject Type="Embed" ProgID="Word.OpenDocumentText.12" ShapeID="_x0000_i1749" DrawAspect="Content" ObjectID="_1618163994" r:id="rId17"/>
        </w:object>
      </w:r>
    </w:p>
    <w:p w14:paraId="6AFE251D" w14:textId="29F4ED58" w:rsidR="001B6CC7" w:rsidRDefault="001B6CC7" w:rsidP="001B6CC7">
      <w:pPr>
        <w:pStyle w:val="Caption"/>
      </w:pPr>
      <w:r w:rsidRPr="00857923">
        <w:t xml:space="preserve">Figure </w:t>
      </w:r>
      <w:r w:rsidR="004A3171">
        <w:fldChar w:fldCharType="begin"/>
      </w:r>
      <w:r w:rsidR="004A3171">
        <w:instrText xml:space="preserve"> SEQ Figure \* ARABIC </w:instrText>
      </w:r>
      <w:r w:rsidR="004A3171">
        <w:fldChar w:fldCharType="separate"/>
      </w:r>
      <w:r w:rsidR="0018230B">
        <w:rPr>
          <w:noProof/>
        </w:rPr>
        <w:t>3</w:t>
      </w:r>
      <w:r w:rsidR="004A3171">
        <w:fldChar w:fldCharType="end"/>
      </w:r>
      <w:r w:rsidRPr="00857923">
        <w:t xml:space="preserve"> time </w:t>
      </w:r>
      <w:r w:rsidR="00331A21" w:rsidRPr="00857923">
        <w:t>measure</w:t>
      </w:r>
      <w:r w:rsidRPr="00857923">
        <w:t xml:space="preserve"> comparison for "name" and </w:t>
      </w:r>
      <w:r w:rsidR="00331A21" w:rsidRPr="00857923">
        <w:t>arbitrary</w:t>
      </w:r>
      <w:r w:rsidRPr="00857923">
        <w:t xml:space="preserve"> attribute</w:t>
      </w:r>
    </w:p>
    <w:p w14:paraId="47778529" w14:textId="77777777" w:rsidR="00331A21" w:rsidRPr="00331A21" w:rsidRDefault="00331A21" w:rsidP="00331A21"/>
    <w:p w14:paraId="32E2B4C3" w14:textId="77777777" w:rsidR="001B6CC7" w:rsidRDefault="001B6CC7" w:rsidP="001B6CC7">
      <w:pPr>
        <w:pStyle w:val="Heading4"/>
      </w:pPr>
      <w:r>
        <w:t>Difference in performance for different graph copying methods</w:t>
      </w:r>
    </w:p>
    <w:p w14:paraId="3E3D5928" w14:textId="15849BB8" w:rsidR="001B6CC7" w:rsidRDefault="001B6CC7" w:rsidP="001B6CC7">
      <w:r>
        <w:tab/>
        <w:t xml:space="preserve">Various parts of the program make extensive use of deepcopy </w:t>
      </w:r>
      <m:oMath>
        <m:r>
          <w:rPr>
            <w:rFonts w:ascii="Cambria Math" w:hAnsi="Cambria Math"/>
          </w:rPr>
          <m:t>copy()</m:t>
        </m:r>
      </m:oMath>
      <w:r>
        <w:t xml:space="preserve"> method from </w:t>
      </w:r>
      <m:oMath>
        <m:r>
          <w:rPr>
            <w:rFonts w:ascii="Cambria Math" w:hAnsi="Cambria Math"/>
          </w:rPr>
          <m:t>igraph</m:t>
        </m:r>
      </m:oMath>
      <w:r>
        <w:t xml:space="preserve"> as well as </w:t>
      </w:r>
      <m:oMath>
        <m:r>
          <w:rPr>
            <w:rStyle w:val="codeChar"/>
            <w:rFonts w:ascii="Cambria Math" w:hAnsi="Cambria Math"/>
            <w:sz w:val="24"/>
            <w:szCs w:val="32"/>
          </w:rPr>
          <m:t>copy.deepcopy()</m:t>
        </m:r>
      </m:oMath>
      <w:r>
        <w:t>. Comparison of three different copying methods was done –from deepcopy, pickle and graph module respectively.</w:t>
      </w:r>
    </w:p>
    <w:p w14:paraId="363FD097" w14:textId="0FCCE875" w:rsidR="00031138" w:rsidRDefault="001B6CC7" w:rsidP="00771A68">
      <w:r>
        <w:tab/>
      </w:r>
      <w:r w:rsidR="00771A68">
        <w:t xml:space="preserve">Comparison was done using the same method as for vertex retrieval in figure 3. </w:t>
      </w:r>
      <w:r>
        <w:t>For graph of 10000 vertices, deepcopy module took 7.04 seconds on average, pickle – 1.48 seconds and iGraph 24.9 milliseconds</w:t>
      </w:r>
      <w:r w:rsidR="00771A68">
        <w:t xml:space="preserve"> (figure 4)</w:t>
      </w:r>
      <w:r>
        <w:t xml:space="preserve">. Therefore, using iGraph’s copy is on average </w:t>
      </w:r>
      <w:r w:rsidRPr="00771A68">
        <w:rPr>
          <w:b/>
          <w:bCs/>
        </w:rPr>
        <w:t>282</w:t>
      </w:r>
      <w:r>
        <w:t xml:space="preserve"> times faster.</w:t>
      </w:r>
      <w:r w:rsidR="00771A68">
        <w:t xml:space="preserve"> </w:t>
      </w:r>
    </w:p>
    <w:p w14:paraId="528E5709" w14:textId="77777777" w:rsidR="00031138" w:rsidRPr="00B35AF4" w:rsidRDefault="00031138" w:rsidP="00031138"/>
    <w:bookmarkStart w:id="22" w:name="_MON_1617962678"/>
    <w:bookmarkEnd w:id="22"/>
    <w:p w14:paraId="79C1A560" w14:textId="77777777" w:rsidR="00771A68" w:rsidRDefault="001B6CC7" w:rsidP="00771A68">
      <w:pPr>
        <w:keepNext/>
      </w:pPr>
      <w:r>
        <w:object w:dxaOrig="9026" w:dyaOrig="3514" w14:anchorId="627AAF4A">
          <v:shape id="_x0000_i1750" type="#_x0000_t75" style="width:451.4pt;height:175.95pt" o:ole="" o:bordertopcolor="this" o:borderleftcolor="this" o:borderbottomcolor="this" o:borderrightcolor="this">
            <v:imagedata r:id="rId18" o:title=""/>
            <w10:bordertop type="single" width="6"/>
            <w10:borderleft type="single" width="6"/>
            <w10:borderbottom type="single" width="6"/>
            <w10:borderright type="single" width="6"/>
          </v:shape>
          <o:OLEObject Type="Embed" ProgID="Word.OpenDocumentText.12" ShapeID="_x0000_i1750" DrawAspect="Content" ObjectID="_1618163995" r:id="rId19"/>
        </w:object>
      </w:r>
    </w:p>
    <w:p w14:paraId="4E283892" w14:textId="244E9E54" w:rsidR="001B6CC7" w:rsidRPr="00771A68" w:rsidRDefault="00771A68" w:rsidP="00771A68">
      <w:pPr>
        <w:pStyle w:val="Caption"/>
        <w:rPr>
          <w:sz w:val="24"/>
          <w:szCs w:val="20"/>
        </w:rPr>
      </w:pPr>
      <w:r>
        <w:t xml:space="preserve">Figure </w:t>
      </w:r>
      <w:r>
        <w:fldChar w:fldCharType="begin"/>
      </w:r>
      <w:r>
        <w:instrText xml:space="preserve"> SEQ Figure \* ARABIC </w:instrText>
      </w:r>
      <w:r>
        <w:fldChar w:fldCharType="separate"/>
      </w:r>
      <w:r w:rsidR="0018230B">
        <w:rPr>
          <w:noProof/>
        </w:rPr>
        <w:t>4</w:t>
      </w:r>
      <w:r>
        <w:fldChar w:fldCharType="end"/>
      </w:r>
      <w:r>
        <w:t xml:space="preserve"> timeit benchmarks for different copying methods</w:t>
      </w:r>
    </w:p>
    <w:p w14:paraId="090A6AFD" w14:textId="77777777" w:rsidR="00771A68" w:rsidRDefault="00771A68" w:rsidP="001B6CC7"/>
    <w:p w14:paraId="07AE4719" w14:textId="018E7901" w:rsidR="00771A68" w:rsidRDefault="00771A68" w:rsidP="00771A68">
      <w:pPr>
        <w:keepNext/>
        <w:ind w:firstLine="720"/>
      </w:pPr>
      <w:r>
        <w:t xml:space="preserve">Figure 4 shows difference in time performance between the program (using linear kernel –o 4) . For 99 PACE instances provided, initial version of the algorithm executed for 33 of them with timeout set to 120 seconds. Number of nodes and time of execution visited has grown exponentially with the size of the solution (and, in case of those instances, with </w:t>
      </w:r>
      <m:oMath>
        <m:r>
          <w:rPr>
            <w:rFonts w:ascii="Cambria Math" w:hAnsi="Cambria Math"/>
          </w:rPr>
          <m:t>V(G)</m:t>
        </m:r>
      </m:oMath>
      <w:r>
        <w:t xml:space="preserve"> as well – see table 1 and 2 in appendix for performance measures for particular instances.</w:t>
      </w:r>
    </w:p>
    <w:p w14:paraId="43EA329E" w14:textId="77777777" w:rsidR="00771A68" w:rsidRDefault="00771A68" w:rsidP="00771A68">
      <w:pPr>
        <w:keepNext/>
      </w:pPr>
      <w:r>
        <w:t xml:space="preserve"> </w:t>
      </w:r>
      <w:r>
        <w:rPr>
          <w:noProof/>
        </w:rPr>
        <w:drawing>
          <wp:inline distT="0" distB="0" distL="0" distR="0" wp14:anchorId="6CBA111D" wp14:editId="30578F9B">
            <wp:extent cx="5731510" cy="3335655"/>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A4BB82" w14:textId="424C66A8" w:rsidR="00771A68" w:rsidRDefault="00771A68" w:rsidP="00771A68">
      <w:pPr>
        <w:pStyle w:val="Caption"/>
      </w:pPr>
      <w:r>
        <w:t xml:space="preserve">Figure </w:t>
      </w:r>
      <w:r>
        <w:fldChar w:fldCharType="begin"/>
      </w:r>
      <w:r>
        <w:instrText xml:space="preserve"> SEQ Figure \* ARABIC </w:instrText>
      </w:r>
      <w:r>
        <w:fldChar w:fldCharType="separate"/>
      </w:r>
      <w:r w:rsidR="0018230B">
        <w:rPr>
          <w:noProof/>
        </w:rPr>
        <w:t>5</w:t>
      </w:r>
      <w:r>
        <w:fldChar w:fldCharType="end"/>
      </w:r>
      <w:r>
        <w:t xml:space="preserve"> comparison of performance for different copy functions used</w:t>
      </w:r>
    </w:p>
    <w:p w14:paraId="780F0D1B" w14:textId="0675B20C" w:rsidR="001B6CC7" w:rsidRDefault="001B6CC7" w:rsidP="001B6CC7">
      <w:pPr>
        <w:pStyle w:val="Caption"/>
      </w:pPr>
    </w:p>
    <w:p w14:paraId="7476BD5E" w14:textId="77777777" w:rsidR="001B6CC7" w:rsidRDefault="001B6CC7" w:rsidP="001B6CC7">
      <w:pPr>
        <w:pStyle w:val="Heading4"/>
      </w:pPr>
      <w:r>
        <w:t>Recursive depth problem</w:t>
      </w:r>
    </w:p>
    <w:p w14:paraId="0A4BA308" w14:textId="09A1EE06" w:rsidR="001B6CC7" w:rsidRPr="00363BAA" w:rsidRDefault="001B6CC7" w:rsidP="00331A21">
      <w:pPr>
        <w:ind w:firstLine="720"/>
      </w:pPr>
      <w:r>
        <w:t xml:space="preserve">Python sets </w:t>
      </w:r>
      <w:r w:rsidR="00331A21">
        <w:t>what is considered by some to be conservative</w:t>
      </w:r>
      <w:r w:rsidR="002664B9">
        <w:rPr>
          <w:rStyle w:val="FootnoteReference"/>
        </w:rPr>
        <w:footnoteReference w:id="12"/>
      </w:r>
      <w:r>
        <w:t xml:space="preserve"> limit on a maximum number of recursive program calls in order to avoid segmentation fault errors </w:t>
      </w:r>
      <w:r>
        <w:fldChar w:fldCharType="begin" w:fldLock="1"/>
      </w:r>
      <w:r w:rsidR="00EC7B5E">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18, p. 561]","plainTextFormattedCitation":"[18, p. 561]","previouslyFormattedCitation":"[18, p. 561]"},"properties":{"noteIndex":0},"schema":"https://github.com/citation-style-language/schema/raw/master/csl-citation.json"}</w:instrText>
      </w:r>
      <w:r>
        <w:fldChar w:fldCharType="separate"/>
      </w:r>
      <w:r w:rsidR="00EC7B5E" w:rsidRPr="00EC7B5E">
        <w:rPr>
          <w:noProof/>
        </w:rPr>
        <w:t>[18, p. 561]</w:t>
      </w:r>
      <w:r>
        <w:fldChar w:fldCharType="end"/>
      </w:r>
      <w:r>
        <w:t xml:space="preserve">. On largest instances from PACE, program was throwing </w:t>
      </w:r>
      <w:r w:rsidRPr="000979E9">
        <w:rPr>
          <w:rStyle w:val="codeChar"/>
        </w:rPr>
        <w:t>RecursionError</w:t>
      </w:r>
      <w:r w:rsidRPr="000979E9">
        <w:t>.</w:t>
      </w:r>
      <w:r>
        <w:t xml:space="preserve"> This was rectified by increasing recursion limit</w:t>
      </w:r>
      <w:r w:rsidR="00E141E1">
        <w:t xml:space="preserve"> to 10 000</w:t>
      </w:r>
      <w:r>
        <w:t xml:space="preserve">. However, this does not guarantee that the error is not going to be thrown for even larger instances – something that could be ultimately fixed by rewriting program to work iteratively. </w:t>
      </w:r>
    </w:p>
    <w:p w14:paraId="1EA61534" w14:textId="657856C8" w:rsidR="00857923" w:rsidRDefault="009F5646" w:rsidP="00E7638E">
      <w:pPr>
        <w:pStyle w:val="Heading1"/>
      </w:pPr>
      <w:bookmarkStart w:id="23" w:name="_Toc7548024"/>
      <w:r w:rsidRPr="009F5646">
        <w:t xml:space="preserve">Chapter 5: </w:t>
      </w:r>
      <w:r w:rsidR="007879CA">
        <w:t>Benchmarks and relative performance comparison</w:t>
      </w:r>
      <w:bookmarkEnd w:id="23"/>
    </w:p>
    <w:p w14:paraId="39638220" w14:textId="2E259AAA" w:rsidR="00857923" w:rsidRDefault="00857923" w:rsidP="00857923">
      <w:pPr>
        <w:ind w:firstLine="414"/>
      </w:pPr>
      <w:r>
        <w:t>First, initial implementation and results are discussed. Performance of the algorithm is analysed, improvements in data structures and functions used are proposed. Finally, best produced version is presented and possible future improvements are considered.</w:t>
      </w:r>
    </w:p>
    <w:p w14:paraId="7FAE84EE" w14:textId="47E8064A" w:rsidR="00461F2C" w:rsidRDefault="0081290A" w:rsidP="00B17DE7">
      <w:pPr>
        <w:ind w:firstLine="414"/>
      </w:pPr>
      <w:r>
        <w:t>Results are presented using survival plots as recommended defined in SAT community practices paper</w:t>
      </w:r>
      <w:r w:rsidR="00B17DE7">
        <w:t xml:space="preserve"> </w:t>
      </w:r>
      <w:r>
        <w:fldChar w:fldCharType="begin" w:fldLock="1"/>
      </w:r>
      <w:r w:rsidR="007879CA">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2]","plainTextFormattedCitation":"[22]","previouslyFormattedCitation":"[21]"},"properties":{"noteIndex":0},"schema":"https://github.com/citation-style-language/schema/raw/master/csl-citation.json"}</w:instrText>
      </w:r>
      <w:r>
        <w:fldChar w:fldCharType="separate"/>
      </w:r>
      <w:r w:rsidR="007879CA" w:rsidRPr="007879CA">
        <w:rPr>
          <w:noProof/>
        </w:rPr>
        <w:t>[22]</w:t>
      </w:r>
      <w:r>
        <w:fldChar w:fldCharType="end"/>
      </w:r>
      <w:r w:rsidR="00A512F8">
        <w:t>. With each algorithm version separately, it sorts the time of execution on each instance into increasing order</w:t>
      </w:r>
      <w:r w:rsidR="00C32DDA">
        <w:t xml:space="preserve">. </w:t>
      </w:r>
      <w:r w:rsidR="00B17DE7">
        <w:t>Thus,</w:t>
      </w:r>
      <w:r w:rsidR="00C32DDA">
        <w:t xml:space="preserve"> </w:t>
      </w:r>
      <w:r w:rsidR="00B17DE7">
        <w:t>it has</w:t>
      </w:r>
      <w:r w:rsidR="00C32DDA">
        <w:t xml:space="preserve"> clearly shown which algorithms perform faster on average. </w:t>
      </w:r>
    </w:p>
    <w:p w14:paraId="7DCE1292" w14:textId="77777777" w:rsidR="00E7638E" w:rsidRDefault="00E7638E" w:rsidP="00E7638E">
      <w:r>
        <w:t xml:space="preserve">Program was tested on </w:t>
      </w:r>
      <w:r w:rsidRPr="006E599E">
        <w:t>Intel Core i7 2620M</w:t>
      </w:r>
      <w:r>
        <w:t xml:space="preserve"> processor on following datasets:</w:t>
      </w:r>
    </w:p>
    <w:p w14:paraId="65AB6552" w14:textId="77777777" w:rsidR="00E7638E" w:rsidRDefault="00E7638E" w:rsidP="00E7638E">
      <w:pPr>
        <w:pStyle w:val="ListParagraph"/>
        <w:numPr>
          <w:ilvl w:val="0"/>
          <w:numId w:val="9"/>
        </w:numPr>
      </w:pPr>
      <w:r>
        <w:t>public instances provided by PACE organisers,</w:t>
      </w:r>
    </w:p>
    <w:p w14:paraId="7B5AE569" w14:textId="77777777" w:rsidR="00E7638E" w:rsidRDefault="00E7638E" w:rsidP="00E7638E">
      <w:pPr>
        <w:pStyle w:val="ListParagraph"/>
        <w:numPr>
          <w:ilvl w:val="0"/>
          <w:numId w:val="9"/>
        </w:numPr>
      </w:pPr>
      <w:r>
        <w:t>famous benchmark dataset from website wolfram alpha, including grid graphs, cage graphs and other edge cases to test soundness of the algorithm</w:t>
      </w:r>
    </w:p>
    <w:p w14:paraId="2B462744" w14:textId="7D7871B2" w:rsidR="00E7638E" w:rsidRDefault="00E7638E" w:rsidP="00E7638E">
      <w:pPr>
        <w:ind w:left="414"/>
      </w:pPr>
      <w:r>
        <w:t xml:space="preserve">Time of execution was measured using </w:t>
      </w:r>
      <w:r>
        <w:t>Python’s performance counter</w:t>
      </w:r>
      <w:r>
        <w:rPr>
          <w:rStyle w:val="FootnoteReference"/>
        </w:rPr>
        <w:footnoteReference w:id="13"/>
      </w:r>
    </w:p>
    <w:p w14:paraId="39027D88" w14:textId="77777777" w:rsidR="00291F77" w:rsidRPr="00A83D52" w:rsidRDefault="00291F77" w:rsidP="00291F77">
      <w:pPr>
        <w:pStyle w:val="Heading2"/>
      </w:pPr>
      <w:bookmarkStart w:id="25" w:name="_Toc7548025"/>
      <w:r>
        <w:t>Famous benchmark instances</w:t>
      </w:r>
      <w:bookmarkEnd w:id="25"/>
    </w:p>
    <w:p w14:paraId="301A9B3A" w14:textId="77777777" w:rsidR="007879CA" w:rsidRDefault="00291F77" w:rsidP="007879CA">
      <w:r>
        <w:t>Famous test includes many small, regular graphs with varying structures.</w:t>
      </w:r>
      <w:r w:rsidR="00EC7B5E">
        <w:t xml:space="preserve"> It is widely used benchmark set for graph based problems, e.g. for SAT Encodings of Treedepth or Branchwidth </w:t>
      </w:r>
      <w:r w:rsidR="00EC7B5E">
        <w:fldChar w:fldCharType="begin" w:fldLock="1"/>
      </w:r>
      <w:r w:rsidR="007879CA">
        <w:instrText>ADDIN CSL_CITATION {"citationItems":[{"id":"ITEM-1","itemData":{"DOI":"10.1137/1.9781611975499.10","author":[{"dropping-particle":"","family":"Ganian","given":"Robert","non-dropping-particle":"","parse-names":false,"suffix":""},{"dropping-particle":"","family":"Lodha","given":"Neha","non-dropping-particle":"","parse-names":false,"suffix":""},{"dropping-particle":"","family":"Ordyniak","given":"Sebastian","non-dropping-particle":"","parse-names":false,"suffix":""},{"dropping-particle":"","family":"Szeider","given":"Stefan","non-dropping-particle":"","parse-names":false,"suffix":""}],"container-title":"2019 Proceedings of the Twenty-First Workshop on Algorithm Engineering and Experiments (ALENEX)","id":"ITEM-1","issued":{"date-parts":[["2019","1"]]},"page":"117-129","publisher":"Society for Industrial and Applied Mathematics","publisher-place":"Philadelphia, PA","title":"SAT-Encodings for Treecut Width and Treedepth","type":"chapter"},"uris":["http://www.mendeley.com/documents/?uuid=903fb5ad-8ebe-3785-8fc9-634c5100b4c8"]}],"mendeley":{"formattedCitation":"[23]","plainTextFormattedCitation":"[23]","previouslyFormattedCitation":"[22]"},"properties":{"noteIndex":0},"schema":"https://github.com/citation-style-language/schema/raw/master/csl-citation.json"}</w:instrText>
      </w:r>
      <w:r w:rsidR="00EC7B5E">
        <w:fldChar w:fldCharType="separate"/>
      </w:r>
      <w:r w:rsidR="007879CA" w:rsidRPr="007879CA">
        <w:rPr>
          <w:noProof/>
        </w:rPr>
        <w:t>[23]</w:t>
      </w:r>
      <w:r w:rsidR="00EC7B5E">
        <w:fldChar w:fldCharType="end"/>
      </w:r>
      <w:r w:rsidR="00EC7B5E">
        <w:fldChar w:fldCharType="begin" w:fldLock="1"/>
      </w:r>
      <w:r w:rsidR="007879CA">
        <w:instrText>ADDIN CSL_CITATION {"citationItems":[{"id":"ITEM-1","itemData":{"abstract":"Branch decomposition is a prominent method for structurally decomposing a graph, hypergraph or CNF formula. The width of a branch decomposition provides a measure of how well the object is decomposed. For many applications it is crucial to compute a branch decomposition whose width is as small as possible. We propose a SAT approach to finding branch decompositions of small width. The core of our approach is an efficient SAT encoding which determines with a single SAT-call whether a given hypergraph admits a branch decomposition of certain width. For our encoding we develop a novel partition-based characterization of branch de-compositions. The encoding size imposes a limit on the size of the given hypergraph. In order to break through this barrier and to scale the SAT approach to larger instances, we develop a new heuristic approach where the SAT encoding is used to locally improve a given candidate decomposition until a fixed-point is reached. This new method scales now to instances with several thousands of vertices and edges.","author":[{"dropping-particle":"","family":"Lodha","given":"Neha","non-dropping-particle":"","parse-names":false,"suffix":""},{"dropping-particle":"","family":"Ordyniak","given":"Sebastian","non-dropping-particle":"","parse-names":false,"suffix":""},{"dropping-particle":"","family":"Szeider","given":"Stefan","non-dropping-particle":"","parse-names":false,"suffix":""}],"id":"ITEM-1","issued":{"date-parts":[["2017"]]},"title":"A SAT Approach to Branchwidth *","type":"report"},"uris":["http://www.mendeley.com/documents/?uuid=9a0f4f46-9314-381a-8035-917dd9afd47c"]}],"mendeley":{"formattedCitation":"[24]","plainTextFormattedCitation":"[24]","previouslyFormattedCitation":"[23]"},"properties":{"noteIndex":0},"schema":"https://github.com/citation-style-language/schema/raw/master/csl-citation.json"}</w:instrText>
      </w:r>
      <w:r w:rsidR="00EC7B5E">
        <w:fldChar w:fldCharType="separate"/>
      </w:r>
      <w:r w:rsidR="007879CA" w:rsidRPr="007879CA">
        <w:rPr>
          <w:noProof/>
        </w:rPr>
        <w:t>[24]</w:t>
      </w:r>
      <w:r w:rsidR="00EC7B5E">
        <w:fldChar w:fldCharType="end"/>
      </w:r>
      <w:r w:rsidR="007879CA">
        <w:t>.</w:t>
      </w:r>
    </w:p>
    <w:p w14:paraId="3065F54A" w14:textId="62C47B43" w:rsidR="00DF01D4" w:rsidRDefault="007879CA" w:rsidP="00B17DE7">
      <w:r>
        <w:t xml:space="preserve">Those tests </w:t>
      </w:r>
      <w:r w:rsidR="00291F77">
        <w:t xml:space="preserve">served for debugging purposes for preprocessing rules and manual examination of correctness of the algorithm. </w:t>
      </w:r>
      <w:r w:rsidR="00B17DE7">
        <w:t>Those instances were also manually checked against optimal solutions obtained from Wolfram Alpha website</w:t>
      </w:r>
      <w:r w:rsidR="00B17DE7">
        <w:rPr>
          <w:rStyle w:val="FootnoteReference"/>
        </w:rPr>
        <w:footnoteReference w:id="14"/>
      </w:r>
      <w:r w:rsidR="00B17DE7">
        <w:t xml:space="preserve">.  </w:t>
      </w:r>
    </w:p>
    <w:p w14:paraId="6A02D60E" w14:textId="77777777" w:rsidR="00DF01D4" w:rsidRDefault="00DF01D4" w:rsidP="00DF01D4">
      <w:r>
        <w:t xml:space="preserve">Since famous graphs are relatively small, difference in performance by omitting preprocessing rules and/or bounding the kernel by maximal matching is shown. </w:t>
      </w:r>
    </w:p>
    <w:p w14:paraId="59EEEE1B" w14:textId="67242AAB" w:rsidR="00DF01D4" w:rsidRDefault="00DF01D4" w:rsidP="00C32DDA">
      <w:pPr>
        <w:ind w:left="720"/>
        <w:rPr>
          <w:rStyle w:val="codeChar"/>
        </w:rPr>
      </w:pPr>
      <m:oMath>
        <m:r>
          <w:rPr>
            <w:rFonts w:ascii="Cambria Math" w:hAnsi="Cambria Math"/>
          </w:rPr>
          <m:t>Branch</m:t>
        </m:r>
      </m:oMath>
      <w:r>
        <w:t xml:space="preserve"> is the solver run with flag </w:t>
      </w:r>
      <w:r w:rsidRPr="00DF01D4">
        <w:rPr>
          <w:rStyle w:val="codeChar"/>
        </w:rPr>
        <w:t>–o 0</w:t>
      </w:r>
      <w:r w:rsidRPr="00DF01D4">
        <w:t>,</w:t>
      </w:r>
    </w:p>
    <w:p w14:paraId="011E85C2" w14:textId="06AA5394" w:rsidR="00DF01D4" w:rsidRDefault="00DF01D4" w:rsidP="00C32DDA">
      <w:pPr>
        <w:ind w:left="720"/>
        <w:rPr>
          <w:rStyle w:val="codeChar"/>
        </w:rPr>
      </w:pPr>
      <m:oMath>
        <m:r>
          <w:rPr>
            <w:rFonts w:ascii="Cambria Math" w:hAnsi="Cambria Math"/>
          </w:rPr>
          <m:t>Branch&amp;bound</m:t>
        </m:r>
      </m:oMath>
      <w:r>
        <w:t xml:space="preserve"> is the solver run with flag </w:t>
      </w:r>
      <w:r w:rsidRPr="00DF01D4">
        <w:rPr>
          <w:rStyle w:val="codeChar"/>
        </w:rPr>
        <w:t xml:space="preserve">–o </w:t>
      </w:r>
      <w:r>
        <w:rPr>
          <w:rStyle w:val="codeChar"/>
        </w:rPr>
        <w:t>1</w:t>
      </w:r>
      <w:r w:rsidRPr="00DF01D4">
        <w:t>,</w:t>
      </w:r>
    </w:p>
    <w:p w14:paraId="1D9FB8A5" w14:textId="08259C9B" w:rsidR="00DF01D4" w:rsidRDefault="00DF01D4" w:rsidP="00C32DDA">
      <w:pPr>
        <w:ind w:left="720"/>
        <w:rPr>
          <w:rStyle w:val="codeChar"/>
        </w:rPr>
      </w:pPr>
      <m:oMath>
        <m:r>
          <w:rPr>
            <w:rFonts w:ascii="Cambria Math" w:hAnsi="Cambria Math"/>
          </w:rPr>
          <m:t>B&amp;B nad quadratic kernel</m:t>
        </m:r>
      </m:oMath>
      <w:r>
        <w:t xml:space="preserve"> is the solver run with flag </w:t>
      </w:r>
      <w:r w:rsidRPr="00DF01D4">
        <w:rPr>
          <w:rStyle w:val="codeChar"/>
        </w:rPr>
        <w:t xml:space="preserve">–o </w:t>
      </w:r>
      <w:r>
        <w:rPr>
          <w:rStyle w:val="codeChar"/>
        </w:rPr>
        <w:t>3</w:t>
      </w:r>
      <w:r w:rsidRPr="00DF01D4">
        <w:t>.</w:t>
      </w:r>
    </w:p>
    <w:p w14:paraId="2F968D19" w14:textId="68A59562" w:rsidR="00291F77" w:rsidRDefault="00C32DDA" w:rsidP="00C32DDA">
      <w:r>
        <w:t xml:space="preserve"> </w:t>
      </w:r>
      <w:r w:rsidR="00291F77">
        <w:t xml:space="preserve">While </w:t>
      </w:r>
      <m:oMath>
        <m:r>
          <w:rPr>
            <w:rFonts w:ascii="Cambria Math" w:hAnsi="Cambria Math"/>
          </w:rPr>
          <m:t>|V|</m:t>
        </m:r>
      </m:oMath>
      <w:r w:rsidR="00291F77">
        <w:t xml:space="preserve"> is small for all instances, difference in time needed to find a solution is consistent with theory. For some </w:t>
      </w:r>
      <m:oMath>
        <m:r>
          <w:rPr>
            <w:rFonts w:ascii="Cambria Math" w:hAnsi="Cambria Math"/>
          </w:rPr>
          <m:t>12 &lt;|V|&lt; 20</m:t>
        </m:r>
      </m:oMath>
      <w:r w:rsidR="00291F77">
        <w:t xml:space="preserve"> we can see naïve </w:t>
      </w:r>
      <m:oMath>
        <m:r>
          <w:rPr>
            <w:rFonts w:ascii="Cambria Math" w:hAnsi="Cambria Math"/>
          </w:rPr>
          <m:t>branch</m:t>
        </m:r>
      </m:oMath>
      <w:r w:rsidR="00291F77">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rsidR="00291F77">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291F77">
        <w:t xml:space="preserve"> quadratic kernel starts notably outperforming </w:t>
      </w:r>
      <m:oMath>
        <m:r>
          <w:rPr>
            <w:rFonts w:ascii="Cambria Math" w:hAnsi="Cambria Math"/>
          </w:rPr>
          <m:t>branch and bound</m:t>
        </m:r>
      </m:oMath>
      <w:r w:rsidR="00291F77">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than </w:t>
      </w:r>
      <m:oMath>
        <m:r>
          <w:rPr>
            <w:rFonts w:ascii="Cambria Math" w:hAnsi="Cambria Math"/>
          </w:rPr>
          <m:t>branch</m:t>
        </m:r>
      </m:oMath>
      <w:r>
        <w:t xml:space="preserve">, and configuration using linear kernel performed </w:t>
      </w:r>
      <m:oMath>
        <m:r>
          <w:rPr>
            <w:rFonts w:ascii="Cambria Math" w:hAnsi="Cambria Math"/>
          </w:rPr>
          <m:t>~1.75</m:t>
        </m:r>
      </m:oMath>
      <w:r>
        <w:t xml:space="preserve"> faster than </w:t>
      </w:r>
      <m:oMath>
        <m:r>
          <w:rPr>
            <w:rFonts w:ascii="Cambria Math" w:hAnsi="Cambria Math"/>
          </w:rPr>
          <m:t>branch and bound</m:t>
        </m:r>
      </m:oMath>
      <w:r>
        <w:t>.</w:t>
      </w:r>
    </w:p>
    <w:p w14:paraId="3B9B7510" w14:textId="77777777" w:rsidR="00C32DDA" w:rsidRDefault="00C32DDA" w:rsidP="00C32DDA">
      <w:pPr>
        <w:keepNext/>
      </w:pPr>
      <w:r>
        <w:rPr>
          <w:noProof/>
        </w:rPr>
        <w:drawing>
          <wp:inline distT="0" distB="0" distL="0" distR="0" wp14:anchorId="044F4F8B" wp14:editId="18937E4C">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8D3AD6C" w14:textId="296CF928" w:rsidR="00291F77" w:rsidRDefault="00C32DDA" w:rsidP="00C32DDA">
      <w:pPr>
        <w:pStyle w:val="Caption"/>
      </w:pPr>
      <w:r>
        <w:t xml:space="preserve">Figure </w:t>
      </w:r>
      <w:r>
        <w:fldChar w:fldCharType="begin"/>
      </w:r>
      <w:r>
        <w:instrText xml:space="preserve"> SEQ Figure \* ARABIC </w:instrText>
      </w:r>
      <w:r>
        <w:fldChar w:fldCharType="separate"/>
      </w:r>
      <w:r w:rsidR="0018230B">
        <w:rPr>
          <w:noProof/>
        </w:rPr>
        <w:t>6</w:t>
      </w:r>
      <w:r>
        <w:fldChar w:fldCharType="end"/>
      </w:r>
      <w:r>
        <w:t xml:space="preserve"> famous benchmark instances measurement for three algorithm versions</w:t>
      </w:r>
    </w:p>
    <w:p w14:paraId="76D36AEF" w14:textId="77777777" w:rsidR="00771A68" w:rsidRPr="00771A68" w:rsidRDefault="00771A68" w:rsidP="00771A68"/>
    <w:p w14:paraId="0249282F" w14:textId="77777777" w:rsidR="0018230B" w:rsidRDefault="0018230B">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1"/>
        <w:gridCol w:w="1371"/>
        <w:gridCol w:w="1434"/>
        <w:gridCol w:w="1641"/>
        <w:gridCol w:w="1489"/>
      </w:tblGrid>
      <w:tr w:rsidR="00771A68" w:rsidRPr="00CA4B42" w14:paraId="340E8CCB" w14:textId="77777777" w:rsidTr="00771A68">
        <w:trPr>
          <w:trHeight w:val="255"/>
        </w:trPr>
        <w:tc>
          <w:tcPr>
            <w:tcW w:w="9026" w:type="dxa"/>
            <w:gridSpan w:val="5"/>
            <w:tcBorders>
              <w:bottom w:val="single" w:sz="12" w:space="0" w:color="auto"/>
            </w:tcBorders>
            <w:noWrap/>
          </w:tcPr>
          <w:p w14:paraId="6ABEC814" w14:textId="242032CA" w:rsidR="00771A68" w:rsidRPr="00771A68" w:rsidRDefault="00771A68" w:rsidP="00771A68">
            <w:pPr>
              <w:jc w:val="center"/>
              <w:rPr>
                <w:sz w:val="32"/>
                <w:szCs w:val="32"/>
              </w:rPr>
            </w:pPr>
            <w:r w:rsidRPr="00771A68">
              <w:rPr>
                <w:sz w:val="32"/>
                <w:szCs w:val="32"/>
              </w:rPr>
              <w:t>Time performance for three different versions of vertex cover solver on famous benchmark set</w:t>
            </w:r>
          </w:p>
        </w:tc>
      </w:tr>
      <w:tr w:rsidR="00291F77" w:rsidRPr="00CA4B42" w14:paraId="024D8EF4" w14:textId="77777777" w:rsidTr="00771A68">
        <w:trPr>
          <w:trHeight w:val="255"/>
        </w:trPr>
        <w:tc>
          <w:tcPr>
            <w:tcW w:w="3091" w:type="dxa"/>
            <w:tcBorders>
              <w:top w:val="single" w:sz="12" w:space="0" w:color="auto"/>
              <w:bottom w:val="single" w:sz="6" w:space="0" w:color="auto"/>
            </w:tcBorders>
            <w:noWrap/>
            <w:hideMark/>
          </w:tcPr>
          <w:p w14:paraId="0BB0D69D" w14:textId="77777777" w:rsidR="00291F77" w:rsidRPr="00CA4B42" w:rsidRDefault="00291F77" w:rsidP="00DF01D4">
            <w:r w:rsidRPr="00CA4B42">
              <w:t>Graph instance</w:t>
            </w:r>
          </w:p>
        </w:tc>
        <w:tc>
          <w:tcPr>
            <w:tcW w:w="1371" w:type="dxa"/>
            <w:tcBorders>
              <w:top w:val="single" w:sz="12" w:space="0" w:color="auto"/>
            </w:tcBorders>
            <w:noWrap/>
            <w:hideMark/>
          </w:tcPr>
          <w:p w14:paraId="1A25F85D" w14:textId="77777777" w:rsidR="00291F77" w:rsidRPr="00CA4B42" w:rsidRDefault="00291F77" w:rsidP="00DF01D4">
            <w:r w:rsidRPr="00CA4B42">
              <w:t>|V|</w:t>
            </w:r>
          </w:p>
        </w:tc>
        <w:tc>
          <w:tcPr>
            <w:tcW w:w="4564" w:type="dxa"/>
            <w:gridSpan w:val="3"/>
            <w:tcBorders>
              <w:bottom w:val="single" w:sz="6" w:space="0" w:color="auto"/>
            </w:tcBorders>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18230B">
        <w:trPr>
          <w:trHeight w:val="255"/>
        </w:trPr>
        <w:tc>
          <w:tcPr>
            <w:tcW w:w="3091" w:type="dxa"/>
            <w:tcBorders>
              <w:top w:val="single" w:sz="6" w:space="0" w:color="auto"/>
              <w:bottom w:val="single" w:sz="6" w:space="0" w:color="auto"/>
            </w:tcBorders>
            <w:noWrap/>
            <w:hideMark/>
          </w:tcPr>
          <w:p w14:paraId="7471CDC0" w14:textId="77777777" w:rsidR="00291F77" w:rsidRPr="00CA4B42" w:rsidRDefault="00291F77" w:rsidP="00DF01D4"/>
        </w:tc>
        <w:tc>
          <w:tcPr>
            <w:tcW w:w="1371" w:type="dxa"/>
            <w:tcBorders>
              <w:top w:val="single" w:sz="6" w:space="0" w:color="auto"/>
              <w:bottom w:val="single" w:sz="6" w:space="0" w:color="auto"/>
            </w:tcBorders>
            <w:noWrap/>
            <w:hideMark/>
          </w:tcPr>
          <w:p w14:paraId="4CEF37E9" w14:textId="77777777" w:rsidR="00291F77" w:rsidRPr="00CA4B42" w:rsidRDefault="00291F77" w:rsidP="00DF01D4"/>
        </w:tc>
        <w:tc>
          <w:tcPr>
            <w:tcW w:w="1434" w:type="dxa"/>
            <w:tcBorders>
              <w:top w:val="single" w:sz="6" w:space="0" w:color="auto"/>
              <w:bottom w:val="single" w:sz="6" w:space="0" w:color="auto"/>
            </w:tcBorders>
            <w:noWrap/>
            <w:hideMark/>
          </w:tcPr>
          <w:p w14:paraId="1040CB7A" w14:textId="77777777" w:rsidR="00291F77" w:rsidRPr="00CA4B42" w:rsidRDefault="00291F77" w:rsidP="00DF01D4">
            <w:r w:rsidRPr="00CA4B42">
              <w:t>branch</w:t>
            </w:r>
          </w:p>
        </w:tc>
        <w:tc>
          <w:tcPr>
            <w:tcW w:w="1641" w:type="dxa"/>
            <w:tcBorders>
              <w:top w:val="single" w:sz="6" w:space="0" w:color="auto"/>
              <w:bottom w:val="single" w:sz="6" w:space="0" w:color="auto"/>
            </w:tcBorders>
            <w:noWrap/>
            <w:hideMark/>
          </w:tcPr>
          <w:p w14:paraId="20CAB507" w14:textId="77777777" w:rsidR="00291F77" w:rsidRPr="00CA4B42" w:rsidRDefault="00291F77" w:rsidP="00DF01D4">
            <w:r w:rsidRPr="00CA4B42">
              <w:t>branch&amp;bound</w:t>
            </w:r>
          </w:p>
        </w:tc>
        <w:tc>
          <w:tcPr>
            <w:tcW w:w="1489" w:type="dxa"/>
            <w:tcBorders>
              <w:top w:val="single" w:sz="6" w:space="0" w:color="auto"/>
              <w:bottom w:val="single" w:sz="6" w:space="0" w:color="auto"/>
            </w:tcBorders>
            <w:noWrap/>
            <w:hideMark/>
          </w:tcPr>
          <w:p w14:paraId="1B8F9FBE" w14:textId="77777777" w:rsidR="00291F77" w:rsidRPr="00CA4B42" w:rsidRDefault="00291F77" w:rsidP="00DF01D4">
            <w:r w:rsidRPr="00CA4B42">
              <w:t>bnb+linear kernel</w:t>
            </w:r>
          </w:p>
        </w:tc>
      </w:tr>
      <w:tr w:rsidR="00771A68" w:rsidRPr="00CA4B42" w14:paraId="72C217A8" w14:textId="77777777" w:rsidTr="0018230B">
        <w:trPr>
          <w:trHeight w:val="255"/>
        </w:trPr>
        <w:tc>
          <w:tcPr>
            <w:tcW w:w="3091" w:type="dxa"/>
            <w:tcBorders>
              <w:top w:val="single" w:sz="6" w:space="0" w:color="auto"/>
            </w:tcBorders>
            <w:noWrap/>
            <w:vAlign w:val="bottom"/>
            <w:hideMark/>
          </w:tcPr>
          <w:p w14:paraId="644221F8" w14:textId="1DFF1019" w:rsidR="00771A68" w:rsidRPr="00CA4B42" w:rsidRDefault="00771A68" w:rsidP="00771A68">
            <w:r>
              <w:t>Ellingham.edge</w:t>
            </w:r>
          </w:p>
        </w:tc>
        <w:tc>
          <w:tcPr>
            <w:tcW w:w="1371" w:type="dxa"/>
            <w:tcBorders>
              <w:top w:val="single" w:sz="6" w:space="0" w:color="auto"/>
            </w:tcBorders>
            <w:noWrap/>
            <w:hideMark/>
          </w:tcPr>
          <w:p w14:paraId="581E1BE8" w14:textId="77777777" w:rsidR="00771A68" w:rsidRPr="00CA4B42" w:rsidRDefault="00771A68" w:rsidP="00771A68">
            <w:r w:rsidRPr="00CA4B42">
              <w:t>78</w:t>
            </w:r>
          </w:p>
        </w:tc>
        <w:tc>
          <w:tcPr>
            <w:tcW w:w="1434" w:type="dxa"/>
            <w:tcBorders>
              <w:top w:val="single" w:sz="6" w:space="0" w:color="auto"/>
            </w:tcBorders>
            <w:noWrap/>
            <w:hideMark/>
          </w:tcPr>
          <w:p w14:paraId="162173F1" w14:textId="77777777" w:rsidR="00771A68" w:rsidRPr="00CA4B42" w:rsidRDefault="00771A68" w:rsidP="00771A68">
            <w:r w:rsidRPr="00CA4B42">
              <w:t>TIMEOUT</w:t>
            </w:r>
          </w:p>
        </w:tc>
        <w:tc>
          <w:tcPr>
            <w:tcW w:w="1641" w:type="dxa"/>
            <w:tcBorders>
              <w:top w:val="single" w:sz="6" w:space="0" w:color="auto"/>
            </w:tcBorders>
            <w:noWrap/>
            <w:hideMark/>
          </w:tcPr>
          <w:p w14:paraId="1C69A42B" w14:textId="77777777" w:rsidR="00771A68" w:rsidRPr="00CA4B42" w:rsidRDefault="00771A68" w:rsidP="00771A68">
            <w:r w:rsidRPr="00CA4B42">
              <w:t>0.175</w:t>
            </w:r>
          </w:p>
        </w:tc>
        <w:tc>
          <w:tcPr>
            <w:tcW w:w="1489" w:type="dxa"/>
            <w:tcBorders>
              <w:top w:val="single" w:sz="6" w:space="0" w:color="auto"/>
            </w:tcBorders>
            <w:noWrap/>
            <w:hideMark/>
          </w:tcPr>
          <w:p w14:paraId="1BCBC144" w14:textId="77777777" w:rsidR="00771A68" w:rsidRPr="00CA4B42" w:rsidRDefault="00771A68" w:rsidP="00771A68">
            <w:r w:rsidRPr="00CA4B42">
              <w:t>0.034</w:t>
            </w:r>
          </w:p>
        </w:tc>
      </w:tr>
      <w:tr w:rsidR="00771A68" w:rsidRPr="00CA4B42" w14:paraId="103362D1" w14:textId="77777777" w:rsidTr="00771A68">
        <w:trPr>
          <w:trHeight w:val="255"/>
        </w:trPr>
        <w:tc>
          <w:tcPr>
            <w:tcW w:w="3091" w:type="dxa"/>
            <w:noWrap/>
            <w:vAlign w:val="bottom"/>
            <w:hideMark/>
          </w:tcPr>
          <w:p w14:paraId="1B126C96" w14:textId="2F79BE56" w:rsidR="00771A68" w:rsidRPr="00CA4B42" w:rsidRDefault="00771A68" w:rsidP="00771A68">
            <w:r>
              <w:t>B10Cage.edge</w:t>
            </w:r>
          </w:p>
        </w:tc>
        <w:tc>
          <w:tcPr>
            <w:tcW w:w="1371" w:type="dxa"/>
            <w:noWrap/>
            <w:hideMark/>
          </w:tcPr>
          <w:p w14:paraId="2CDC8757" w14:textId="77777777" w:rsidR="00771A68" w:rsidRPr="00CA4B42" w:rsidRDefault="00771A68" w:rsidP="00771A68">
            <w:r w:rsidRPr="00CA4B42">
              <w:t>70</w:t>
            </w:r>
          </w:p>
        </w:tc>
        <w:tc>
          <w:tcPr>
            <w:tcW w:w="1434" w:type="dxa"/>
            <w:noWrap/>
            <w:hideMark/>
          </w:tcPr>
          <w:p w14:paraId="2340EE12" w14:textId="77777777" w:rsidR="00771A68" w:rsidRPr="00CA4B42" w:rsidRDefault="00771A68" w:rsidP="00771A68">
            <w:r w:rsidRPr="00CA4B42">
              <w:t>TIMEOUT</w:t>
            </w:r>
          </w:p>
        </w:tc>
        <w:tc>
          <w:tcPr>
            <w:tcW w:w="1641" w:type="dxa"/>
            <w:noWrap/>
            <w:hideMark/>
          </w:tcPr>
          <w:p w14:paraId="0CF9FDBC" w14:textId="77777777" w:rsidR="00771A68" w:rsidRPr="00CA4B42" w:rsidRDefault="00771A68" w:rsidP="00771A68">
            <w:r w:rsidRPr="00CA4B42">
              <w:t>0.051</w:t>
            </w:r>
          </w:p>
        </w:tc>
        <w:tc>
          <w:tcPr>
            <w:tcW w:w="1489" w:type="dxa"/>
            <w:noWrap/>
            <w:hideMark/>
          </w:tcPr>
          <w:p w14:paraId="6D87DCED" w14:textId="77777777" w:rsidR="00771A68" w:rsidRPr="00CA4B42" w:rsidRDefault="00771A68" w:rsidP="00771A68">
            <w:r w:rsidRPr="00CA4B42">
              <w:t>0.025</w:t>
            </w:r>
          </w:p>
        </w:tc>
      </w:tr>
      <w:tr w:rsidR="00771A68" w:rsidRPr="00CA4B42" w14:paraId="7DE7B6DE" w14:textId="77777777" w:rsidTr="00771A68">
        <w:trPr>
          <w:trHeight w:val="255"/>
        </w:trPr>
        <w:tc>
          <w:tcPr>
            <w:tcW w:w="3091" w:type="dxa"/>
            <w:noWrap/>
            <w:vAlign w:val="bottom"/>
            <w:hideMark/>
          </w:tcPr>
          <w:p w14:paraId="1E62A300" w14:textId="2B6E5B2E" w:rsidR="00771A68" w:rsidRPr="00CA4B42" w:rsidRDefault="00771A68" w:rsidP="00771A68">
            <w:r>
              <w:t>Watsin.edge</w:t>
            </w:r>
          </w:p>
        </w:tc>
        <w:tc>
          <w:tcPr>
            <w:tcW w:w="1371" w:type="dxa"/>
            <w:noWrap/>
            <w:hideMark/>
          </w:tcPr>
          <w:p w14:paraId="4913FDE2" w14:textId="77777777" w:rsidR="00771A68" w:rsidRPr="00CA4B42" w:rsidRDefault="00771A68" w:rsidP="00771A68">
            <w:r w:rsidRPr="00CA4B42">
              <w:t>50</w:t>
            </w:r>
          </w:p>
        </w:tc>
        <w:tc>
          <w:tcPr>
            <w:tcW w:w="1434" w:type="dxa"/>
            <w:noWrap/>
            <w:hideMark/>
          </w:tcPr>
          <w:p w14:paraId="1EFF9A80" w14:textId="77777777" w:rsidR="00771A68" w:rsidRPr="00CA4B42" w:rsidRDefault="00771A68" w:rsidP="00771A68">
            <w:r w:rsidRPr="00CA4B42">
              <w:t>TIMEOUT</w:t>
            </w:r>
          </w:p>
        </w:tc>
        <w:tc>
          <w:tcPr>
            <w:tcW w:w="1641" w:type="dxa"/>
            <w:noWrap/>
            <w:hideMark/>
          </w:tcPr>
          <w:p w14:paraId="4ED6DA58" w14:textId="77777777" w:rsidR="00771A68" w:rsidRPr="00CA4B42" w:rsidRDefault="00771A68" w:rsidP="00771A68">
            <w:r w:rsidRPr="00CA4B42">
              <w:t>0.066</w:t>
            </w:r>
          </w:p>
        </w:tc>
        <w:tc>
          <w:tcPr>
            <w:tcW w:w="1489" w:type="dxa"/>
            <w:noWrap/>
            <w:hideMark/>
          </w:tcPr>
          <w:p w14:paraId="23834480" w14:textId="77777777" w:rsidR="00771A68" w:rsidRPr="00CA4B42" w:rsidRDefault="00771A68" w:rsidP="00771A68">
            <w:r w:rsidRPr="00CA4B42">
              <w:t>0.016</w:t>
            </w:r>
          </w:p>
        </w:tc>
      </w:tr>
      <w:tr w:rsidR="00771A68" w:rsidRPr="00CA4B42" w14:paraId="5B6428D5" w14:textId="77777777" w:rsidTr="00771A68">
        <w:trPr>
          <w:trHeight w:val="255"/>
        </w:trPr>
        <w:tc>
          <w:tcPr>
            <w:tcW w:w="3091" w:type="dxa"/>
            <w:noWrap/>
            <w:vAlign w:val="bottom"/>
            <w:hideMark/>
          </w:tcPr>
          <w:p w14:paraId="3D5F50B8" w14:textId="531D9C85" w:rsidR="00771A68" w:rsidRPr="00CA4B42" w:rsidRDefault="00771A68" w:rsidP="00771A68">
            <w:r>
              <w:t>Holt.edge</w:t>
            </w:r>
          </w:p>
        </w:tc>
        <w:tc>
          <w:tcPr>
            <w:tcW w:w="1371" w:type="dxa"/>
            <w:noWrap/>
            <w:hideMark/>
          </w:tcPr>
          <w:p w14:paraId="0CA8763E" w14:textId="77777777" w:rsidR="00771A68" w:rsidRPr="00CA4B42" w:rsidRDefault="00771A68" w:rsidP="00771A68">
            <w:r w:rsidRPr="00CA4B42">
              <w:t>27</w:t>
            </w:r>
          </w:p>
        </w:tc>
        <w:tc>
          <w:tcPr>
            <w:tcW w:w="1434" w:type="dxa"/>
            <w:noWrap/>
            <w:hideMark/>
          </w:tcPr>
          <w:p w14:paraId="35CCE25E" w14:textId="77777777" w:rsidR="00771A68" w:rsidRPr="00CA4B42" w:rsidRDefault="00771A68" w:rsidP="00771A68">
            <w:r w:rsidRPr="00CA4B42">
              <w:t>0.369</w:t>
            </w:r>
          </w:p>
        </w:tc>
        <w:tc>
          <w:tcPr>
            <w:tcW w:w="1641" w:type="dxa"/>
            <w:noWrap/>
            <w:hideMark/>
          </w:tcPr>
          <w:p w14:paraId="101512AF" w14:textId="77777777" w:rsidR="00771A68" w:rsidRPr="00CA4B42" w:rsidRDefault="00771A68" w:rsidP="00771A68">
            <w:r w:rsidRPr="00CA4B42">
              <w:t>0.019</w:t>
            </w:r>
          </w:p>
        </w:tc>
        <w:tc>
          <w:tcPr>
            <w:tcW w:w="1489" w:type="dxa"/>
            <w:noWrap/>
            <w:hideMark/>
          </w:tcPr>
          <w:p w14:paraId="137A7195" w14:textId="77777777" w:rsidR="00771A68" w:rsidRPr="00CA4B42" w:rsidRDefault="00771A68" w:rsidP="00771A68">
            <w:r w:rsidRPr="00CA4B42">
              <w:t>0.012</w:t>
            </w:r>
          </w:p>
        </w:tc>
      </w:tr>
      <w:tr w:rsidR="00771A68" w:rsidRPr="00CA4B42" w14:paraId="71C0A515" w14:textId="77777777" w:rsidTr="00771A68">
        <w:trPr>
          <w:trHeight w:val="255"/>
        </w:trPr>
        <w:tc>
          <w:tcPr>
            <w:tcW w:w="3091" w:type="dxa"/>
            <w:noWrap/>
            <w:vAlign w:val="bottom"/>
            <w:hideMark/>
          </w:tcPr>
          <w:p w14:paraId="2C7F6D10" w14:textId="58449B1D" w:rsidR="00771A68" w:rsidRPr="00CA4B42" w:rsidRDefault="00771A68" w:rsidP="00771A68">
            <w:r>
              <w:t>5x5-grid.edge</w:t>
            </w:r>
          </w:p>
        </w:tc>
        <w:tc>
          <w:tcPr>
            <w:tcW w:w="1371" w:type="dxa"/>
            <w:noWrap/>
            <w:hideMark/>
          </w:tcPr>
          <w:p w14:paraId="2F87D80E" w14:textId="77777777" w:rsidR="00771A68" w:rsidRPr="00CA4B42" w:rsidRDefault="00771A68" w:rsidP="00771A68">
            <w:r w:rsidRPr="00CA4B42">
              <w:t>25</w:t>
            </w:r>
          </w:p>
        </w:tc>
        <w:tc>
          <w:tcPr>
            <w:tcW w:w="1434" w:type="dxa"/>
            <w:noWrap/>
            <w:hideMark/>
          </w:tcPr>
          <w:p w14:paraId="09785161" w14:textId="77777777" w:rsidR="00771A68" w:rsidRPr="00CA4B42" w:rsidRDefault="00771A68" w:rsidP="00771A68">
            <w:r w:rsidRPr="00CA4B42">
              <w:t>0.122</w:t>
            </w:r>
          </w:p>
        </w:tc>
        <w:tc>
          <w:tcPr>
            <w:tcW w:w="1641" w:type="dxa"/>
            <w:noWrap/>
            <w:hideMark/>
          </w:tcPr>
          <w:p w14:paraId="67D6A3DE" w14:textId="77777777" w:rsidR="00771A68" w:rsidRPr="00CA4B42" w:rsidRDefault="00771A68" w:rsidP="00771A68">
            <w:r w:rsidRPr="00CA4B42">
              <w:t>0.014</w:t>
            </w:r>
          </w:p>
        </w:tc>
        <w:tc>
          <w:tcPr>
            <w:tcW w:w="1489" w:type="dxa"/>
            <w:noWrap/>
            <w:hideMark/>
          </w:tcPr>
          <w:p w14:paraId="30596D3E" w14:textId="77777777" w:rsidR="00771A68" w:rsidRPr="00CA4B42" w:rsidRDefault="00771A68" w:rsidP="00771A68">
            <w:r w:rsidRPr="00CA4B42">
              <w:t>0.004</w:t>
            </w:r>
          </w:p>
        </w:tc>
      </w:tr>
      <w:tr w:rsidR="00771A68" w:rsidRPr="00CA4B42" w14:paraId="025D66CF" w14:textId="77777777" w:rsidTr="00771A68">
        <w:trPr>
          <w:trHeight w:val="255"/>
        </w:trPr>
        <w:tc>
          <w:tcPr>
            <w:tcW w:w="3091" w:type="dxa"/>
            <w:noWrap/>
            <w:vAlign w:val="bottom"/>
            <w:hideMark/>
          </w:tcPr>
          <w:p w14:paraId="068A145D" w14:textId="17ED87B9" w:rsidR="00771A68" w:rsidRPr="00CA4B42" w:rsidRDefault="00771A68" w:rsidP="00771A68">
            <w:r>
              <w:t>McGee.edge</w:t>
            </w:r>
          </w:p>
        </w:tc>
        <w:tc>
          <w:tcPr>
            <w:tcW w:w="1371" w:type="dxa"/>
            <w:noWrap/>
            <w:hideMark/>
          </w:tcPr>
          <w:p w14:paraId="7A3BDF77" w14:textId="77777777" w:rsidR="00771A68" w:rsidRPr="00CA4B42" w:rsidRDefault="00771A68" w:rsidP="00771A68">
            <w:r w:rsidRPr="00CA4B42">
              <w:t>24</w:t>
            </w:r>
          </w:p>
        </w:tc>
        <w:tc>
          <w:tcPr>
            <w:tcW w:w="1434" w:type="dxa"/>
            <w:noWrap/>
            <w:hideMark/>
          </w:tcPr>
          <w:p w14:paraId="65F8D476" w14:textId="77777777" w:rsidR="00771A68" w:rsidRPr="00CA4B42" w:rsidRDefault="00771A68" w:rsidP="00771A68">
            <w:r w:rsidRPr="00CA4B42">
              <w:t>0.164</w:t>
            </w:r>
          </w:p>
        </w:tc>
        <w:tc>
          <w:tcPr>
            <w:tcW w:w="1641" w:type="dxa"/>
            <w:noWrap/>
            <w:hideMark/>
          </w:tcPr>
          <w:p w14:paraId="15FB9301" w14:textId="77777777" w:rsidR="00771A68" w:rsidRPr="00CA4B42" w:rsidRDefault="00771A68" w:rsidP="00771A68">
            <w:r w:rsidRPr="00CA4B42">
              <w:t>0.014</w:t>
            </w:r>
          </w:p>
        </w:tc>
        <w:tc>
          <w:tcPr>
            <w:tcW w:w="1489" w:type="dxa"/>
            <w:noWrap/>
            <w:hideMark/>
          </w:tcPr>
          <w:p w14:paraId="6F43428F" w14:textId="77777777" w:rsidR="00771A68" w:rsidRPr="00CA4B42" w:rsidRDefault="00771A68" w:rsidP="00771A68">
            <w:r w:rsidRPr="00CA4B42">
              <w:t>0.005</w:t>
            </w:r>
          </w:p>
        </w:tc>
      </w:tr>
      <w:tr w:rsidR="00771A68" w:rsidRPr="00CA4B42" w14:paraId="1149D26F" w14:textId="77777777" w:rsidTr="00771A68">
        <w:trPr>
          <w:trHeight w:val="255"/>
        </w:trPr>
        <w:tc>
          <w:tcPr>
            <w:tcW w:w="3091" w:type="dxa"/>
            <w:noWrap/>
            <w:vAlign w:val="bottom"/>
            <w:hideMark/>
          </w:tcPr>
          <w:p w14:paraId="543DB43E" w14:textId="570591E2" w:rsidR="00771A68" w:rsidRPr="00CA4B42" w:rsidRDefault="00771A68" w:rsidP="00771A68">
            <w:r>
              <w:t>Nauru.edge</w:t>
            </w:r>
          </w:p>
        </w:tc>
        <w:tc>
          <w:tcPr>
            <w:tcW w:w="1371" w:type="dxa"/>
            <w:noWrap/>
            <w:hideMark/>
          </w:tcPr>
          <w:p w14:paraId="5E388C56" w14:textId="77777777" w:rsidR="00771A68" w:rsidRPr="00CA4B42" w:rsidRDefault="00771A68" w:rsidP="00771A68">
            <w:r w:rsidRPr="00CA4B42">
              <w:t>24</w:t>
            </w:r>
          </w:p>
        </w:tc>
        <w:tc>
          <w:tcPr>
            <w:tcW w:w="1434" w:type="dxa"/>
            <w:noWrap/>
            <w:hideMark/>
          </w:tcPr>
          <w:p w14:paraId="3A6C999B" w14:textId="77777777" w:rsidR="00771A68" w:rsidRPr="00CA4B42" w:rsidRDefault="00771A68" w:rsidP="00771A68">
            <w:r w:rsidRPr="00CA4B42">
              <w:t>0.175</w:t>
            </w:r>
          </w:p>
        </w:tc>
        <w:tc>
          <w:tcPr>
            <w:tcW w:w="1641" w:type="dxa"/>
            <w:noWrap/>
            <w:hideMark/>
          </w:tcPr>
          <w:p w14:paraId="734DAB65" w14:textId="77777777" w:rsidR="00771A68" w:rsidRPr="00CA4B42" w:rsidRDefault="00771A68" w:rsidP="00771A68">
            <w:r w:rsidRPr="00CA4B42">
              <w:t>0.016</w:t>
            </w:r>
          </w:p>
        </w:tc>
        <w:tc>
          <w:tcPr>
            <w:tcW w:w="1489" w:type="dxa"/>
            <w:noWrap/>
            <w:hideMark/>
          </w:tcPr>
          <w:p w14:paraId="05B5249A" w14:textId="77777777" w:rsidR="00771A68" w:rsidRPr="00CA4B42" w:rsidRDefault="00771A68" w:rsidP="00771A68">
            <w:r w:rsidRPr="00CA4B42">
              <w:t>0.007</w:t>
            </w:r>
          </w:p>
        </w:tc>
      </w:tr>
      <w:tr w:rsidR="00771A68" w:rsidRPr="00CA4B42" w14:paraId="3BB32342" w14:textId="77777777" w:rsidTr="00771A68">
        <w:trPr>
          <w:trHeight w:val="255"/>
        </w:trPr>
        <w:tc>
          <w:tcPr>
            <w:tcW w:w="3091" w:type="dxa"/>
            <w:noWrap/>
            <w:vAlign w:val="bottom"/>
            <w:hideMark/>
          </w:tcPr>
          <w:p w14:paraId="581A9F6D" w14:textId="0C8517C6" w:rsidR="00771A68" w:rsidRPr="00CA4B42" w:rsidRDefault="00771A68" w:rsidP="00771A68">
            <w:r>
              <w:t>Kittell.edge</w:t>
            </w:r>
          </w:p>
        </w:tc>
        <w:tc>
          <w:tcPr>
            <w:tcW w:w="1371" w:type="dxa"/>
            <w:noWrap/>
            <w:hideMark/>
          </w:tcPr>
          <w:p w14:paraId="1062EDCB" w14:textId="77777777" w:rsidR="00771A68" w:rsidRPr="00CA4B42" w:rsidRDefault="00771A68" w:rsidP="00771A68">
            <w:r w:rsidRPr="00CA4B42">
              <w:t>23</w:t>
            </w:r>
          </w:p>
        </w:tc>
        <w:tc>
          <w:tcPr>
            <w:tcW w:w="1434" w:type="dxa"/>
            <w:noWrap/>
            <w:hideMark/>
          </w:tcPr>
          <w:p w14:paraId="3E494C61" w14:textId="77777777" w:rsidR="00771A68" w:rsidRPr="00CA4B42" w:rsidRDefault="00771A68" w:rsidP="00771A68">
            <w:r w:rsidRPr="00CA4B42">
              <w:t>0.096</w:t>
            </w:r>
          </w:p>
        </w:tc>
        <w:tc>
          <w:tcPr>
            <w:tcW w:w="1641" w:type="dxa"/>
            <w:noWrap/>
            <w:hideMark/>
          </w:tcPr>
          <w:p w14:paraId="1D03F198" w14:textId="77777777" w:rsidR="00771A68" w:rsidRPr="00CA4B42" w:rsidRDefault="00771A68" w:rsidP="00771A68">
            <w:r w:rsidRPr="00CA4B42">
              <w:t>0.013</w:t>
            </w:r>
          </w:p>
        </w:tc>
        <w:tc>
          <w:tcPr>
            <w:tcW w:w="1489" w:type="dxa"/>
            <w:noWrap/>
            <w:hideMark/>
          </w:tcPr>
          <w:p w14:paraId="3B580B37" w14:textId="77777777" w:rsidR="00771A68" w:rsidRPr="00CA4B42" w:rsidRDefault="00771A68" w:rsidP="00771A68">
            <w:r w:rsidRPr="00CA4B42">
              <w:t>0.011</w:t>
            </w:r>
          </w:p>
        </w:tc>
      </w:tr>
      <w:tr w:rsidR="00771A68" w:rsidRPr="00CA4B42" w14:paraId="05697C66" w14:textId="77777777" w:rsidTr="00771A68">
        <w:trPr>
          <w:trHeight w:val="255"/>
        </w:trPr>
        <w:tc>
          <w:tcPr>
            <w:tcW w:w="3091" w:type="dxa"/>
            <w:noWrap/>
            <w:vAlign w:val="bottom"/>
            <w:hideMark/>
          </w:tcPr>
          <w:p w14:paraId="625C727E" w14:textId="0279C071" w:rsidR="00771A68" w:rsidRPr="00CA4B42" w:rsidRDefault="00771A68" w:rsidP="00771A68">
            <w:r>
              <w:t>Brinkmann.edge</w:t>
            </w:r>
          </w:p>
        </w:tc>
        <w:tc>
          <w:tcPr>
            <w:tcW w:w="1371" w:type="dxa"/>
            <w:noWrap/>
            <w:hideMark/>
          </w:tcPr>
          <w:p w14:paraId="0FA12B9C" w14:textId="77777777" w:rsidR="00771A68" w:rsidRPr="00CA4B42" w:rsidRDefault="00771A68" w:rsidP="00771A68">
            <w:r w:rsidRPr="00CA4B42">
              <w:t>21</w:t>
            </w:r>
          </w:p>
        </w:tc>
        <w:tc>
          <w:tcPr>
            <w:tcW w:w="1434" w:type="dxa"/>
            <w:noWrap/>
            <w:hideMark/>
          </w:tcPr>
          <w:p w14:paraId="3512BF5D" w14:textId="77777777" w:rsidR="00771A68" w:rsidRPr="00CA4B42" w:rsidRDefault="00771A68" w:rsidP="00771A68">
            <w:r w:rsidRPr="00CA4B42">
              <w:t>0.060</w:t>
            </w:r>
          </w:p>
        </w:tc>
        <w:tc>
          <w:tcPr>
            <w:tcW w:w="1641" w:type="dxa"/>
            <w:noWrap/>
            <w:hideMark/>
          </w:tcPr>
          <w:p w14:paraId="2B441566" w14:textId="77777777" w:rsidR="00771A68" w:rsidRPr="00CA4B42" w:rsidRDefault="00771A68" w:rsidP="00771A68">
            <w:r w:rsidRPr="00CA4B42">
              <w:t>0.008</w:t>
            </w:r>
          </w:p>
        </w:tc>
        <w:tc>
          <w:tcPr>
            <w:tcW w:w="1489" w:type="dxa"/>
            <w:noWrap/>
            <w:hideMark/>
          </w:tcPr>
          <w:p w14:paraId="6DF5AFE3" w14:textId="77777777" w:rsidR="00771A68" w:rsidRPr="00CA4B42" w:rsidRDefault="00771A68" w:rsidP="00771A68">
            <w:r w:rsidRPr="00CA4B42">
              <w:t>0.007</w:t>
            </w:r>
          </w:p>
        </w:tc>
      </w:tr>
      <w:tr w:rsidR="00771A68" w:rsidRPr="00CA4B42" w14:paraId="5519D2B4" w14:textId="77777777" w:rsidTr="00771A68">
        <w:trPr>
          <w:trHeight w:val="255"/>
        </w:trPr>
        <w:tc>
          <w:tcPr>
            <w:tcW w:w="3091" w:type="dxa"/>
            <w:noWrap/>
            <w:vAlign w:val="bottom"/>
            <w:hideMark/>
          </w:tcPr>
          <w:p w14:paraId="3AD5FBF1" w14:textId="6E1234AF" w:rsidR="00771A68" w:rsidRPr="00CA4B42" w:rsidRDefault="00771A68" w:rsidP="00771A68">
            <w:r>
              <w:t>Desargues.edge</w:t>
            </w:r>
          </w:p>
        </w:tc>
        <w:tc>
          <w:tcPr>
            <w:tcW w:w="1371" w:type="dxa"/>
            <w:noWrap/>
            <w:hideMark/>
          </w:tcPr>
          <w:p w14:paraId="3E2F30CE" w14:textId="77777777" w:rsidR="00771A68" w:rsidRPr="00CA4B42" w:rsidRDefault="00771A68" w:rsidP="00771A68">
            <w:r w:rsidRPr="00CA4B42">
              <w:t>20</w:t>
            </w:r>
          </w:p>
        </w:tc>
        <w:tc>
          <w:tcPr>
            <w:tcW w:w="1434" w:type="dxa"/>
            <w:noWrap/>
            <w:hideMark/>
          </w:tcPr>
          <w:p w14:paraId="33702A06" w14:textId="77777777" w:rsidR="00771A68" w:rsidRPr="00CA4B42" w:rsidRDefault="00771A68" w:rsidP="00771A68">
            <w:r w:rsidRPr="00CA4B42">
              <w:t>0.054</w:t>
            </w:r>
          </w:p>
        </w:tc>
        <w:tc>
          <w:tcPr>
            <w:tcW w:w="1641" w:type="dxa"/>
            <w:noWrap/>
            <w:hideMark/>
          </w:tcPr>
          <w:p w14:paraId="71090430" w14:textId="77777777" w:rsidR="00771A68" w:rsidRPr="00CA4B42" w:rsidRDefault="00771A68" w:rsidP="00771A68">
            <w:r w:rsidRPr="00CA4B42">
              <w:t>0.007</w:t>
            </w:r>
          </w:p>
        </w:tc>
        <w:tc>
          <w:tcPr>
            <w:tcW w:w="1489" w:type="dxa"/>
            <w:noWrap/>
            <w:hideMark/>
          </w:tcPr>
          <w:p w14:paraId="01F2A7BE" w14:textId="77777777" w:rsidR="00771A68" w:rsidRPr="00CA4B42" w:rsidRDefault="00771A68" w:rsidP="00771A68">
            <w:r w:rsidRPr="00CA4B42">
              <w:t>0.005</w:t>
            </w:r>
          </w:p>
        </w:tc>
      </w:tr>
      <w:tr w:rsidR="00771A68" w:rsidRPr="00CA4B42" w14:paraId="0BEC99E8" w14:textId="77777777" w:rsidTr="00771A68">
        <w:trPr>
          <w:trHeight w:val="255"/>
        </w:trPr>
        <w:tc>
          <w:tcPr>
            <w:tcW w:w="3091" w:type="dxa"/>
            <w:noWrap/>
            <w:vAlign w:val="bottom"/>
            <w:hideMark/>
          </w:tcPr>
          <w:p w14:paraId="5AB52373" w14:textId="6EE642A2" w:rsidR="00771A68" w:rsidRPr="00CA4B42" w:rsidRDefault="00771A68" w:rsidP="00771A68">
            <w:r>
              <w:t>Dodecahedron.edge</w:t>
            </w:r>
          </w:p>
        </w:tc>
        <w:tc>
          <w:tcPr>
            <w:tcW w:w="1371" w:type="dxa"/>
            <w:noWrap/>
            <w:hideMark/>
          </w:tcPr>
          <w:p w14:paraId="721DDE5F" w14:textId="77777777" w:rsidR="00771A68" w:rsidRPr="00CA4B42" w:rsidRDefault="00771A68" w:rsidP="00771A68">
            <w:r w:rsidRPr="00CA4B42">
              <w:t>20</w:t>
            </w:r>
          </w:p>
        </w:tc>
        <w:tc>
          <w:tcPr>
            <w:tcW w:w="1434" w:type="dxa"/>
            <w:noWrap/>
            <w:hideMark/>
          </w:tcPr>
          <w:p w14:paraId="7EE8DC6B" w14:textId="77777777" w:rsidR="00771A68" w:rsidRPr="00CA4B42" w:rsidRDefault="00771A68" w:rsidP="00771A68">
            <w:r w:rsidRPr="00CA4B42">
              <w:t>0.080</w:t>
            </w:r>
          </w:p>
        </w:tc>
        <w:tc>
          <w:tcPr>
            <w:tcW w:w="1641" w:type="dxa"/>
            <w:noWrap/>
            <w:hideMark/>
          </w:tcPr>
          <w:p w14:paraId="465CE317" w14:textId="77777777" w:rsidR="00771A68" w:rsidRPr="00CA4B42" w:rsidRDefault="00771A68" w:rsidP="00771A68">
            <w:r w:rsidRPr="00CA4B42">
              <w:t>0.008</w:t>
            </w:r>
          </w:p>
        </w:tc>
        <w:tc>
          <w:tcPr>
            <w:tcW w:w="1489" w:type="dxa"/>
            <w:noWrap/>
            <w:hideMark/>
          </w:tcPr>
          <w:p w14:paraId="7480CAAF" w14:textId="77777777" w:rsidR="00771A68" w:rsidRPr="00CA4B42" w:rsidRDefault="00771A68" w:rsidP="00771A68">
            <w:r w:rsidRPr="00CA4B42">
              <w:t>0.007</w:t>
            </w:r>
          </w:p>
        </w:tc>
      </w:tr>
      <w:tr w:rsidR="00771A68" w:rsidRPr="00CA4B42" w14:paraId="22A8B0B5" w14:textId="77777777" w:rsidTr="00771A68">
        <w:trPr>
          <w:trHeight w:val="255"/>
        </w:trPr>
        <w:tc>
          <w:tcPr>
            <w:tcW w:w="3091" w:type="dxa"/>
            <w:noWrap/>
            <w:vAlign w:val="bottom"/>
            <w:hideMark/>
          </w:tcPr>
          <w:p w14:paraId="0ED9165A" w14:textId="4D2C447D" w:rsidR="00771A68" w:rsidRPr="00CA4B42" w:rsidRDefault="00771A68" w:rsidP="00771A68">
            <w:r>
              <w:t>FlowerSnark.edge</w:t>
            </w:r>
          </w:p>
        </w:tc>
        <w:tc>
          <w:tcPr>
            <w:tcW w:w="1371" w:type="dxa"/>
            <w:noWrap/>
            <w:hideMark/>
          </w:tcPr>
          <w:p w14:paraId="393B2F98" w14:textId="77777777" w:rsidR="00771A68" w:rsidRPr="00CA4B42" w:rsidRDefault="00771A68" w:rsidP="00771A68">
            <w:r w:rsidRPr="00CA4B42">
              <w:t>20</w:t>
            </w:r>
          </w:p>
        </w:tc>
        <w:tc>
          <w:tcPr>
            <w:tcW w:w="1434" w:type="dxa"/>
            <w:noWrap/>
            <w:hideMark/>
          </w:tcPr>
          <w:p w14:paraId="2E9DBD33" w14:textId="77777777" w:rsidR="00771A68" w:rsidRPr="00CA4B42" w:rsidRDefault="00771A68" w:rsidP="00771A68">
            <w:r w:rsidRPr="00CA4B42">
              <w:t>0.053</w:t>
            </w:r>
          </w:p>
        </w:tc>
        <w:tc>
          <w:tcPr>
            <w:tcW w:w="1641" w:type="dxa"/>
            <w:noWrap/>
            <w:hideMark/>
          </w:tcPr>
          <w:p w14:paraId="74702557" w14:textId="77777777" w:rsidR="00771A68" w:rsidRPr="00CA4B42" w:rsidRDefault="00771A68" w:rsidP="00771A68">
            <w:r w:rsidRPr="00CA4B42">
              <w:t>0.010</w:t>
            </w:r>
          </w:p>
        </w:tc>
        <w:tc>
          <w:tcPr>
            <w:tcW w:w="1489" w:type="dxa"/>
            <w:noWrap/>
            <w:hideMark/>
          </w:tcPr>
          <w:p w14:paraId="0D557651" w14:textId="77777777" w:rsidR="00771A68" w:rsidRPr="00CA4B42" w:rsidRDefault="00771A68" w:rsidP="00771A68">
            <w:r w:rsidRPr="00CA4B42">
              <w:t>0.005</w:t>
            </w:r>
          </w:p>
        </w:tc>
      </w:tr>
      <w:tr w:rsidR="00771A68" w:rsidRPr="00CA4B42" w14:paraId="44C15A28" w14:textId="77777777" w:rsidTr="00771A68">
        <w:trPr>
          <w:trHeight w:val="255"/>
        </w:trPr>
        <w:tc>
          <w:tcPr>
            <w:tcW w:w="3091" w:type="dxa"/>
            <w:noWrap/>
            <w:vAlign w:val="bottom"/>
            <w:hideMark/>
          </w:tcPr>
          <w:p w14:paraId="3C8FDAD5" w14:textId="282A07D8" w:rsidR="00771A68" w:rsidRPr="00CA4B42" w:rsidRDefault="00771A68" w:rsidP="00771A68">
            <w:r>
              <w:t>Folkman.edge</w:t>
            </w:r>
          </w:p>
        </w:tc>
        <w:tc>
          <w:tcPr>
            <w:tcW w:w="1371" w:type="dxa"/>
            <w:noWrap/>
            <w:hideMark/>
          </w:tcPr>
          <w:p w14:paraId="75CAF75D" w14:textId="77777777" w:rsidR="00771A68" w:rsidRPr="00CA4B42" w:rsidRDefault="00771A68" w:rsidP="00771A68">
            <w:r w:rsidRPr="00CA4B42">
              <w:t>20</w:t>
            </w:r>
          </w:p>
        </w:tc>
        <w:tc>
          <w:tcPr>
            <w:tcW w:w="1434" w:type="dxa"/>
            <w:noWrap/>
            <w:hideMark/>
          </w:tcPr>
          <w:p w14:paraId="0680B0C3" w14:textId="77777777" w:rsidR="00771A68" w:rsidRPr="00CA4B42" w:rsidRDefault="00771A68" w:rsidP="00771A68">
            <w:r w:rsidRPr="00CA4B42">
              <w:t>0.032</w:t>
            </w:r>
          </w:p>
        </w:tc>
        <w:tc>
          <w:tcPr>
            <w:tcW w:w="1641" w:type="dxa"/>
            <w:noWrap/>
            <w:hideMark/>
          </w:tcPr>
          <w:p w14:paraId="1209D3A1" w14:textId="77777777" w:rsidR="00771A68" w:rsidRPr="00CA4B42" w:rsidRDefault="00771A68" w:rsidP="00771A68">
            <w:r w:rsidRPr="00CA4B42">
              <w:t>0.008</w:t>
            </w:r>
          </w:p>
        </w:tc>
        <w:tc>
          <w:tcPr>
            <w:tcW w:w="1489" w:type="dxa"/>
            <w:noWrap/>
            <w:hideMark/>
          </w:tcPr>
          <w:p w14:paraId="1E08701A" w14:textId="77777777" w:rsidR="00771A68" w:rsidRPr="00CA4B42" w:rsidRDefault="00771A68" w:rsidP="00771A68">
            <w:r w:rsidRPr="00CA4B42">
              <w:t>0.006</w:t>
            </w:r>
          </w:p>
        </w:tc>
      </w:tr>
      <w:tr w:rsidR="00771A68" w:rsidRPr="00CA4B42" w14:paraId="75338AD1" w14:textId="77777777" w:rsidTr="00771A68">
        <w:trPr>
          <w:trHeight w:val="255"/>
        </w:trPr>
        <w:tc>
          <w:tcPr>
            <w:tcW w:w="3091" w:type="dxa"/>
            <w:noWrap/>
            <w:vAlign w:val="bottom"/>
            <w:hideMark/>
          </w:tcPr>
          <w:p w14:paraId="48AC79A9" w14:textId="79A76361" w:rsidR="00771A68" w:rsidRPr="00CA4B42" w:rsidRDefault="00771A68" w:rsidP="00771A68">
            <w:r>
              <w:t>Robertson.edge</w:t>
            </w:r>
          </w:p>
        </w:tc>
        <w:tc>
          <w:tcPr>
            <w:tcW w:w="1371" w:type="dxa"/>
            <w:noWrap/>
            <w:hideMark/>
          </w:tcPr>
          <w:p w14:paraId="1BC42D07" w14:textId="77777777" w:rsidR="00771A68" w:rsidRPr="00CA4B42" w:rsidRDefault="00771A68" w:rsidP="00771A68">
            <w:r w:rsidRPr="00CA4B42">
              <w:t>19</w:t>
            </w:r>
          </w:p>
        </w:tc>
        <w:tc>
          <w:tcPr>
            <w:tcW w:w="1434" w:type="dxa"/>
            <w:noWrap/>
            <w:hideMark/>
          </w:tcPr>
          <w:p w14:paraId="500016D8" w14:textId="77777777" w:rsidR="00771A68" w:rsidRPr="00CA4B42" w:rsidRDefault="00771A68" w:rsidP="00771A68">
            <w:r w:rsidRPr="00CA4B42">
              <w:t>0.040</w:t>
            </w:r>
          </w:p>
        </w:tc>
        <w:tc>
          <w:tcPr>
            <w:tcW w:w="1641" w:type="dxa"/>
            <w:noWrap/>
            <w:hideMark/>
          </w:tcPr>
          <w:p w14:paraId="2E794A3D" w14:textId="77777777" w:rsidR="00771A68" w:rsidRPr="00CA4B42" w:rsidRDefault="00771A68" w:rsidP="00771A68">
            <w:r w:rsidRPr="00CA4B42">
              <w:t>0.017</w:t>
            </w:r>
          </w:p>
        </w:tc>
        <w:tc>
          <w:tcPr>
            <w:tcW w:w="1489" w:type="dxa"/>
            <w:noWrap/>
            <w:hideMark/>
          </w:tcPr>
          <w:p w14:paraId="7E21E3F8" w14:textId="77777777" w:rsidR="00771A68" w:rsidRPr="00CA4B42" w:rsidRDefault="00771A68" w:rsidP="00771A68">
            <w:r w:rsidRPr="00CA4B42">
              <w:t>0.007</w:t>
            </w:r>
          </w:p>
        </w:tc>
      </w:tr>
      <w:tr w:rsidR="00771A68" w:rsidRPr="00CA4B42" w14:paraId="001D749C" w14:textId="77777777" w:rsidTr="00771A68">
        <w:trPr>
          <w:trHeight w:val="255"/>
        </w:trPr>
        <w:tc>
          <w:tcPr>
            <w:tcW w:w="3091" w:type="dxa"/>
            <w:noWrap/>
            <w:vAlign w:val="bottom"/>
            <w:hideMark/>
          </w:tcPr>
          <w:p w14:paraId="55615927" w14:textId="7C0FEDCD" w:rsidR="00771A68" w:rsidRPr="00CA4B42" w:rsidRDefault="00771A68" w:rsidP="00771A68">
            <w:r>
              <w:t>Pappus.edge</w:t>
            </w:r>
          </w:p>
        </w:tc>
        <w:tc>
          <w:tcPr>
            <w:tcW w:w="1371" w:type="dxa"/>
            <w:noWrap/>
            <w:hideMark/>
          </w:tcPr>
          <w:p w14:paraId="12A6164C" w14:textId="77777777" w:rsidR="00771A68" w:rsidRPr="00CA4B42" w:rsidRDefault="00771A68" w:rsidP="00771A68">
            <w:r w:rsidRPr="00CA4B42">
              <w:t>18</w:t>
            </w:r>
          </w:p>
        </w:tc>
        <w:tc>
          <w:tcPr>
            <w:tcW w:w="1434" w:type="dxa"/>
            <w:noWrap/>
            <w:hideMark/>
          </w:tcPr>
          <w:p w14:paraId="08B20F05" w14:textId="77777777" w:rsidR="00771A68" w:rsidRPr="00CA4B42" w:rsidRDefault="00771A68" w:rsidP="00771A68">
            <w:r w:rsidRPr="00CA4B42">
              <w:t>0.037</w:t>
            </w:r>
          </w:p>
        </w:tc>
        <w:tc>
          <w:tcPr>
            <w:tcW w:w="1641" w:type="dxa"/>
            <w:noWrap/>
            <w:hideMark/>
          </w:tcPr>
          <w:p w14:paraId="31F6E924" w14:textId="77777777" w:rsidR="00771A68" w:rsidRPr="00CA4B42" w:rsidRDefault="00771A68" w:rsidP="00771A68">
            <w:r w:rsidRPr="00CA4B42">
              <w:t>0.017</w:t>
            </w:r>
          </w:p>
        </w:tc>
        <w:tc>
          <w:tcPr>
            <w:tcW w:w="1489" w:type="dxa"/>
            <w:noWrap/>
            <w:hideMark/>
          </w:tcPr>
          <w:p w14:paraId="685AD800" w14:textId="77777777" w:rsidR="00771A68" w:rsidRPr="00CA4B42" w:rsidRDefault="00771A68" w:rsidP="00771A68">
            <w:r w:rsidRPr="00CA4B42">
              <w:t>0.004</w:t>
            </w:r>
          </w:p>
        </w:tc>
      </w:tr>
      <w:tr w:rsidR="00771A68" w:rsidRPr="00CA4B42" w14:paraId="2935FF40" w14:textId="77777777" w:rsidTr="00771A68">
        <w:trPr>
          <w:trHeight w:val="255"/>
        </w:trPr>
        <w:tc>
          <w:tcPr>
            <w:tcW w:w="3091" w:type="dxa"/>
            <w:noWrap/>
            <w:vAlign w:val="bottom"/>
            <w:hideMark/>
          </w:tcPr>
          <w:p w14:paraId="050F3AC6" w14:textId="72406948" w:rsidR="00771A68" w:rsidRPr="00CA4B42" w:rsidRDefault="00771A68" w:rsidP="00771A68">
            <w:r>
              <w:t>Errera.edge</w:t>
            </w:r>
          </w:p>
        </w:tc>
        <w:tc>
          <w:tcPr>
            <w:tcW w:w="1371" w:type="dxa"/>
            <w:noWrap/>
            <w:hideMark/>
          </w:tcPr>
          <w:p w14:paraId="344E76F4" w14:textId="77777777" w:rsidR="00771A68" w:rsidRPr="00CA4B42" w:rsidRDefault="00771A68" w:rsidP="00771A68">
            <w:r w:rsidRPr="00CA4B42">
              <w:t>17</w:t>
            </w:r>
          </w:p>
        </w:tc>
        <w:tc>
          <w:tcPr>
            <w:tcW w:w="1434" w:type="dxa"/>
            <w:noWrap/>
            <w:hideMark/>
          </w:tcPr>
          <w:p w14:paraId="41363941" w14:textId="77777777" w:rsidR="00771A68" w:rsidRPr="00CA4B42" w:rsidRDefault="00771A68" w:rsidP="00771A68">
            <w:r w:rsidRPr="00CA4B42">
              <w:t>0.022</w:t>
            </w:r>
          </w:p>
        </w:tc>
        <w:tc>
          <w:tcPr>
            <w:tcW w:w="1641" w:type="dxa"/>
            <w:noWrap/>
            <w:hideMark/>
          </w:tcPr>
          <w:p w14:paraId="583F58A1" w14:textId="77777777" w:rsidR="00771A68" w:rsidRPr="00CA4B42" w:rsidRDefault="00771A68" w:rsidP="00771A68">
            <w:r w:rsidRPr="00CA4B42">
              <w:t>0.009</w:t>
            </w:r>
          </w:p>
        </w:tc>
        <w:tc>
          <w:tcPr>
            <w:tcW w:w="1489" w:type="dxa"/>
            <w:noWrap/>
            <w:hideMark/>
          </w:tcPr>
          <w:p w14:paraId="1137EAC3" w14:textId="77777777" w:rsidR="00771A68" w:rsidRPr="00CA4B42" w:rsidRDefault="00771A68" w:rsidP="00771A68">
            <w:r w:rsidRPr="00CA4B42">
              <w:t>0.007</w:t>
            </w:r>
          </w:p>
        </w:tc>
      </w:tr>
      <w:tr w:rsidR="00771A68" w:rsidRPr="00CA4B42" w14:paraId="081FC111" w14:textId="77777777" w:rsidTr="00771A68">
        <w:trPr>
          <w:trHeight w:val="255"/>
        </w:trPr>
        <w:tc>
          <w:tcPr>
            <w:tcW w:w="3091" w:type="dxa"/>
            <w:noWrap/>
            <w:vAlign w:val="bottom"/>
            <w:hideMark/>
          </w:tcPr>
          <w:p w14:paraId="178E0DDF" w14:textId="138A917B" w:rsidR="00771A68" w:rsidRPr="00CA4B42" w:rsidRDefault="00771A68" w:rsidP="00771A68">
            <w:r>
              <w:t>Paley17.edge</w:t>
            </w:r>
          </w:p>
        </w:tc>
        <w:tc>
          <w:tcPr>
            <w:tcW w:w="1371" w:type="dxa"/>
            <w:noWrap/>
            <w:hideMark/>
          </w:tcPr>
          <w:p w14:paraId="3FB6F2C3" w14:textId="77777777" w:rsidR="00771A68" w:rsidRPr="00CA4B42" w:rsidRDefault="00771A68" w:rsidP="00771A68">
            <w:r w:rsidRPr="00CA4B42">
              <w:t>17</w:t>
            </w:r>
          </w:p>
        </w:tc>
        <w:tc>
          <w:tcPr>
            <w:tcW w:w="1434" w:type="dxa"/>
            <w:noWrap/>
            <w:hideMark/>
          </w:tcPr>
          <w:p w14:paraId="688BF901" w14:textId="77777777" w:rsidR="00771A68" w:rsidRPr="00CA4B42" w:rsidRDefault="00771A68" w:rsidP="00771A68">
            <w:r w:rsidRPr="00CA4B42">
              <w:t>0.017</w:t>
            </w:r>
          </w:p>
        </w:tc>
        <w:tc>
          <w:tcPr>
            <w:tcW w:w="1641" w:type="dxa"/>
            <w:noWrap/>
            <w:hideMark/>
          </w:tcPr>
          <w:p w14:paraId="5CDC9738" w14:textId="77777777" w:rsidR="00771A68" w:rsidRPr="00CA4B42" w:rsidRDefault="00771A68" w:rsidP="00771A68">
            <w:r w:rsidRPr="00CA4B42">
              <w:t>0.017</w:t>
            </w:r>
          </w:p>
        </w:tc>
        <w:tc>
          <w:tcPr>
            <w:tcW w:w="1489" w:type="dxa"/>
            <w:noWrap/>
            <w:hideMark/>
          </w:tcPr>
          <w:p w14:paraId="15A222DA" w14:textId="77777777" w:rsidR="00771A68" w:rsidRPr="00CA4B42" w:rsidRDefault="00771A68" w:rsidP="00771A68">
            <w:r w:rsidRPr="00CA4B42">
              <w:t>0.010</w:t>
            </w:r>
          </w:p>
        </w:tc>
      </w:tr>
      <w:tr w:rsidR="00771A68" w:rsidRPr="00CA4B42" w14:paraId="176AC24A" w14:textId="77777777" w:rsidTr="00771A68">
        <w:trPr>
          <w:trHeight w:val="255"/>
        </w:trPr>
        <w:tc>
          <w:tcPr>
            <w:tcW w:w="3091" w:type="dxa"/>
            <w:noWrap/>
            <w:vAlign w:val="bottom"/>
            <w:hideMark/>
          </w:tcPr>
          <w:p w14:paraId="453E61AC" w14:textId="687DC71B" w:rsidR="00771A68" w:rsidRPr="00CA4B42" w:rsidRDefault="00771A68" w:rsidP="00771A68">
            <w:r>
              <w:t>4x4-grid.edge</w:t>
            </w:r>
          </w:p>
        </w:tc>
        <w:tc>
          <w:tcPr>
            <w:tcW w:w="1371" w:type="dxa"/>
            <w:noWrap/>
            <w:hideMark/>
          </w:tcPr>
          <w:p w14:paraId="0535DBAE" w14:textId="77777777" w:rsidR="00771A68" w:rsidRPr="00CA4B42" w:rsidRDefault="00771A68" w:rsidP="00771A68">
            <w:r w:rsidRPr="00CA4B42">
              <w:t>16</w:t>
            </w:r>
          </w:p>
        </w:tc>
        <w:tc>
          <w:tcPr>
            <w:tcW w:w="1434" w:type="dxa"/>
            <w:noWrap/>
            <w:hideMark/>
          </w:tcPr>
          <w:p w14:paraId="7E394DAA" w14:textId="77777777" w:rsidR="00771A68" w:rsidRPr="00CA4B42" w:rsidRDefault="00771A68" w:rsidP="00771A68">
            <w:r w:rsidRPr="00CA4B42">
              <w:t>0.014</w:t>
            </w:r>
          </w:p>
        </w:tc>
        <w:tc>
          <w:tcPr>
            <w:tcW w:w="1641" w:type="dxa"/>
            <w:noWrap/>
            <w:hideMark/>
          </w:tcPr>
          <w:p w14:paraId="77658072" w14:textId="77777777" w:rsidR="00771A68" w:rsidRPr="00CA4B42" w:rsidRDefault="00771A68" w:rsidP="00771A68">
            <w:r w:rsidRPr="00CA4B42">
              <w:t>0.004</w:t>
            </w:r>
          </w:p>
        </w:tc>
        <w:tc>
          <w:tcPr>
            <w:tcW w:w="1489" w:type="dxa"/>
            <w:noWrap/>
            <w:hideMark/>
          </w:tcPr>
          <w:p w14:paraId="0BFD81D7" w14:textId="77777777" w:rsidR="00771A68" w:rsidRPr="00CA4B42" w:rsidRDefault="00771A68" w:rsidP="00771A68">
            <w:r w:rsidRPr="00CA4B42">
              <w:t>0.003</w:t>
            </w:r>
          </w:p>
        </w:tc>
      </w:tr>
      <w:tr w:rsidR="00771A68" w:rsidRPr="00CA4B42" w14:paraId="38693BC9" w14:textId="77777777" w:rsidTr="00771A68">
        <w:trPr>
          <w:trHeight w:val="255"/>
        </w:trPr>
        <w:tc>
          <w:tcPr>
            <w:tcW w:w="3091" w:type="dxa"/>
            <w:noWrap/>
            <w:vAlign w:val="bottom"/>
            <w:hideMark/>
          </w:tcPr>
          <w:p w14:paraId="75AC58A9" w14:textId="57654341" w:rsidR="00771A68" w:rsidRPr="00CA4B42" w:rsidRDefault="00771A68" w:rsidP="00771A68">
            <w:r>
              <w:t>Clebsch.edge</w:t>
            </w:r>
          </w:p>
        </w:tc>
        <w:tc>
          <w:tcPr>
            <w:tcW w:w="1371" w:type="dxa"/>
            <w:noWrap/>
            <w:hideMark/>
          </w:tcPr>
          <w:p w14:paraId="6FD24C0B" w14:textId="77777777" w:rsidR="00771A68" w:rsidRPr="00CA4B42" w:rsidRDefault="00771A68" w:rsidP="00771A68">
            <w:r w:rsidRPr="00CA4B42">
              <w:t>16</w:t>
            </w:r>
          </w:p>
        </w:tc>
        <w:tc>
          <w:tcPr>
            <w:tcW w:w="1434" w:type="dxa"/>
            <w:noWrap/>
            <w:hideMark/>
          </w:tcPr>
          <w:p w14:paraId="71BC3D8D" w14:textId="77777777" w:rsidR="00771A68" w:rsidRPr="00CA4B42" w:rsidRDefault="00771A68" w:rsidP="00771A68">
            <w:r w:rsidRPr="00CA4B42">
              <w:t>0.019</w:t>
            </w:r>
          </w:p>
        </w:tc>
        <w:tc>
          <w:tcPr>
            <w:tcW w:w="1641" w:type="dxa"/>
            <w:noWrap/>
            <w:hideMark/>
          </w:tcPr>
          <w:p w14:paraId="5D92384A" w14:textId="77777777" w:rsidR="00771A68" w:rsidRPr="00CA4B42" w:rsidRDefault="00771A68" w:rsidP="00771A68">
            <w:r w:rsidRPr="00CA4B42">
              <w:t>0.007</w:t>
            </w:r>
          </w:p>
        </w:tc>
        <w:tc>
          <w:tcPr>
            <w:tcW w:w="1489" w:type="dxa"/>
            <w:noWrap/>
            <w:hideMark/>
          </w:tcPr>
          <w:p w14:paraId="4D8668A4" w14:textId="77777777" w:rsidR="00771A68" w:rsidRPr="00CA4B42" w:rsidRDefault="00771A68" w:rsidP="00771A68">
            <w:r w:rsidRPr="00CA4B42">
              <w:t>0.006</w:t>
            </w:r>
          </w:p>
        </w:tc>
      </w:tr>
      <w:tr w:rsidR="00771A68" w:rsidRPr="00CA4B42" w14:paraId="0BFAFCD4" w14:textId="77777777" w:rsidTr="00771A68">
        <w:trPr>
          <w:trHeight w:val="255"/>
        </w:trPr>
        <w:tc>
          <w:tcPr>
            <w:tcW w:w="3091" w:type="dxa"/>
            <w:noWrap/>
            <w:vAlign w:val="bottom"/>
            <w:hideMark/>
          </w:tcPr>
          <w:p w14:paraId="3827708D" w14:textId="2A11D130" w:rsidR="00771A68" w:rsidRPr="00CA4B42" w:rsidRDefault="00771A68" w:rsidP="00771A68">
            <w:r>
              <w:t>Hoffman.edge</w:t>
            </w:r>
          </w:p>
        </w:tc>
        <w:tc>
          <w:tcPr>
            <w:tcW w:w="1371" w:type="dxa"/>
            <w:noWrap/>
            <w:hideMark/>
          </w:tcPr>
          <w:p w14:paraId="5C15A597" w14:textId="77777777" w:rsidR="00771A68" w:rsidRPr="00CA4B42" w:rsidRDefault="00771A68" w:rsidP="00771A68">
            <w:r w:rsidRPr="00CA4B42">
              <w:t>16</w:t>
            </w:r>
          </w:p>
        </w:tc>
        <w:tc>
          <w:tcPr>
            <w:tcW w:w="1434" w:type="dxa"/>
            <w:noWrap/>
            <w:hideMark/>
          </w:tcPr>
          <w:p w14:paraId="457E7FED" w14:textId="77777777" w:rsidR="00771A68" w:rsidRPr="00CA4B42" w:rsidRDefault="00771A68" w:rsidP="00771A68">
            <w:r w:rsidRPr="00CA4B42">
              <w:t>0.014</w:t>
            </w:r>
          </w:p>
        </w:tc>
        <w:tc>
          <w:tcPr>
            <w:tcW w:w="1641" w:type="dxa"/>
            <w:noWrap/>
            <w:hideMark/>
          </w:tcPr>
          <w:p w14:paraId="20FE7A6C" w14:textId="77777777" w:rsidR="00771A68" w:rsidRPr="00CA4B42" w:rsidRDefault="00771A68" w:rsidP="00771A68">
            <w:r w:rsidRPr="00CA4B42">
              <w:t>0.005</w:t>
            </w:r>
          </w:p>
        </w:tc>
        <w:tc>
          <w:tcPr>
            <w:tcW w:w="1489" w:type="dxa"/>
            <w:noWrap/>
            <w:hideMark/>
          </w:tcPr>
          <w:p w14:paraId="5DAB341C" w14:textId="77777777" w:rsidR="00771A68" w:rsidRPr="00CA4B42" w:rsidRDefault="00771A68" w:rsidP="00771A68">
            <w:r w:rsidRPr="00CA4B42">
              <w:t>0.004</w:t>
            </w:r>
          </w:p>
        </w:tc>
      </w:tr>
      <w:tr w:rsidR="00771A68" w:rsidRPr="00CA4B42" w14:paraId="06C242F4" w14:textId="77777777" w:rsidTr="00771A68">
        <w:trPr>
          <w:trHeight w:val="255"/>
        </w:trPr>
        <w:tc>
          <w:tcPr>
            <w:tcW w:w="3091" w:type="dxa"/>
            <w:noWrap/>
            <w:vAlign w:val="bottom"/>
            <w:hideMark/>
          </w:tcPr>
          <w:p w14:paraId="36C1FEA6" w14:textId="042FA850" w:rsidR="00771A68" w:rsidRPr="00CA4B42" w:rsidRDefault="00771A68" w:rsidP="00771A68">
            <w:r>
              <w:t>Shrikhande.edge</w:t>
            </w:r>
          </w:p>
        </w:tc>
        <w:tc>
          <w:tcPr>
            <w:tcW w:w="1371" w:type="dxa"/>
            <w:noWrap/>
            <w:hideMark/>
          </w:tcPr>
          <w:p w14:paraId="4B52F188" w14:textId="77777777" w:rsidR="00771A68" w:rsidRPr="00CA4B42" w:rsidRDefault="00771A68" w:rsidP="00771A68">
            <w:r w:rsidRPr="00CA4B42">
              <w:t>16</w:t>
            </w:r>
          </w:p>
        </w:tc>
        <w:tc>
          <w:tcPr>
            <w:tcW w:w="1434" w:type="dxa"/>
            <w:noWrap/>
            <w:hideMark/>
          </w:tcPr>
          <w:p w14:paraId="4808D655" w14:textId="77777777" w:rsidR="00771A68" w:rsidRPr="00CA4B42" w:rsidRDefault="00771A68" w:rsidP="00771A68">
            <w:r w:rsidRPr="00CA4B42">
              <w:t>0.017</w:t>
            </w:r>
          </w:p>
        </w:tc>
        <w:tc>
          <w:tcPr>
            <w:tcW w:w="1641" w:type="dxa"/>
            <w:noWrap/>
            <w:hideMark/>
          </w:tcPr>
          <w:p w14:paraId="16135240" w14:textId="77777777" w:rsidR="00771A68" w:rsidRPr="00CA4B42" w:rsidRDefault="00771A68" w:rsidP="00771A68">
            <w:r w:rsidRPr="00CA4B42">
              <w:t>0.013</w:t>
            </w:r>
          </w:p>
        </w:tc>
        <w:tc>
          <w:tcPr>
            <w:tcW w:w="1489" w:type="dxa"/>
            <w:noWrap/>
            <w:hideMark/>
          </w:tcPr>
          <w:p w14:paraId="7E470CC8" w14:textId="77777777" w:rsidR="00771A68" w:rsidRPr="00CA4B42" w:rsidRDefault="00771A68" w:rsidP="00771A68">
            <w:r w:rsidRPr="00CA4B42">
              <w:t>0.008</w:t>
            </w:r>
          </w:p>
        </w:tc>
      </w:tr>
      <w:tr w:rsidR="00771A68" w:rsidRPr="00CA4B42" w14:paraId="37ACACD1" w14:textId="77777777" w:rsidTr="00771A68">
        <w:trPr>
          <w:trHeight w:val="255"/>
        </w:trPr>
        <w:tc>
          <w:tcPr>
            <w:tcW w:w="3091" w:type="dxa"/>
            <w:noWrap/>
            <w:vAlign w:val="bottom"/>
            <w:hideMark/>
          </w:tcPr>
          <w:p w14:paraId="658F4C80" w14:textId="6CE600BA" w:rsidR="00771A68" w:rsidRPr="00CA4B42" w:rsidRDefault="00771A68" w:rsidP="00771A68">
            <w:r>
              <w:t>Sousselier.edge</w:t>
            </w:r>
          </w:p>
        </w:tc>
        <w:tc>
          <w:tcPr>
            <w:tcW w:w="1371" w:type="dxa"/>
            <w:noWrap/>
            <w:hideMark/>
          </w:tcPr>
          <w:p w14:paraId="4576BDBD" w14:textId="77777777" w:rsidR="00771A68" w:rsidRPr="00CA4B42" w:rsidRDefault="00771A68" w:rsidP="00771A68">
            <w:r w:rsidRPr="00CA4B42">
              <w:t>16</w:t>
            </w:r>
          </w:p>
        </w:tc>
        <w:tc>
          <w:tcPr>
            <w:tcW w:w="1434" w:type="dxa"/>
            <w:noWrap/>
            <w:hideMark/>
          </w:tcPr>
          <w:p w14:paraId="7759E36F" w14:textId="77777777" w:rsidR="00771A68" w:rsidRPr="00CA4B42" w:rsidRDefault="00771A68" w:rsidP="00771A68">
            <w:r w:rsidRPr="00CA4B42">
              <w:t>0.018</w:t>
            </w:r>
          </w:p>
        </w:tc>
        <w:tc>
          <w:tcPr>
            <w:tcW w:w="1641" w:type="dxa"/>
            <w:noWrap/>
            <w:hideMark/>
          </w:tcPr>
          <w:p w14:paraId="4E77091E" w14:textId="77777777" w:rsidR="00771A68" w:rsidRPr="00CA4B42" w:rsidRDefault="00771A68" w:rsidP="00771A68">
            <w:r w:rsidRPr="00CA4B42">
              <w:t>0.010</w:t>
            </w:r>
          </w:p>
        </w:tc>
        <w:tc>
          <w:tcPr>
            <w:tcW w:w="1489" w:type="dxa"/>
            <w:noWrap/>
            <w:hideMark/>
          </w:tcPr>
          <w:p w14:paraId="47A59E09" w14:textId="77777777" w:rsidR="00771A68" w:rsidRPr="00CA4B42" w:rsidRDefault="00771A68" w:rsidP="00771A68">
            <w:r w:rsidRPr="00CA4B42">
              <w:t>0.003</w:t>
            </w:r>
          </w:p>
        </w:tc>
      </w:tr>
      <w:tr w:rsidR="00771A68" w:rsidRPr="00CA4B42" w14:paraId="25F2249B" w14:textId="77777777" w:rsidTr="00771A68">
        <w:trPr>
          <w:trHeight w:val="255"/>
        </w:trPr>
        <w:tc>
          <w:tcPr>
            <w:tcW w:w="3091" w:type="dxa"/>
            <w:noWrap/>
            <w:vAlign w:val="bottom"/>
            <w:hideMark/>
          </w:tcPr>
          <w:p w14:paraId="766E96D4" w14:textId="5541084E" w:rsidR="00771A68" w:rsidRPr="00CA4B42" w:rsidRDefault="00771A68" w:rsidP="00771A68">
            <w:r>
              <w:t>Poussin.edge</w:t>
            </w:r>
          </w:p>
        </w:tc>
        <w:tc>
          <w:tcPr>
            <w:tcW w:w="1371" w:type="dxa"/>
            <w:noWrap/>
            <w:hideMark/>
          </w:tcPr>
          <w:p w14:paraId="0B9D391B" w14:textId="77777777" w:rsidR="00771A68" w:rsidRPr="00CA4B42" w:rsidRDefault="00771A68" w:rsidP="00771A68">
            <w:r w:rsidRPr="00CA4B42">
              <w:t>15</w:t>
            </w:r>
          </w:p>
        </w:tc>
        <w:tc>
          <w:tcPr>
            <w:tcW w:w="1434" w:type="dxa"/>
            <w:noWrap/>
            <w:hideMark/>
          </w:tcPr>
          <w:p w14:paraId="29A47E7A" w14:textId="77777777" w:rsidR="00771A68" w:rsidRPr="00CA4B42" w:rsidRDefault="00771A68" w:rsidP="00771A68">
            <w:r w:rsidRPr="00CA4B42">
              <w:t>0.011</w:t>
            </w:r>
          </w:p>
        </w:tc>
        <w:tc>
          <w:tcPr>
            <w:tcW w:w="1641" w:type="dxa"/>
            <w:noWrap/>
            <w:hideMark/>
          </w:tcPr>
          <w:p w14:paraId="2694D49B" w14:textId="77777777" w:rsidR="00771A68" w:rsidRPr="00CA4B42" w:rsidRDefault="00771A68" w:rsidP="00771A68">
            <w:r w:rsidRPr="00CA4B42">
              <w:t>0.012</w:t>
            </w:r>
          </w:p>
        </w:tc>
        <w:tc>
          <w:tcPr>
            <w:tcW w:w="1489" w:type="dxa"/>
            <w:noWrap/>
            <w:hideMark/>
          </w:tcPr>
          <w:p w14:paraId="36AD0052" w14:textId="77777777" w:rsidR="00771A68" w:rsidRPr="00CA4B42" w:rsidRDefault="00771A68" w:rsidP="00771A68">
            <w:r w:rsidRPr="00CA4B42">
              <w:t>0.006</w:t>
            </w:r>
          </w:p>
        </w:tc>
      </w:tr>
      <w:tr w:rsidR="00771A68" w:rsidRPr="00CA4B42" w14:paraId="2C1E14FA" w14:textId="77777777" w:rsidTr="00771A68">
        <w:trPr>
          <w:trHeight w:val="255"/>
        </w:trPr>
        <w:tc>
          <w:tcPr>
            <w:tcW w:w="3091" w:type="dxa"/>
            <w:noWrap/>
            <w:vAlign w:val="bottom"/>
            <w:hideMark/>
          </w:tcPr>
          <w:p w14:paraId="5573077A" w14:textId="02401C39" w:rsidR="00771A68" w:rsidRPr="00CA4B42" w:rsidRDefault="00771A68" w:rsidP="00771A68">
            <w:r>
              <w:t>Paley13.edge</w:t>
            </w:r>
          </w:p>
        </w:tc>
        <w:tc>
          <w:tcPr>
            <w:tcW w:w="1371" w:type="dxa"/>
            <w:noWrap/>
            <w:hideMark/>
          </w:tcPr>
          <w:p w14:paraId="38F2C3DD" w14:textId="77777777" w:rsidR="00771A68" w:rsidRPr="00CA4B42" w:rsidRDefault="00771A68" w:rsidP="00771A68">
            <w:r w:rsidRPr="00CA4B42">
              <w:t>13</w:t>
            </w:r>
          </w:p>
        </w:tc>
        <w:tc>
          <w:tcPr>
            <w:tcW w:w="1434" w:type="dxa"/>
            <w:noWrap/>
            <w:hideMark/>
          </w:tcPr>
          <w:p w14:paraId="5450C861" w14:textId="77777777" w:rsidR="00771A68" w:rsidRPr="00CA4B42" w:rsidRDefault="00771A68" w:rsidP="00771A68">
            <w:r w:rsidRPr="00CA4B42">
              <w:t>0.007</w:t>
            </w:r>
          </w:p>
        </w:tc>
        <w:tc>
          <w:tcPr>
            <w:tcW w:w="1641" w:type="dxa"/>
            <w:noWrap/>
            <w:hideMark/>
          </w:tcPr>
          <w:p w14:paraId="3A241BF0" w14:textId="77777777" w:rsidR="00771A68" w:rsidRPr="00CA4B42" w:rsidRDefault="00771A68" w:rsidP="00771A68">
            <w:r w:rsidRPr="00CA4B42">
              <w:t>0.009</w:t>
            </w:r>
          </w:p>
        </w:tc>
        <w:tc>
          <w:tcPr>
            <w:tcW w:w="1489" w:type="dxa"/>
            <w:noWrap/>
            <w:hideMark/>
          </w:tcPr>
          <w:p w14:paraId="165092D8" w14:textId="77777777" w:rsidR="00771A68" w:rsidRPr="00CA4B42" w:rsidRDefault="00771A68" w:rsidP="00771A68">
            <w:r w:rsidRPr="00CA4B42">
              <w:t>0.006</w:t>
            </w:r>
          </w:p>
        </w:tc>
      </w:tr>
      <w:tr w:rsidR="00771A68" w:rsidRPr="00CA4B42" w14:paraId="17A89485" w14:textId="77777777" w:rsidTr="00771A68">
        <w:trPr>
          <w:trHeight w:val="255"/>
        </w:trPr>
        <w:tc>
          <w:tcPr>
            <w:tcW w:w="3091" w:type="dxa"/>
            <w:noWrap/>
            <w:vAlign w:val="bottom"/>
            <w:hideMark/>
          </w:tcPr>
          <w:p w14:paraId="1917909E" w14:textId="14F04B0A" w:rsidR="00771A68" w:rsidRPr="00CA4B42" w:rsidRDefault="00771A68" w:rsidP="00771A68">
            <w:r>
              <w:t>Chvatal.edge</w:t>
            </w:r>
          </w:p>
        </w:tc>
        <w:tc>
          <w:tcPr>
            <w:tcW w:w="1371" w:type="dxa"/>
            <w:noWrap/>
            <w:hideMark/>
          </w:tcPr>
          <w:p w14:paraId="3813B00D" w14:textId="77777777" w:rsidR="00771A68" w:rsidRPr="00CA4B42" w:rsidRDefault="00771A68" w:rsidP="00771A68">
            <w:r w:rsidRPr="00CA4B42">
              <w:t>12</w:t>
            </w:r>
          </w:p>
        </w:tc>
        <w:tc>
          <w:tcPr>
            <w:tcW w:w="1434" w:type="dxa"/>
            <w:noWrap/>
            <w:hideMark/>
          </w:tcPr>
          <w:p w14:paraId="6655B478" w14:textId="77777777" w:rsidR="00771A68" w:rsidRPr="00CA4B42" w:rsidRDefault="00771A68" w:rsidP="00771A68">
            <w:r w:rsidRPr="00CA4B42">
              <w:t>0.005</w:t>
            </w:r>
          </w:p>
        </w:tc>
        <w:tc>
          <w:tcPr>
            <w:tcW w:w="1641" w:type="dxa"/>
            <w:noWrap/>
            <w:hideMark/>
          </w:tcPr>
          <w:p w14:paraId="00F93FF5" w14:textId="77777777" w:rsidR="00771A68" w:rsidRPr="00CA4B42" w:rsidRDefault="00771A68" w:rsidP="00771A68">
            <w:r w:rsidRPr="00CA4B42">
              <w:t>0.005</w:t>
            </w:r>
          </w:p>
        </w:tc>
        <w:tc>
          <w:tcPr>
            <w:tcW w:w="1489" w:type="dxa"/>
            <w:noWrap/>
            <w:hideMark/>
          </w:tcPr>
          <w:p w14:paraId="75173DBE" w14:textId="77777777" w:rsidR="00771A68" w:rsidRPr="00CA4B42" w:rsidRDefault="00771A68" w:rsidP="00771A68">
            <w:r w:rsidRPr="00CA4B42">
              <w:t>0.004</w:t>
            </w:r>
          </w:p>
        </w:tc>
      </w:tr>
      <w:tr w:rsidR="00771A68" w:rsidRPr="00CA4B42" w14:paraId="10F0A2FB" w14:textId="77777777" w:rsidTr="00771A68">
        <w:trPr>
          <w:trHeight w:val="255"/>
        </w:trPr>
        <w:tc>
          <w:tcPr>
            <w:tcW w:w="3091" w:type="dxa"/>
            <w:noWrap/>
            <w:vAlign w:val="bottom"/>
            <w:hideMark/>
          </w:tcPr>
          <w:p w14:paraId="39565FF3" w14:textId="56A4BB8D" w:rsidR="00771A68" w:rsidRPr="00CA4B42" w:rsidRDefault="00771A68" w:rsidP="00771A68">
            <w:r>
              <w:t>Durer.edge</w:t>
            </w:r>
          </w:p>
        </w:tc>
        <w:tc>
          <w:tcPr>
            <w:tcW w:w="1371" w:type="dxa"/>
            <w:noWrap/>
            <w:hideMark/>
          </w:tcPr>
          <w:p w14:paraId="41ABB881" w14:textId="77777777" w:rsidR="00771A68" w:rsidRPr="00CA4B42" w:rsidRDefault="00771A68" w:rsidP="00771A68">
            <w:r w:rsidRPr="00CA4B42">
              <w:t>12</w:t>
            </w:r>
          </w:p>
        </w:tc>
        <w:tc>
          <w:tcPr>
            <w:tcW w:w="1434" w:type="dxa"/>
            <w:noWrap/>
            <w:hideMark/>
          </w:tcPr>
          <w:p w14:paraId="73D214C9" w14:textId="77777777" w:rsidR="00771A68" w:rsidRPr="00CA4B42" w:rsidRDefault="00771A68" w:rsidP="00771A68">
            <w:r w:rsidRPr="00CA4B42">
              <w:t>0.007</w:t>
            </w:r>
          </w:p>
        </w:tc>
        <w:tc>
          <w:tcPr>
            <w:tcW w:w="1641" w:type="dxa"/>
            <w:noWrap/>
            <w:hideMark/>
          </w:tcPr>
          <w:p w14:paraId="5D7460BF" w14:textId="77777777" w:rsidR="00771A68" w:rsidRPr="00CA4B42" w:rsidRDefault="00771A68" w:rsidP="00771A68">
            <w:r w:rsidRPr="00CA4B42">
              <w:t>0.004</w:t>
            </w:r>
          </w:p>
        </w:tc>
        <w:tc>
          <w:tcPr>
            <w:tcW w:w="1489" w:type="dxa"/>
            <w:noWrap/>
            <w:hideMark/>
          </w:tcPr>
          <w:p w14:paraId="54B077CC" w14:textId="77777777" w:rsidR="00771A68" w:rsidRPr="00CA4B42" w:rsidRDefault="00771A68" w:rsidP="00771A68">
            <w:r w:rsidRPr="00CA4B42">
              <w:t>0.003</w:t>
            </w:r>
          </w:p>
        </w:tc>
      </w:tr>
      <w:tr w:rsidR="00771A68" w:rsidRPr="00CA4B42" w14:paraId="3FF1BD88" w14:textId="77777777" w:rsidTr="00771A68">
        <w:trPr>
          <w:trHeight w:val="255"/>
        </w:trPr>
        <w:tc>
          <w:tcPr>
            <w:tcW w:w="3091" w:type="dxa"/>
            <w:noWrap/>
            <w:vAlign w:val="bottom"/>
            <w:hideMark/>
          </w:tcPr>
          <w:p w14:paraId="7AA930CD" w14:textId="2E3720A8" w:rsidR="00771A68" w:rsidRPr="00CA4B42" w:rsidRDefault="00771A68" w:rsidP="00771A68">
            <w:r>
              <w:t>Franklin.edge</w:t>
            </w:r>
          </w:p>
        </w:tc>
        <w:tc>
          <w:tcPr>
            <w:tcW w:w="1371" w:type="dxa"/>
            <w:noWrap/>
            <w:hideMark/>
          </w:tcPr>
          <w:p w14:paraId="47C21C76" w14:textId="77777777" w:rsidR="00771A68" w:rsidRPr="00CA4B42" w:rsidRDefault="00771A68" w:rsidP="00771A68">
            <w:r w:rsidRPr="00CA4B42">
              <w:t>12</w:t>
            </w:r>
          </w:p>
        </w:tc>
        <w:tc>
          <w:tcPr>
            <w:tcW w:w="1434" w:type="dxa"/>
            <w:noWrap/>
            <w:hideMark/>
          </w:tcPr>
          <w:p w14:paraId="7CCABB99" w14:textId="77777777" w:rsidR="00771A68" w:rsidRPr="00CA4B42" w:rsidRDefault="00771A68" w:rsidP="00771A68">
            <w:r w:rsidRPr="00CA4B42">
              <w:t>0.005</w:t>
            </w:r>
          </w:p>
        </w:tc>
        <w:tc>
          <w:tcPr>
            <w:tcW w:w="1641" w:type="dxa"/>
            <w:noWrap/>
            <w:hideMark/>
          </w:tcPr>
          <w:p w14:paraId="088BC988" w14:textId="77777777" w:rsidR="00771A68" w:rsidRPr="00CA4B42" w:rsidRDefault="00771A68" w:rsidP="00771A68">
            <w:r w:rsidRPr="00CA4B42">
              <w:t>0.003</w:t>
            </w:r>
          </w:p>
        </w:tc>
        <w:tc>
          <w:tcPr>
            <w:tcW w:w="1489" w:type="dxa"/>
            <w:noWrap/>
            <w:hideMark/>
          </w:tcPr>
          <w:p w14:paraId="75BF1E13" w14:textId="77777777" w:rsidR="00771A68" w:rsidRPr="00CA4B42" w:rsidRDefault="00771A68" w:rsidP="00771A68">
            <w:r w:rsidRPr="00CA4B42">
              <w:t>0.002</w:t>
            </w:r>
          </w:p>
        </w:tc>
      </w:tr>
      <w:tr w:rsidR="00771A68" w:rsidRPr="00CA4B42" w14:paraId="1AD46474" w14:textId="77777777" w:rsidTr="00771A68">
        <w:trPr>
          <w:trHeight w:val="255"/>
        </w:trPr>
        <w:tc>
          <w:tcPr>
            <w:tcW w:w="3091" w:type="dxa"/>
            <w:noWrap/>
            <w:vAlign w:val="bottom"/>
            <w:hideMark/>
          </w:tcPr>
          <w:p w14:paraId="3800E359" w14:textId="752174D7" w:rsidR="00771A68" w:rsidRPr="00CA4B42" w:rsidRDefault="00771A68" w:rsidP="00771A68">
            <w:r>
              <w:t>Frucht.edge</w:t>
            </w:r>
          </w:p>
        </w:tc>
        <w:tc>
          <w:tcPr>
            <w:tcW w:w="1371" w:type="dxa"/>
            <w:noWrap/>
            <w:hideMark/>
          </w:tcPr>
          <w:p w14:paraId="151E981D" w14:textId="77777777" w:rsidR="00771A68" w:rsidRPr="00CA4B42" w:rsidRDefault="00771A68" w:rsidP="00771A68">
            <w:r w:rsidRPr="00CA4B42">
              <w:t>12</w:t>
            </w:r>
          </w:p>
        </w:tc>
        <w:tc>
          <w:tcPr>
            <w:tcW w:w="1434" w:type="dxa"/>
            <w:noWrap/>
            <w:hideMark/>
          </w:tcPr>
          <w:p w14:paraId="51BE4EA6" w14:textId="77777777" w:rsidR="00771A68" w:rsidRPr="00CA4B42" w:rsidRDefault="00771A68" w:rsidP="00771A68">
            <w:r w:rsidRPr="00CA4B42">
              <w:t>0.007</w:t>
            </w:r>
          </w:p>
        </w:tc>
        <w:tc>
          <w:tcPr>
            <w:tcW w:w="1641" w:type="dxa"/>
            <w:noWrap/>
            <w:hideMark/>
          </w:tcPr>
          <w:p w14:paraId="0CDC2667" w14:textId="77777777" w:rsidR="00771A68" w:rsidRPr="00CA4B42" w:rsidRDefault="00771A68" w:rsidP="00771A68">
            <w:r w:rsidRPr="00CA4B42">
              <w:t>0.005</w:t>
            </w:r>
          </w:p>
        </w:tc>
        <w:tc>
          <w:tcPr>
            <w:tcW w:w="1489" w:type="dxa"/>
            <w:noWrap/>
            <w:hideMark/>
          </w:tcPr>
          <w:p w14:paraId="74B9E6B3" w14:textId="77777777" w:rsidR="00771A68" w:rsidRPr="00CA4B42" w:rsidRDefault="00771A68" w:rsidP="00771A68">
            <w:r w:rsidRPr="00CA4B42">
              <w:t>0.003</w:t>
            </w:r>
          </w:p>
        </w:tc>
      </w:tr>
      <w:tr w:rsidR="00771A68" w:rsidRPr="00CA4B42" w14:paraId="1E80438A" w14:textId="77777777" w:rsidTr="00771A68">
        <w:trPr>
          <w:trHeight w:val="255"/>
        </w:trPr>
        <w:tc>
          <w:tcPr>
            <w:tcW w:w="3091" w:type="dxa"/>
            <w:noWrap/>
            <w:vAlign w:val="bottom"/>
            <w:hideMark/>
          </w:tcPr>
          <w:p w14:paraId="611E80B1" w14:textId="66C993ED" w:rsidR="00771A68" w:rsidRPr="00CA4B42" w:rsidRDefault="00771A68" w:rsidP="00771A68">
            <w:r>
              <w:t>Tietze.edge</w:t>
            </w:r>
          </w:p>
        </w:tc>
        <w:tc>
          <w:tcPr>
            <w:tcW w:w="1371" w:type="dxa"/>
            <w:noWrap/>
            <w:hideMark/>
          </w:tcPr>
          <w:p w14:paraId="6A3BFC3C" w14:textId="77777777" w:rsidR="00771A68" w:rsidRPr="00CA4B42" w:rsidRDefault="00771A68" w:rsidP="00771A68">
            <w:r w:rsidRPr="00CA4B42">
              <w:t>12</w:t>
            </w:r>
          </w:p>
        </w:tc>
        <w:tc>
          <w:tcPr>
            <w:tcW w:w="1434" w:type="dxa"/>
            <w:noWrap/>
            <w:hideMark/>
          </w:tcPr>
          <w:p w14:paraId="1A488641" w14:textId="77777777" w:rsidR="00771A68" w:rsidRPr="00CA4B42" w:rsidRDefault="00771A68" w:rsidP="00771A68">
            <w:r w:rsidRPr="00CA4B42">
              <w:t>0.012</w:t>
            </w:r>
          </w:p>
        </w:tc>
        <w:tc>
          <w:tcPr>
            <w:tcW w:w="1641" w:type="dxa"/>
            <w:noWrap/>
            <w:hideMark/>
          </w:tcPr>
          <w:p w14:paraId="6B533A23" w14:textId="77777777" w:rsidR="00771A68" w:rsidRPr="00CA4B42" w:rsidRDefault="00771A68" w:rsidP="00771A68">
            <w:r w:rsidRPr="00CA4B42">
              <w:t>0.007</w:t>
            </w:r>
          </w:p>
        </w:tc>
        <w:tc>
          <w:tcPr>
            <w:tcW w:w="1489" w:type="dxa"/>
            <w:noWrap/>
            <w:hideMark/>
          </w:tcPr>
          <w:p w14:paraId="72EA3857" w14:textId="77777777" w:rsidR="00771A68" w:rsidRPr="00CA4B42" w:rsidRDefault="00771A68" w:rsidP="00771A68">
            <w:r w:rsidRPr="00CA4B42">
              <w:t>0.002</w:t>
            </w:r>
          </w:p>
        </w:tc>
      </w:tr>
      <w:tr w:rsidR="00771A68" w:rsidRPr="00CA4B42" w14:paraId="4606C9F7" w14:textId="77777777" w:rsidTr="00771A68">
        <w:trPr>
          <w:trHeight w:val="255"/>
        </w:trPr>
        <w:tc>
          <w:tcPr>
            <w:tcW w:w="3091" w:type="dxa"/>
            <w:noWrap/>
            <w:vAlign w:val="bottom"/>
            <w:hideMark/>
          </w:tcPr>
          <w:p w14:paraId="39ABC832" w14:textId="609D6BD8" w:rsidR="00771A68" w:rsidRPr="00CA4B42" w:rsidRDefault="00771A68" w:rsidP="00771A68">
            <w:r>
              <w:t>Goldner.edge</w:t>
            </w:r>
          </w:p>
        </w:tc>
        <w:tc>
          <w:tcPr>
            <w:tcW w:w="1371" w:type="dxa"/>
            <w:noWrap/>
            <w:hideMark/>
          </w:tcPr>
          <w:p w14:paraId="0E2BEF73" w14:textId="77777777" w:rsidR="00771A68" w:rsidRPr="00CA4B42" w:rsidRDefault="00771A68" w:rsidP="00771A68">
            <w:r w:rsidRPr="00CA4B42">
              <w:t>11</w:t>
            </w:r>
          </w:p>
        </w:tc>
        <w:tc>
          <w:tcPr>
            <w:tcW w:w="1434" w:type="dxa"/>
            <w:noWrap/>
            <w:hideMark/>
          </w:tcPr>
          <w:p w14:paraId="468DB49E" w14:textId="77777777" w:rsidR="00771A68" w:rsidRPr="00CA4B42" w:rsidRDefault="00771A68" w:rsidP="00771A68">
            <w:r w:rsidRPr="00CA4B42">
              <w:t>0.002</w:t>
            </w:r>
          </w:p>
        </w:tc>
        <w:tc>
          <w:tcPr>
            <w:tcW w:w="1641" w:type="dxa"/>
            <w:noWrap/>
            <w:hideMark/>
          </w:tcPr>
          <w:p w14:paraId="4556E0D3" w14:textId="77777777" w:rsidR="00771A68" w:rsidRPr="00CA4B42" w:rsidRDefault="00771A68" w:rsidP="00771A68">
            <w:r w:rsidRPr="00CA4B42">
              <w:t>0.002</w:t>
            </w:r>
          </w:p>
        </w:tc>
        <w:tc>
          <w:tcPr>
            <w:tcW w:w="1489" w:type="dxa"/>
            <w:noWrap/>
            <w:hideMark/>
          </w:tcPr>
          <w:p w14:paraId="30FBC6CF" w14:textId="77777777" w:rsidR="00771A68" w:rsidRPr="00CA4B42" w:rsidRDefault="00771A68" w:rsidP="00771A68">
            <w:r w:rsidRPr="00CA4B42">
              <w:t>0.002</w:t>
            </w:r>
          </w:p>
        </w:tc>
      </w:tr>
      <w:tr w:rsidR="00771A68" w:rsidRPr="00CA4B42" w14:paraId="50FA27A1" w14:textId="77777777" w:rsidTr="00771A68">
        <w:trPr>
          <w:trHeight w:val="255"/>
        </w:trPr>
        <w:tc>
          <w:tcPr>
            <w:tcW w:w="3091" w:type="dxa"/>
            <w:noWrap/>
            <w:vAlign w:val="bottom"/>
            <w:hideMark/>
          </w:tcPr>
          <w:p w14:paraId="0D7EEF9C" w14:textId="1B035124" w:rsidR="00771A68" w:rsidRPr="00CA4B42" w:rsidRDefault="00771A68" w:rsidP="00771A68">
            <w:r>
              <w:t>Grotzsch.edge</w:t>
            </w:r>
          </w:p>
        </w:tc>
        <w:tc>
          <w:tcPr>
            <w:tcW w:w="1371" w:type="dxa"/>
            <w:noWrap/>
            <w:hideMark/>
          </w:tcPr>
          <w:p w14:paraId="59BAF635" w14:textId="77777777" w:rsidR="00771A68" w:rsidRPr="00CA4B42" w:rsidRDefault="00771A68" w:rsidP="00771A68">
            <w:r w:rsidRPr="00CA4B42">
              <w:t>11</w:t>
            </w:r>
          </w:p>
        </w:tc>
        <w:tc>
          <w:tcPr>
            <w:tcW w:w="1434" w:type="dxa"/>
            <w:noWrap/>
            <w:hideMark/>
          </w:tcPr>
          <w:p w14:paraId="7484347B" w14:textId="77777777" w:rsidR="00771A68" w:rsidRPr="00CA4B42" w:rsidRDefault="00771A68" w:rsidP="00771A68">
            <w:r w:rsidRPr="00CA4B42">
              <w:t>0.003</w:t>
            </w:r>
          </w:p>
        </w:tc>
        <w:tc>
          <w:tcPr>
            <w:tcW w:w="1641" w:type="dxa"/>
            <w:noWrap/>
            <w:hideMark/>
          </w:tcPr>
          <w:p w14:paraId="0EDE3BBD" w14:textId="77777777" w:rsidR="00771A68" w:rsidRPr="00CA4B42" w:rsidRDefault="00771A68" w:rsidP="00771A68">
            <w:r w:rsidRPr="00CA4B42">
              <w:t>0.003</w:t>
            </w:r>
          </w:p>
        </w:tc>
        <w:tc>
          <w:tcPr>
            <w:tcW w:w="1489" w:type="dxa"/>
            <w:noWrap/>
            <w:hideMark/>
          </w:tcPr>
          <w:p w14:paraId="7EA6683F" w14:textId="77777777" w:rsidR="00771A68" w:rsidRPr="00CA4B42" w:rsidRDefault="00771A68" w:rsidP="00771A68">
            <w:r w:rsidRPr="00CA4B42">
              <w:t>0.002</w:t>
            </w:r>
          </w:p>
        </w:tc>
      </w:tr>
      <w:tr w:rsidR="00771A68" w:rsidRPr="00CA4B42" w14:paraId="6A81ED50" w14:textId="77777777" w:rsidTr="00771A68">
        <w:trPr>
          <w:trHeight w:val="255"/>
        </w:trPr>
        <w:tc>
          <w:tcPr>
            <w:tcW w:w="3091" w:type="dxa"/>
            <w:noWrap/>
            <w:vAlign w:val="bottom"/>
            <w:hideMark/>
          </w:tcPr>
          <w:p w14:paraId="27CF3750" w14:textId="36C394BC" w:rsidR="00771A68" w:rsidRPr="00CA4B42" w:rsidRDefault="00771A68" w:rsidP="00771A68">
            <w:r>
              <w:t>Herschel.edge</w:t>
            </w:r>
          </w:p>
        </w:tc>
        <w:tc>
          <w:tcPr>
            <w:tcW w:w="1371" w:type="dxa"/>
            <w:noWrap/>
            <w:hideMark/>
          </w:tcPr>
          <w:p w14:paraId="5389BA26" w14:textId="77777777" w:rsidR="00771A68" w:rsidRPr="00CA4B42" w:rsidRDefault="00771A68" w:rsidP="00771A68">
            <w:r w:rsidRPr="00CA4B42">
              <w:t>11</w:t>
            </w:r>
          </w:p>
        </w:tc>
        <w:tc>
          <w:tcPr>
            <w:tcW w:w="1434" w:type="dxa"/>
            <w:noWrap/>
            <w:hideMark/>
          </w:tcPr>
          <w:p w14:paraId="65B72596" w14:textId="77777777" w:rsidR="00771A68" w:rsidRPr="00CA4B42" w:rsidRDefault="00771A68" w:rsidP="00771A68">
            <w:r w:rsidRPr="00CA4B42">
              <w:t>0.003</w:t>
            </w:r>
          </w:p>
        </w:tc>
        <w:tc>
          <w:tcPr>
            <w:tcW w:w="1641" w:type="dxa"/>
            <w:noWrap/>
            <w:hideMark/>
          </w:tcPr>
          <w:p w14:paraId="3E29C6E8" w14:textId="77777777" w:rsidR="00771A68" w:rsidRPr="00CA4B42" w:rsidRDefault="00771A68" w:rsidP="00771A68">
            <w:r w:rsidRPr="00CA4B42">
              <w:t>0.002</w:t>
            </w:r>
          </w:p>
        </w:tc>
        <w:tc>
          <w:tcPr>
            <w:tcW w:w="1489" w:type="dxa"/>
            <w:noWrap/>
            <w:hideMark/>
          </w:tcPr>
          <w:p w14:paraId="63C07CD5" w14:textId="77777777" w:rsidR="00771A68" w:rsidRPr="00CA4B42" w:rsidRDefault="00771A68" w:rsidP="00771A68">
            <w:r w:rsidRPr="00CA4B42">
              <w:t>0.002</w:t>
            </w:r>
          </w:p>
        </w:tc>
      </w:tr>
      <w:tr w:rsidR="00771A68" w:rsidRPr="00CA4B42" w14:paraId="29FB70A3" w14:textId="77777777" w:rsidTr="00771A68">
        <w:trPr>
          <w:trHeight w:val="255"/>
        </w:trPr>
        <w:tc>
          <w:tcPr>
            <w:tcW w:w="3091" w:type="dxa"/>
            <w:noWrap/>
            <w:vAlign w:val="bottom"/>
            <w:hideMark/>
          </w:tcPr>
          <w:p w14:paraId="157A1285" w14:textId="5DE766F3" w:rsidR="00771A68" w:rsidRPr="00CA4B42" w:rsidRDefault="00771A68" w:rsidP="00771A68">
            <w:r>
              <w:t>Petersen.edge</w:t>
            </w:r>
          </w:p>
        </w:tc>
        <w:tc>
          <w:tcPr>
            <w:tcW w:w="1371" w:type="dxa"/>
            <w:noWrap/>
            <w:hideMark/>
          </w:tcPr>
          <w:p w14:paraId="072546D8" w14:textId="77777777" w:rsidR="00771A68" w:rsidRPr="00CA4B42" w:rsidRDefault="00771A68" w:rsidP="00771A68">
            <w:r w:rsidRPr="00CA4B42">
              <w:t>10</w:t>
            </w:r>
          </w:p>
        </w:tc>
        <w:tc>
          <w:tcPr>
            <w:tcW w:w="1434" w:type="dxa"/>
            <w:noWrap/>
            <w:hideMark/>
          </w:tcPr>
          <w:p w14:paraId="3C1B8DBB" w14:textId="77777777" w:rsidR="00771A68" w:rsidRPr="00CA4B42" w:rsidRDefault="00771A68" w:rsidP="00771A68">
            <w:r w:rsidRPr="00CA4B42">
              <w:t>0.004</w:t>
            </w:r>
          </w:p>
        </w:tc>
        <w:tc>
          <w:tcPr>
            <w:tcW w:w="1641" w:type="dxa"/>
            <w:noWrap/>
            <w:hideMark/>
          </w:tcPr>
          <w:p w14:paraId="081920CB" w14:textId="77777777" w:rsidR="00771A68" w:rsidRPr="00CA4B42" w:rsidRDefault="00771A68" w:rsidP="00771A68">
            <w:r w:rsidRPr="00CA4B42">
              <w:t>0.005</w:t>
            </w:r>
          </w:p>
        </w:tc>
        <w:tc>
          <w:tcPr>
            <w:tcW w:w="1489" w:type="dxa"/>
            <w:noWrap/>
            <w:hideMark/>
          </w:tcPr>
          <w:p w14:paraId="470BC7C3" w14:textId="77777777" w:rsidR="00771A68" w:rsidRPr="00CA4B42" w:rsidRDefault="00771A68" w:rsidP="00771A68">
            <w:r w:rsidRPr="00CA4B42">
              <w:t>0.002</w:t>
            </w:r>
          </w:p>
        </w:tc>
      </w:tr>
      <w:tr w:rsidR="00771A68" w:rsidRPr="00CA4B42" w14:paraId="78647563" w14:textId="77777777" w:rsidTr="00771A68">
        <w:trPr>
          <w:trHeight w:val="255"/>
        </w:trPr>
        <w:tc>
          <w:tcPr>
            <w:tcW w:w="3091" w:type="dxa"/>
            <w:noWrap/>
            <w:vAlign w:val="bottom"/>
            <w:hideMark/>
          </w:tcPr>
          <w:p w14:paraId="2E1CED2A" w14:textId="7770B60A" w:rsidR="00771A68" w:rsidRPr="00CA4B42" w:rsidRDefault="00771A68" w:rsidP="00771A68">
            <w:r>
              <w:t>3x3-grid.edge</w:t>
            </w:r>
          </w:p>
        </w:tc>
        <w:tc>
          <w:tcPr>
            <w:tcW w:w="1371" w:type="dxa"/>
            <w:noWrap/>
            <w:hideMark/>
          </w:tcPr>
          <w:p w14:paraId="26C336D5" w14:textId="77777777" w:rsidR="00771A68" w:rsidRPr="00CA4B42" w:rsidRDefault="00771A68" w:rsidP="00771A68">
            <w:r w:rsidRPr="00CA4B42">
              <w:t>9</w:t>
            </w:r>
          </w:p>
        </w:tc>
        <w:tc>
          <w:tcPr>
            <w:tcW w:w="1434" w:type="dxa"/>
            <w:noWrap/>
            <w:hideMark/>
          </w:tcPr>
          <w:p w14:paraId="2A1B434D" w14:textId="77777777" w:rsidR="00771A68" w:rsidRPr="00CA4B42" w:rsidRDefault="00771A68" w:rsidP="00771A68">
            <w:r w:rsidRPr="00CA4B42">
              <w:t>0.002</w:t>
            </w:r>
          </w:p>
        </w:tc>
        <w:tc>
          <w:tcPr>
            <w:tcW w:w="1641" w:type="dxa"/>
            <w:noWrap/>
            <w:hideMark/>
          </w:tcPr>
          <w:p w14:paraId="72F1A41B" w14:textId="77777777" w:rsidR="00771A68" w:rsidRPr="00CA4B42" w:rsidRDefault="00771A68" w:rsidP="00771A68">
            <w:r w:rsidRPr="00CA4B42">
              <w:t>0.003</w:t>
            </w:r>
          </w:p>
        </w:tc>
        <w:tc>
          <w:tcPr>
            <w:tcW w:w="1489" w:type="dxa"/>
            <w:noWrap/>
            <w:hideMark/>
          </w:tcPr>
          <w:p w14:paraId="3B31966C" w14:textId="77777777" w:rsidR="00771A68" w:rsidRPr="00CA4B42" w:rsidRDefault="00771A68" w:rsidP="00771A68">
            <w:r w:rsidRPr="00CA4B42">
              <w:t>0.002</w:t>
            </w:r>
          </w:p>
        </w:tc>
      </w:tr>
      <w:tr w:rsidR="00771A68" w:rsidRPr="00CA4B42" w14:paraId="02633364" w14:textId="77777777" w:rsidTr="00771A68">
        <w:trPr>
          <w:trHeight w:val="255"/>
        </w:trPr>
        <w:tc>
          <w:tcPr>
            <w:tcW w:w="3091" w:type="dxa"/>
            <w:noWrap/>
            <w:vAlign w:val="bottom"/>
            <w:hideMark/>
          </w:tcPr>
          <w:p w14:paraId="40F85418" w14:textId="5F783D48" w:rsidR="00771A68" w:rsidRPr="00CA4B42" w:rsidRDefault="00771A68" w:rsidP="00771A68">
            <w:r>
              <w:t>Pmin.edge</w:t>
            </w:r>
          </w:p>
        </w:tc>
        <w:tc>
          <w:tcPr>
            <w:tcW w:w="1371" w:type="dxa"/>
            <w:noWrap/>
            <w:hideMark/>
          </w:tcPr>
          <w:p w14:paraId="11BF03C0" w14:textId="77777777" w:rsidR="00771A68" w:rsidRPr="00CA4B42" w:rsidRDefault="00771A68" w:rsidP="00771A68">
            <w:r w:rsidRPr="00CA4B42">
              <w:t>9</w:t>
            </w:r>
          </w:p>
        </w:tc>
        <w:tc>
          <w:tcPr>
            <w:tcW w:w="1434" w:type="dxa"/>
            <w:noWrap/>
            <w:hideMark/>
          </w:tcPr>
          <w:p w14:paraId="67FF86DC" w14:textId="77777777" w:rsidR="00771A68" w:rsidRPr="00CA4B42" w:rsidRDefault="00771A68" w:rsidP="00771A68">
            <w:r w:rsidRPr="00CA4B42">
              <w:t>0.004</w:t>
            </w:r>
          </w:p>
        </w:tc>
        <w:tc>
          <w:tcPr>
            <w:tcW w:w="1641" w:type="dxa"/>
            <w:noWrap/>
            <w:hideMark/>
          </w:tcPr>
          <w:p w14:paraId="50E582E8" w14:textId="77777777" w:rsidR="00771A68" w:rsidRPr="00CA4B42" w:rsidRDefault="00771A68" w:rsidP="00771A68">
            <w:r w:rsidRPr="00CA4B42">
              <w:t>0.004</w:t>
            </w:r>
          </w:p>
        </w:tc>
        <w:tc>
          <w:tcPr>
            <w:tcW w:w="1489" w:type="dxa"/>
            <w:noWrap/>
            <w:hideMark/>
          </w:tcPr>
          <w:p w14:paraId="0FDBE815" w14:textId="77777777" w:rsidR="00771A68" w:rsidRPr="00CA4B42" w:rsidRDefault="00771A68" w:rsidP="00771A68">
            <w:r w:rsidRPr="00CA4B42">
              <w:t>0.001</w:t>
            </w:r>
          </w:p>
        </w:tc>
      </w:tr>
      <w:tr w:rsidR="00771A68" w:rsidRPr="00CA4B42" w14:paraId="6DB987D2" w14:textId="77777777" w:rsidTr="00771A68">
        <w:trPr>
          <w:trHeight w:val="255"/>
        </w:trPr>
        <w:tc>
          <w:tcPr>
            <w:tcW w:w="3091" w:type="dxa"/>
            <w:noWrap/>
            <w:vAlign w:val="bottom"/>
            <w:hideMark/>
          </w:tcPr>
          <w:p w14:paraId="32B73AED" w14:textId="34D62881" w:rsidR="00771A68" w:rsidRPr="00CA4B42" w:rsidRDefault="00771A68" w:rsidP="00771A68">
            <w:r>
              <w:t>Wagner.edge</w:t>
            </w:r>
          </w:p>
        </w:tc>
        <w:tc>
          <w:tcPr>
            <w:tcW w:w="1371" w:type="dxa"/>
            <w:noWrap/>
            <w:hideMark/>
          </w:tcPr>
          <w:p w14:paraId="3A5C6766" w14:textId="77777777" w:rsidR="00771A68" w:rsidRPr="00CA4B42" w:rsidRDefault="00771A68" w:rsidP="00771A68">
            <w:r w:rsidRPr="00CA4B42">
              <w:t>8</w:t>
            </w:r>
          </w:p>
        </w:tc>
        <w:tc>
          <w:tcPr>
            <w:tcW w:w="1434" w:type="dxa"/>
            <w:noWrap/>
            <w:hideMark/>
          </w:tcPr>
          <w:p w14:paraId="05F7819C" w14:textId="77777777" w:rsidR="00771A68" w:rsidRPr="00CA4B42" w:rsidRDefault="00771A68" w:rsidP="00771A68">
            <w:r w:rsidRPr="00CA4B42">
              <w:t>0.003</w:t>
            </w:r>
          </w:p>
        </w:tc>
        <w:tc>
          <w:tcPr>
            <w:tcW w:w="1641" w:type="dxa"/>
            <w:noWrap/>
            <w:hideMark/>
          </w:tcPr>
          <w:p w14:paraId="0333F114" w14:textId="77777777" w:rsidR="00771A68" w:rsidRPr="00CA4B42" w:rsidRDefault="00771A68" w:rsidP="00771A68">
            <w:r w:rsidRPr="00CA4B42">
              <w:t>0.003</w:t>
            </w:r>
          </w:p>
        </w:tc>
        <w:tc>
          <w:tcPr>
            <w:tcW w:w="1489" w:type="dxa"/>
            <w:noWrap/>
            <w:hideMark/>
          </w:tcPr>
          <w:p w14:paraId="7AB4309A" w14:textId="77777777" w:rsidR="00771A68" w:rsidRPr="00CA4B42" w:rsidRDefault="00771A68" w:rsidP="00771A68">
            <w:r w:rsidRPr="00CA4B42">
              <w:t>0.001</w:t>
            </w:r>
          </w:p>
        </w:tc>
      </w:tr>
      <w:tr w:rsidR="00771A68" w:rsidRPr="00CA4B42" w14:paraId="26CAF718" w14:textId="77777777" w:rsidTr="00771A68">
        <w:trPr>
          <w:trHeight w:val="255"/>
        </w:trPr>
        <w:tc>
          <w:tcPr>
            <w:tcW w:w="3091" w:type="dxa"/>
            <w:noWrap/>
            <w:vAlign w:val="bottom"/>
            <w:hideMark/>
          </w:tcPr>
          <w:p w14:paraId="019C6839" w14:textId="2BBBD02D" w:rsidR="00771A68" w:rsidRPr="00CA4B42" w:rsidRDefault="00771A68" w:rsidP="00771A68">
            <w:r>
              <w:t>Moser.edge</w:t>
            </w:r>
          </w:p>
        </w:tc>
        <w:tc>
          <w:tcPr>
            <w:tcW w:w="1371" w:type="dxa"/>
            <w:noWrap/>
            <w:hideMark/>
          </w:tcPr>
          <w:p w14:paraId="6856F998" w14:textId="77777777" w:rsidR="00771A68" w:rsidRPr="00CA4B42" w:rsidRDefault="00771A68" w:rsidP="00771A68">
            <w:r w:rsidRPr="00CA4B42">
              <w:t>7</w:t>
            </w:r>
          </w:p>
        </w:tc>
        <w:tc>
          <w:tcPr>
            <w:tcW w:w="1434" w:type="dxa"/>
            <w:noWrap/>
            <w:hideMark/>
          </w:tcPr>
          <w:p w14:paraId="6BB22079" w14:textId="77777777" w:rsidR="00771A68" w:rsidRPr="00CA4B42" w:rsidRDefault="00771A68" w:rsidP="00771A68">
            <w:r w:rsidRPr="00CA4B42">
              <w:t>0.002</w:t>
            </w:r>
          </w:p>
        </w:tc>
        <w:tc>
          <w:tcPr>
            <w:tcW w:w="1641" w:type="dxa"/>
            <w:noWrap/>
            <w:hideMark/>
          </w:tcPr>
          <w:p w14:paraId="2B94A89C" w14:textId="77777777" w:rsidR="00771A68" w:rsidRPr="00CA4B42" w:rsidRDefault="00771A68" w:rsidP="00771A68">
            <w:r w:rsidRPr="00CA4B42">
              <w:t>0.003</w:t>
            </w:r>
          </w:p>
        </w:tc>
        <w:tc>
          <w:tcPr>
            <w:tcW w:w="1489" w:type="dxa"/>
            <w:noWrap/>
            <w:hideMark/>
          </w:tcPr>
          <w:p w14:paraId="01153CD2" w14:textId="77777777" w:rsidR="00771A68" w:rsidRPr="00CA4B42" w:rsidRDefault="00771A68" w:rsidP="00771A68">
            <w:r w:rsidRPr="00CA4B42">
              <w:t>0.001</w:t>
            </w:r>
          </w:p>
        </w:tc>
      </w:tr>
      <w:tr w:rsidR="00771A68" w:rsidRPr="00CA4B42" w14:paraId="086867B1" w14:textId="77777777" w:rsidTr="00771A68">
        <w:trPr>
          <w:trHeight w:val="255"/>
        </w:trPr>
        <w:tc>
          <w:tcPr>
            <w:tcW w:w="3091" w:type="dxa"/>
            <w:noWrap/>
            <w:vAlign w:val="bottom"/>
            <w:hideMark/>
          </w:tcPr>
          <w:p w14:paraId="53760D0A" w14:textId="083031F8" w:rsidR="00771A68" w:rsidRPr="00CA4B42" w:rsidRDefault="00771A68" w:rsidP="00771A68">
            <w:r>
              <w:t>Prism.edge</w:t>
            </w:r>
          </w:p>
        </w:tc>
        <w:tc>
          <w:tcPr>
            <w:tcW w:w="1371" w:type="dxa"/>
            <w:noWrap/>
            <w:hideMark/>
          </w:tcPr>
          <w:p w14:paraId="72DF1C3F" w14:textId="77777777" w:rsidR="00771A68" w:rsidRPr="00CA4B42" w:rsidRDefault="00771A68" w:rsidP="00771A68">
            <w:r w:rsidRPr="00CA4B42">
              <w:t>6</w:t>
            </w:r>
          </w:p>
        </w:tc>
        <w:tc>
          <w:tcPr>
            <w:tcW w:w="1434" w:type="dxa"/>
            <w:noWrap/>
            <w:hideMark/>
          </w:tcPr>
          <w:p w14:paraId="744B9CB6" w14:textId="77777777" w:rsidR="00771A68" w:rsidRPr="00CA4B42" w:rsidRDefault="00771A68" w:rsidP="00771A68">
            <w:r w:rsidRPr="00CA4B42">
              <w:t>0.001</w:t>
            </w:r>
          </w:p>
        </w:tc>
        <w:tc>
          <w:tcPr>
            <w:tcW w:w="1641" w:type="dxa"/>
            <w:noWrap/>
            <w:hideMark/>
          </w:tcPr>
          <w:p w14:paraId="13C7EDD4" w14:textId="77777777" w:rsidR="00771A68" w:rsidRPr="00CA4B42" w:rsidRDefault="00771A68" w:rsidP="00771A68">
            <w:r w:rsidRPr="00CA4B42">
              <w:t>0.003</w:t>
            </w:r>
          </w:p>
        </w:tc>
        <w:tc>
          <w:tcPr>
            <w:tcW w:w="1489" w:type="dxa"/>
            <w:noWrap/>
            <w:hideMark/>
          </w:tcPr>
          <w:p w14:paraId="77FB8D4B" w14:textId="77777777" w:rsidR="00771A68" w:rsidRPr="00CA4B42" w:rsidRDefault="00771A68" w:rsidP="00771A68">
            <w:r w:rsidRPr="00CA4B42">
              <w:t>0.001</w:t>
            </w:r>
          </w:p>
        </w:tc>
      </w:tr>
      <w:tr w:rsidR="00771A68" w:rsidRPr="00CA4B42" w14:paraId="65D7B0DC" w14:textId="77777777" w:rsidTr="00771A68">
        <w:trPr>
          <w:trHeight w:val="255"/>
        </w:trPr>
        <w:tc>
          <w:tcPr>
            <w:tcW w:w="3091" w:type="dxa"/>
            <w:noWrap/>
            <w:vAlign w:val="bottom"/>
            <w:hideMark/>
          </w:tcPr>
          <w:p w14:paraId="285EA514" w14:textId="723CE9CA" w:rsidR="00771A68" w:rsidRPr="00CA4B42" w:rsidRDefault="00771A68" w:rsidP="00771A68">
            <w:r>
              <w:t>Bull.edge</w:t>
            </w:r>
          </w:p>
        </w:tc>
        <w:tc>
          <w:tcPr>
            <w:tcW w:w="1371" w:type="dxa"/>
            <w:noWrap/>
            <w:hideMark/>
          </w:tcPr>
          <w:p w14:paraId="51EFB772" w14:textId="77777777" w:rsidR="00771A68" w:rsidRPr="00CA4B42" w:rsidRDefault="00771A68" w:rsidP="00771A68">
            <w:r w:rsidRPr="00CA4B42">
              <w:t>5</w:t>
            </w:r>
          </w:p>
        </w:tc>
        <w:tc>
          <w:tcPr>
            <w:tcW w:w="1434" w:type="dxa"/>
            <w:noWrap/>
            <w:hideMark/>
          </w:tcPr>
          <w:p w14:paraId="745D7FAE" w14:textId="77777777" w:rsidR="00771A68" w:rsidRPr="00CA4B42" w:rsidRDefault="00771A68" w:rsidP="00771A68">
            <w:r w:rsidRPr="00CA4B42">
              <w:t>0.001</w:t>
            </w:r>
          </w:p>
        </w:tc>
        <w:tc>
          <w:tcPr>
            <w:tcW w:w="1641" w:type="dxa"/>
            <w:noWrap/>
            <w:hideMark/>
          </w:tcPr>
          <w:p w14:paraId="41F82C4C" w14:textId="77777777" w:rsidR="00771A68" w:rsidRPr="00CA4B42" w:rsidRDefault="00771A68" w:rsidP="00771A68">
            <w:r w:rsidRPr="00CA4B42">
              <w:t>0.001</w:t>
            </w:r>
          </w:p>
        </w:tc>
        <w:tc>
          <w:tcPr>
            <w:tcW w:w="1489" w:type="dxa"/>
            <w:noWrap/>
            <w:hideMark/>
          </w:tcPr>
          <w:p w14:paraId="68C843A3" w14:textId="77777777" w:rsidR="00771A68" w:rsidRPr="00CA4B42" w:rsidRDefault="00771A68" w:rsidP="00771A68">
            <w:r w:rsidRPr="00CA4B42">
              <w:t>0.000</w:t>
            </w:r>
          </w:p>
        </w:tc>
      </w:tr>
      <w:tr w:rsidR="00771A68" w:rsidRPr="00CA4B42" w14:paraId="40F0FE20" w14:textId="77777777" w:rsidTr="00771A68">
        <w:trPr>
          <w:trHeight w:val="255"/>
        </w:trPr>
        <w:tc>
          <w:tcPr>
            <w:tcW w:w="3091" w:type="dxa"/>
            <w:noWrap/>
            <w:vAlign w:val="bottom"/>
            <w:hideMark/>
          </w:tcPr>
          <w:p w14:paraId="1EA8D04D" w14:textId="640E8F8C" w:rsidR="00771A68" w:rsidRPr="00CA4B42" w:rsidRDefault="00771A68" w:rsidP="00771A68">
            <w:r>
              <w:t>Butterfly.edge</w:t>
            </w:r>
          </w:p>
        </w:tc>
        <w:tc>
          <w:tcPr>
            <w:tcW w:w="1371" w:type="dxa"/>
            <w:noWrap/>
            <w:hideMark/>
          </w:tcPr>
          <w:p w14:paraId="4D4BCE6C" w14:textId="77777777" w:rsidR="00771A68" w:rsidRPr="00CA4B42" w:rsidRDefault="00771A68" w:rsidP="00771A68">
            <w:r w:rsidRPr="00CA4B42">
              <w:t>5</w:t>
            </w:r>
          </w:p>
        </w:tc>
        <w:tc>
          <w:tcPr>
            <w:tcW w:w="1434" w:type="dxa"/>
            <w:noWrap/>
            <w:hideMark/>
          </w:tcPr>
          <w:p w14:paraId="703AE4C4" w14:textId="77777777" w:rsidR="00771A68" w:rsidRPr="00CA4B42" w:rsidRDefault="00771A68" w:rsidP="00771A68">
            <w:r w:rsidRPr="00CA4B42">
              <w:t>0.001</w:t>
            </w:r>
          </w:p>
        </w:tc>
        <w:tc>
          <w:tcPr>
            <w:tcW w:w="1641" w:type="dxa"/>
            <w:noWrap/>
            <w:hideMark/>
          </w:tcPr>
          <w:p w14:paraId="1E6723BF" w14:textId="77777777" w:rsidR="00771A68" w:rsidRPr="00CA4B42" w:rsidRDefault="00771A68" w:rsidP="00771A68">
            <w:r w:rsidRPr="00CA4B42">
              <w:t>0.002</w:t>
            </w:r>
          </w:p>
        </w:tc>
        <w:tc>
          <w:tcPr>
            <w:tcW w:w="1489" w:type="dxa"/>
            <w:noWrap/>
            <w:hideMark/>
          </w:tcPr>
          <w:p w14:paraId="75D329A1" w14:textId="77777777" w:rsidR="00771A68" w:rsidRPr="00CA4B42" w:rsidRDefault="00771A68" w:rsidP="00771A68">
            <w:r w:rsidRPr="00CA4B42">
              <w:t>0.000</w:t>
            </w:r>
          </w:p>
        </w:tc>
      </w:tr>
      <w:tr w:rsidR="00771A68" w:rsidRPr="00CA4B42" w14:paraId="4F7006E9" w14:textId="77777777" w:rsidTr="00771A68">
        <w:trPr>
          <w:trHeight w:val="255"/>
        </w:trPr>
        <w:tc>
          <w:tcPr>
            <w:tcW w:w="3091" w:type="dxa"/>
            <w:noWrap/>
            <w:vAlign w:val="bottom"/>
            <w:hideMark/>
          </w:tcPr>
          <w:p w14:paraId="7851D62E" w14:textId="016E5034" w:rsidR="00771A68" w:rsidRPr="00CA4B42" w:rsidRDefault="00771A68" w:rsidP="00771A68">
            <w:r>
              <w:t>Diamond.edge</w:t>
            </w:r>
          </w:p>
        </w:tc>
        <w:tc>
          <w:tcPr>
            <w:tcW w:w="1371" w:type="dxa"/>
            <w:noWrap/>
            <w:hideMark/>
          </w:tcPr>
          <w:p w14:paraId="7692AAA1" w14:textId="77777777" w:rsidR="00771A68" w:rsidRPr="00CA4B42" w:rsidRDefault="00771A68" w:rsidP="00771A68">
            <w:r w:rsidRPr="00CA4B42">
              <w:t>4</w:t>
            </w:r>
          </w:p>
        </w:tc>
        <w:tc>
          <w:tcPr>
            <w:tcW w:w="1434" w:type="dxa"/>
            <w:noWrap/>
            <w:hideMark/>
          </w:tcPr>
          <w:p w14:paraId="73A8CF82" w14:textId="77777777" w:rsidR="00771A68" w:rsidRPr="00CA4B42" w:rsidRDefault="00771A68" w:rsidP="00771A68">
            <w:r w:rsidRPr="00CA4B42">
              <w:t>0.001</w:t>
            </w:r>
          </w:p>
        </w:tc>
        <w:tc>
          <w:tcPr>
            <w:tcW w:w="1641" w:type="dxa"/>
            <w:noWrap/>
            <w:hideMark/>
          </w:tcPr>
          <w:p w14:paraId="2E2D9328" w14:textId="77777777" w:rsidR="00771A68" w:rsidRPr="00CA4B42" w:rsidRDefault="00771A68" w:rsidP="00771A68">
            <w:r w:rsidRPr="00CA4B42">
              <w:t>0.001</w:t>
            </w:r>
          </w:p>
        </w:tc>
        <w:tc>
          <w:tcPr>
            <w:tcW w:w="1489" w:type="dxa"/>
            <w:noWrap/>
            <w:hideMark/>
          </w:tcPr>
          <w:p w14:paraId="257332C9" w14:textId="77777777" w:rsidR="00771A68" w:rsidRPr="00CA4B42" w:rsidRDefault="00771A68" w:rsidP="00771A68">
            <w:r w:rsidRPr="00CA4B42">
              <w:t>0.000</w:t>
            </w:r>
          </w:p>
        </w:tc>
      </w:tr>
      <w:tr w:rsidR="00771A68" w:rsidRPr="00CA4B42" w14:paraId="2129361F" w14:textId="77777777" w:rsidTr="0006695B">
        <w:trPr>
          <w:trHeight w:val="255"/>
        </w:trPr>
        <w:tc>
          <w:tcPr>
            <w:tcW w:w="3091" w:type="dxa"/>
            <w:noWrap/>
            <w:vAlign w:val="bottom"/>
            <w:hideMark/>
          </w:tcPr>
          <w:p w14:paraId="17C5F3D6" w14:textId="3E54CDA8" w:rsidR="00771A68" w:rsidRPr="00CA4B42" w:rsidRDefault="00771A68" w:rsidP="00771A68">
            <w:r>
              <w:t>path4.edge</w:t>
            </w:r>
          </w:p>
        </w:tc>
        <w:tc>
          <w:tcPr>
            <w:tcW w:w="1371" w:type="dxa"/>
            <w:noWrap/>
            <w:hideMark/>
          </w:tcPr>
          <w:p w14:paraId="20280E65" w14:textId="77777777" w:rsidR="00771A68" w:rsidRPr="00CA4B42" w:rsidRDefault="00771A68" w:rsidP="00771A68">
            <w:r w:rsidRPr="00CA4B42">
              <w:t>3</w:t>
            </w:r>
          </w:p>
        </w:tc>
        <w:tc>
          <w:tcPr>
            <w:tcW w:w="1434" w:type="dxa"/>
            <w:noWrap/>
            <w:hideMark/>
          </w:tcPr>
          <w:p w14:paraId="3BBCEE44" w14:textId="77777777" w:rsidR="00771A68" w:rsidRPr="00CA4B42" w:rsidRDefault="00771A68" w:rsidP="00771A68">
            <w:r w:rsidRPr="00CA4B42">
              <w:t>0.000</w:t>
            </w:r>
          </w:p>
        </w:tc>
        <w:tc>
          <w:tcPr>
            <w:tcW w:w="1641" w:type="dxa"/>
            <w:noWrap/>
            <w:hideMark/>
          </w:tcPr>
          <w:p w14:paraId="5A0D7BAC" w14:textId="77777777" w:rsidR="00771A68" w:rsidRPr="00CA4B42" w:rsidRDefault="00771A68" w:rsidP="00771A68">
            <w:r w:rsidRPr="00CA4B42">
              <w:t>0.000</w:t>
            </w:r>
          </w:p>
        </w:tc>
        <w:tc>
          <w:tcPr>
            <w:tcW w:w="1489" w:type="dxa"/>
            <w:noWrap/>
            <w:hideMark/>
          </w:tcPr>
          <w:p w14:paraId="524E4E93" w14:textId="77777777" w:rsidR="00771A68" w:rsidRPr="00CA4B42" w:rsidRDefault="00771A68" w:rsidP="00771A68">
            <w:r w:rsidRPr="00CA4B42">
              <w:t>0.000</w:t>
            </w:r>
          </w:p>
        </w:tc>
      </w:tr>
      <w:tr w:rsidR="00771A68" w:rsidRPr="00CA4B42" w14:paraId="4ABA8AFC" w14:textId="77777777" w:rsidTr="0006695B">
        <w:trPr>
          <w:trHeight w:val="255"/>
        </w:trPr>
        <w:tc>
          <w:tcPr>
            <w:tcW w:w="3091" w:type="dxa"/>
            <w:tcBorders>
              <w:bottom w:val="single" w:sz="12" w:space="0" w:color="auto"/>
            </w:tcBorders>
            <w:noWrap/>
            <w:vAlign w:val="bottom"/>
            <w:hideMark/>
          </w:tcPr>
          <w:p w14:paraId="450DF923" w14:textId="1B02C411" w:rsidR="00771A68" w:rsidRPr="00CA4B42" w:rsidRDefault="00771A68" w:rsidP="00771A68">
            <w:r>
              <w:t>tri.edge</w:t>
            </w:r>
          </w:p>
        </w:tc>
        <w:tc>
          <w:tcPr>
            <w:tcW w:w="1371" w:type="dxa"/>
            <w:tcBorders>
              <w:bottom w:val="single" w:sz="12" w:space="0" w:color="auto"/>
            </w:tcBorders>
            <w:noWrap/>
            <w:hideMark/>
          </w:tcPr>
          <w:p w14:paraId="441B7E32" w14:textId="77777777" w:rsidR="00771A68" w:rsidRPr="00CA4B42" w:rsidRDefault="00771A68" w:rsidP="00771A68">
            <w:r w:rsidRPr="00CA4B42">
              <w:t>3</w:t>
            </w:r>
          </w:p>
        </w:tc>
        <w:tc>
          <w:tcPr>
            <w:tcW w:w="1434" w:type="dxa"/>
            <w:tcBorders>
              <w:bottom w:val="single" w:sz="12" w:space="0" w:color="auto"/>
            </w:tcBorders>
            <w:noWrap/>
            <w:hideMark/>
          </w:tcPr>
          <w:p w14:paraId="6DC50CC4" w14:textId="77777777" w:rsidR="00771A68" w:rsidRPr="00CA4B42" w:rsidRDefault="00771A68" w:rsidP="00771A68">
            <w:r w:rsidRPr="00CA4B42">
              <w:t>0.001</w:t>
            </w:r>
          </w:p>
        </w:tc>
        <w:tc>
          <w:tcPr>
            <w:tcW w:w="1641" w:type="dxa"/>
            <w:tcBorders>
              <w:bottom w:val="single" w:sz="12" w:space="0" w:color="auto"/>
            </w:tcBorders>
            <w:noWrap/>
            <w:hideMark/>
          </w:tcPr>
          <w:p w14:paraId="3B87BBC8" w14:textId="77777777" w:rsidR="00771A68" w:rsidRPr="00CA4B42" w:rsidRDefault="00771A68" w:rsidP="00771A68">
            <w:r w:rsidRPr="00CA4B42">
              <w:t>0.001</w:t>
            </w:r>
          </w:p>
        </w:tc>
        <w:tc>
          <w:tcPr>
            <w:tcW w:w="1489" w:type="dxa"/>
            <w:tcBorders>
              <w:bottom w:val="single" w:sz="12" w:space="0" w:color="auto"/>
            </w:tcBorders>
            <w:noWrap/>
            <w:hideMark/>
          </w:tcPr>
          <w:p w14:paraId="613BB5CE" w14:textId="77777777" w:rsidR="00771A68" w:rsidRPr="00CA4B42" w:rsidRDefault="00771A68" w:rsidP="00771A68">
            <w:r w:rsidRPr="00CA4B42">
              <w:t>0.000</w:t>
            </w:r>
          </w:p>
        </w:tc>
      </w:tr>
      <w:tr w:rsidR="00DF01D4" w:rsidRPr="00CA4B42" w14:paraId="4287D9AD" w14:textId="77777777" w:rsidTr="0006695B">
        <w:trPr>
          <w:trHeight w:val="255"/>
        </w:trPr>
        <w:tc>
          <w:tcPr>
            <w:tcW w:w="9026" w:type="dxa"/>
            <w:gridSpan w:val="5"/>
            <w:tcBorders>
              <w:top w:val="single" w:sz="12" w:space="0" w:color="auto"/>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bookmarkStart w:id="26" w:name="_Toc7548026"/>
      <w:r>
        <w:t>PACE instances</w:t>
      </w:r>
      <w:bookmarkEnd w:id="26"/>
    </w:p>
    <w:p w14:paraId="0AF5830B" w14:textId="77777777" w:rsidR="001562CF" w:rsidRDefault="001562CF" w:rsidP="001562CF"/>
    <w:p w14:paraId="07B0FE7D" w14:textId="78AEB9BD" w:rsidR="001562CF" w:rsidRDefault="001562CF" w:rsidP="00B17DE7">
      <w:pPr>
        <w:keepNext/>
        <w:ind w:firstLine="720"/>
      </w:pPr>
      <w:r>
        <w:t>P</w:t>
      </w:r>
      <w:r w:rsidR="00597282">
        <w:t xml:space="preserve">ACE </w:t>
      </w:r>
      <w:r>
        <w:t>provided large insta</w:t>
      </w:r>
      <w:r w:rsidR="0018230B">
        <w:t>nces, ranging from 200 to over 6</w:t>
      </w:r>
      <w:r>
        <w:t>0</w:t>
      </w:r>
      <w:r w:rsidR="0018230B">
        <w:t xml:space="preserve"> </w:t>
      </w:r>
      <w:r>
        <w:t xml:space="preserve">000 vertices. </w:t>
      </w:r>
      <w:r w:rsidR="0018230B">
        <w:t xml:space="preserve">All configurations were run with timeout of 120 seconds. </w:t>
      </w:r>
      <m:oMath>
        <m:r>
          <w:rPr>
            <w:rFonts w:ascii="Cambria Math" w:hAnsi="Cambria Math"/>
          </w:rPr>
          <m:t>Branch</m:t>
        </m:r>
      </m:oMath>
      <w:r w:rsidR="0018230B">
        <w:t xml:space="preserve"> and </w:t>
      </w:r>
      <m:oMath>
        <m:r>
          <w:rPr>
            <w:rFonts w:ascii="Cambria Math" w:hAnsi="Cambria Math"/>
          </w:rPr>
          <m:t>Branch and bound</m:t>
        </m:r>
      </m:oMath>
      <w:r w:rsidR="0018230B">
        <w:t xml:space="preserve"> hav</w:t>
      </w:r>
      <w:r w:rsidR="00B17DE7">
        <w:t xml:space="preserve">e timed out for all instances. </w:t>
      </w:r>
    </w:p>
    <w:p w14:paraId="62187E32" w14:textId="76BC7754" w:rsidR="003D0E65" w:rsidRDefault="003D0E65" w:rsidP="003D0E65">
      <w:pPr>
        <w:keepNext/>
        <w:ind w:firstLine="720"/>
      </w:pPr>
      <w:r>
        <w:t xml:space="preserve">Contrary to expectation, quadratic kernel version and linear kernel version of the algorithm were performing quite similarly on those tests. Possible explanation of that is that graphs provided were rather small – most of the instances which executed have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m:t>
        </m:r>
        <m:r>
          <w:rPr>
            <w:rFonts w:ascii="Cambria Math" w:hAnsi="Cambria Math"/>
          </w:rPr>
          <m:t>&lt;2000</m:t>
        </m:r>
      </m:oMath>
      <w:r>
        <w:t xml:space="preserve">. For graphs with few vertices, quadratic bound may not differ much from linear one. However, this is intuitive observation and should be treated as such – there might be specific types of graphs for which crown decomposition might outperform quadratic kernel. </w:t>
      </w:r>
    </w:p>
    <w:p w14:paraId="6CB94064" w14:textId="2075E0A2" w:rsidR="003D0E65" w:rsidRDefault="00B17DE7" w:rsidP="003D0E65">
      <w:pPr>
        <w:pStyle w:val="Heading2"/>
      </w:pPr>
      <w:r>
        <w:t>Random instances</w:t>
      </w:r>
    </w:p>
    <w:p w14:paraId="4F312A9A" w14:textId="07877E9D" w:rsidR="003D0E65" w:rsidRDefault="003D0E65" w:rsidP="00E7638E">
      <w:r>
        <w:tab/>
        <w:t>Graphs of different density were generated to test the hypothesis</w:t>
      </w:r>
      <w:r w:rsidR="00E7638E">
        <w:t xml:space="preserve"> above crown decomposition being </w:t>
      </w:r>
      <w:r w:rsidR="00B17DE7">
        <w:tab/>
      </w:r>
    </w:p>
    <w:p w14:paraId="4EFCC948" w14:textId="2C2BDBD7" w:rsidR="00B17DE7" w:rsidRDefault="00B17DE7" w:rsidP="003D0E65">
      <w:r>
        <w:t xml:space="preserve">Random instances yielded mixed results; while the performance </w:t>
      </w:r>
      <w:r w:rsidR="003D0E65">
        <w:t xml:space="preserve">proved to be consistent over a large set of instances, </w:t>
      </w:r>
      <w:r w:rsidR="00E7638E">
        <w:t xml:space="preserve">linear kernel and quadratic kernel were performing similarly on most tests; moreover, </w:t>
      </w:r>
      <w:r w:rsidR="003D0E65">
        <w:t>due to the specific way iGraph’s GRG function</w:t>
      </w:r>
      <w:r w:rsidR="003D0E65">
        <w:rPr>
          <w:rStyle w:val="FootnoteReference"/>
        </w:rPr>
        <w:footnoteReference w:id="15"/>
      </w:r>
      <w:r w:rsidR="003D0E65">
        <w:t xml:space="preserve"> of random graphs generates instances, it is unclear whether graphs generated this way cover all types of graphs. Due to time constraints tests on randomly generated instances were not pursued further.</w:t>
      </w:r>
    </w:p>
    <w:p w14:paraId="576020A1" w14:textId="77777777" w:rsidR="00635437" w:rsidRDefault="00635437" w:rsidP="001562CF"/>
    <w:p w14:paraId="47EF5649" w14:textId="77777777" w:rsidR="001562CF" w:rsidRDefault="001562CF" w:rsidP="001562CF"/>
    <w:p w14:paraId="668FDD36" w14:textId="1DBD8F16" w:rsidR="00534132" w:rsidRDefault="008B5B76" w:rsidP="00C7745E">
      <w:pPr>
        <w:pStyle w:val="Heading1"/>
      </w:pPr>
      <w:bookmarkStart w:id="27" w:name="_Toc7548027"/>
      <w:r w:rsidRPr="009F5646">
        <w:t>C</w:t>
      </w:r>
      <w:r w:rsidR="00464BFF">
        <w:t>hapter 6</w:t>
      </w:r>
      <w:r w:rsidR="00A56C92" w:rsidRPr="009F5646">
        <w:t>: Conclusions</w:t>
      </w:r>
      <w:bookmarkEnd w:id="27"/>
    </w:p>
    <w:p w14:paraId="392EE9A9" w14:textId="0C30DF82" w:rsidR="0026661F" w:rsidRDefault="0026661F" w:rsidP="0026661F">
      <w:pPr>
        <w:pStyle w:val="Heading2"/>
      </w:pPr>
      <w:bookmarkStart w:id="28" w:name="_Toc7548028"/>
      <w:r>
        <w:t>Theory and practical tests</w:t>
      </w:r>
      <w:bookmarkEnd w:id="28"/>
    </w:p>
    <w:p w14:paraId="6FDFEEC0" w14:textId="29922CC9" w:rsidR="0026661F" w:rsidRDefault="0026661F" w:rsidP="00800157">
      <w:r>
        <w:tab/>
        <w:t xml:space="preserve">Tests have confirmed FPT models for </w:t>
      </w:r>
      <m:oMath>
        <m:r>
          <w:rPr>
            <w:rFonts w:ascii="Cambria Math" w:hAnsi="Cambria Math"/>
          </w:rPr>
          <m:t>K-Vertex Cover</m:t>
        </m:r>
      </m:oMath>
      <w:r>
        <w:t xml:space="preserve"> algorithms. “Famous “ benchmark has shown that bounding the search tree and reductions rules both provide great improvements in the performance of the program, and </w:t>
      </w:r>
      <w:r w:rsidR="00800157">
        <w:t>the gains they yield are additive.</w:t>
      </w:r>
    </w:p>
    <w:p w14:paraId="388F31C2" w14:textId="77777777" w:rsidR="00800157" w:rsidRDefault="00800157" w:rsidP="00800157">
      <w:r>
        <w:tab/>
        <w:t>Benchmarks on PACE instances demonstrated that choice of modules used to implement the algorithm is crucial to optimize real-life performance; Version of the algorithm using iGraph’s copying function outperformed version using deepcopy’s copying module greatly.</w:t>
      </w:r>
    </w:p>
    <w:p w14:paraId="1A602607" w14:textId="76A10275" w:rsidR="00A65B70" w:rsidRDefault="00800157" w:rsidP="00A65B70">
      <w:r>
        <w:tab/>
        <w:t xml:space="preserve">Randomly generated instances have revealed </w:t>
      </w:r>
      <w:r w:rsidR="00A65B70">
        <w:t xml:space="preserve">(marginal) </w:t>
      </w:r>
      <w:r>
        <w:t xml:space="preserve">benefit of </w:t>
      </w:r>
      <w:r w:rsidR="00A65B70">
        <w:t>using local preprocessing rules and higher efficiency of linear kernels on denser graphs.</w:t>
      </w:r>
    </w:p>
    <w:p w14:paraId="2A4120A5" w14:textId="3912ACB7" w:rsidR="00A65B70" w:rsidRDefault="00A65B70" w:rsidP="00A65B70">
      <w:pPr>
        <w:pStyle w:val="Heading2"/>
      </w:pPr>
      <w:bookmarkStart w:id="29" w:name="_Toc7548029"/>
      <w:r>
        <w:t>Program functionality</w:t>
      </w:r>
      <w:bookmarkEnd w:id="29"/>
    </w:p>
    <w:p w14:paraId="1C78B9B5" w14:textId="2565821D" w:rsidR="00A65B70" w:rsidRDefault="00A65B70" w:rsidP="00A65B70">
      <w:r>
        <w:tab/>
        <w:t xml:space="preserve">Majority of features planned for was implemented, including parsers for PACE-style graphs, branch and bound algorithm, reduction rules (both naïve and more refined, local version) and crown decomposition kernel. </w:t>
      </w:r>
    </w:p>
    <w:p w14:paraId="423D57D8" w14:textId="53885514" w:rsidR="00A65B70" w:rsidRDefault="00A65B70" w:rsidP="006A0BB2">
      <w:pPr>
        <w:ind w:firstLine="720"/>
      </w:pPr>
      <w:r>
        <w:t>However, crown decomposition was the</w:t>
      </w:r>
      <w:r w:rsidR="006A0BB2">
        <w:t xml:space="preserve"> only linear kernel implemented; linear programming is more thoroughly explored kernelization of </w:t>
      </w:r>
      <m:oMath>
        <m:r>
          <w:rPr>
            <w:rFonts w:ascii="Cambria Math" w:hAnsi="Cambria Math"/>
          </w:rPr>
          <m:t>V-C</m:t>
        </m:r>
      </m:oMath>
      <w:r w:rsidR="006A0BB2">
        <w:t>, therefore objective of implementing linear kernels is only partly met.</w:t>
      </w:r>
    </w:p>
    <w:p w14:paraId="6105670C" w14:textId="283E02E9" w:rsidR="00C7745E" w:rsidRDefault="006A0BB2" w:rsidP="00C7745E">
      <w:pPr>
        <w:ind w:firstLine="720"/>
      </w:pPr>
      <w:r>
        <w:t xml:space="preserve">As a </w:t>
      </w:r>
      <w:r w:rsidR="00C7745E">
        <w:t>side effect</w:t>
      </w:r>
      <w:r>
        <w:t xml:space="preserve"> of implementing the solver itself, tools to benchmark the performance of a given configuration of the algorithm (vc_profiler.py) and to generate different sets of graph instances (graph_generator.py) were made. Thus, with little alteration the module can function as fundamentals for measuring performance of different graph-based algorithms.</w:t>
      </w:r>
    </w:p>
    <w:p w14:paraId="42080CEF" w14:textId="77777777" w:rsidR="00C7745E" w:rsidRDefault="00C7745E" w:rsidP="00C7745E">
      <w:pPr>
        <w:pStyle w:val="Heading2"/>
      </w:pPr>
      <w:bookmarkStart w:id="30" w:name="_Toc7548030"/>
      <w:r>
        <w:t>Further work</w:t>
      </w:r>
      <w:bookmarkEnd w:id="30"/>
    </w:p>
    <w:p w14:paraId="577C09B1" w14:textId="27FB819B" w:rsidR="00C7745E" w:rsidRDefault="00C7745E" w:rsidP="00344802">
      <w:r>
        <w:t xml:space="preserve"> </w:t>
      </w:r>
      <w:r>
        <w:tab/>
        <w:t xml:space="preserve">The project could be enhanced by implementing LP based linear kernel – that would allow direct comparison of two most popular FPT linear kernels. Above that, as very large instances from PACE have shown, in some cases it may be more efficient to parametrize </w:t>
      </w:r>
      <m:oMath>
        <m:r>
          <w:rPr>
            <w:rFonts w:ascii="Cambria Math" w:hAnsi="Cambria Math"/>
          </w:rPr>
          <m:t>V-C</m:t>
        </m:r>
      </m:oMath>
      <w:r>
        <w:t xml:space="preserve"> by something else than solution size. More refined parameters include </w:t>
      </w:r>
      <w:r w:rsidR="0064062A">
        <w:t xml:space="preserve">solution size minus maximal matching </w:t>
      </w:r>
      <w:r w:rsidR="0064062A">
        <w:fldChar w:fldCharType="begin" w:fldLock="1"/>
      </w:r>
      <w:r w:rsidR="007B094B">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7B094B">
        <w:rPr>
          <w:rFonts w:ascii="Cambria Math" w:hAnsi="Cambria Math" w:cs="Cambria Math"/>
        </w:rPr>
        <w:instrText>∗</w:instrText>
      </w:r>
      <w:r w:rsidR="007B094B">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64062A">
        <w:fldChar w:fldCharType="separate"/>
      </w:r>
      <w:r w:rsidR="0064062A" w:rsidRPr="0064062A">
        <w:rPr>
          <w:noProof/>
        </w:rPr>
        <w:t>[14]</w:t>
      </w:r>
      <w:r w:rsidR="0064062A">
        <w:fldChar w:fldCharType="end"/>
      </w:r>
      <w:r w:rsidR="0064062A">
        <w:t xml:space="preserve"> and</w:t>
      </w:r>
      <w:r w:rsidR="00344802">
        <w:t xml:space="preserve"> vertex-degree based parameters</w:t>
      </w:r>
      <w:r w:rsidR="00344802">
        <w:fldChar w:fldCharType="begin" w:fldLock="1"/>
      </w:r>
      <w:r w:rsidR="00EC7B5E">
        <w:instrText>ADDIN CSL_CITATION {"citationItems":[{"id":"ITEM-1","itemData":{"abstract":"We study the well-known Vertex Cover problem parameter-ized above and below tight bounds. We show that two of the parameter-izations (both were suggested by Mahajan, Raman and Sikdar, J. Computer and System Sciences, 75(2):137-153, 2009) are fixed-parameter tractable and two other parameterizations are W[1]-hard (one of them is, in fact, W[2]-hard).","author":[{"dropping-particle":"","family":"Gutin","given":"Gregory","non-dropping-particle":"","parse-names":false,"suffix":""},{"dropping-particle":"","family":"Kim","given":"Eun Jung","non-dropping-particle":"","parse-names":false,"suffix":""},{"dropping-particle":"","family":"Lampis","given":"Michael","non-dropping-particle":"","parse-names":false,"suffix":""},{"dropping-particle":"","family":"Mitsou","given":"Valia","non-dropping-particle":"","parse-names":false,"suffix":""}],"id":"ITEM-1","issued":{"date-parts":[["0"]]},"title":"Vertex Cover Problem Parameterized Above and Below Tight Bounds","type":"report"},"uris":["http://www.mendeley.com/documents/?uuid=c180521c-f0a4-3368-93fd-3fbee7f91a46"]}],"mendeley":{"formattedCitation":"[17]","plainTextFormattedCitation":"[17]","previouslyFormattedCitation":"[17]"},"properties":{"noteIndex":0},"schema":"https://github.com/citation-style-language/schema/raw/master/csl-citation.json"}</w:instrText>
      </w:r>
      <w:r w:rsidR="00344802">
        <w:fldChar w:fldCharType="separate"/>
      </w:r>
      <w:r w:rsidR="00EC7B5E" w:rsidRPr="00EC7B5E">
        <w:rPr>
          <w:noProof/>
        </w:rPr>
        <w:t>[17]</w:t>
      </w:r>
      <w:r w:rsidR="00344802">
        <w:fldChar w:fldCharType="end"/>
      </w:r>
      <w:r w:rsidR="0064062A">
        <w:t>. Therefore, natural progression of the project would be to explore literature and existing algorithms using different parameters and compare their performance with the ones already prepared.</w:t>
      </w:r>
    </w:p>
    <w:p w14:paraId="511BA74E" w14:textId="28A61F3A" w:rsidR="00C7745E" w:rsidRPr="00B24474" w:rsidRDefault="00C7745E" w:rsidP="00C7745E">
      <w:r>
        <w:tab/>
        <w:t xml:space="preserve"> </w:t>
      </w:r>
    </w:p>
    <w:p w14:paraId="6944E029" w14:textId="77777777" w:rsidR="00A6621A" w:rsidRDefault="00A6621A" w:rsidP="008361E2">
      <w:pPr>
        <w:pStyle w:val="Heading1"/>
      </w:pPr>
      <w:bookmarkStart w:id="31" w:name="_Toc7548031"/>
      <w:r>
        <w:t>References</w:t>
      </w:r>
      <w:bookmarkEnd w:id="31"/>
    </w:p>
    <w:p w14:paraId="4A0B3787" w14:textId="7A2C4351" w:rsidR="007879CA" w:rsidRPr="007879CA" w:rsidRDefault="00A6621A" w:rsidP="007879C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7879CA" w:rsidRPr="007879CA">
        <w:rPr>
          <w:rFonts w:cs="Times New Roman"/>
          <w:noProof/>
        </w:rPr>
        <w:t>[1]</w:t>
      </w:r>
      <w:r w:rsidR="007879CA" w:rsidRPr="007879CA">
        <w:rPr>
          <w:rFonts w:cs="Times New Roman"/>
          <w:noProof/>
        </w:rPr>
        <w:tab/>
        <w:t xml:space="preserve">F. C. Gomes, C. N. Meneses, P. M. Pardalos, G. Valdisio, and R. Viana, “Experimental Analysis of Approximation Algorithms for the Vertex Cover and Set Covering Problems,” </w:t>
      </w:r>
      <w:r w:rsidR="007879CA" w:rsidRPr="007879CA">
        <w:rPr>
          <w:rFonts w:cs="Times New Roman"/>
          <w:i/>
          <w:iCs/>
          <w:noProof/>
        </w:rPr>
        <w:t>Comput. Oper. Res.</w:t>
      </w:r>
      <w:r w:rsidR="007879CA" w:rsidRPr="007879CA">
        <w:rPr>
          <w:rFonts w:cs="Times New Roman"/>
          <w:noProof/>
        </w:rPr>
        <w:t>, vol. 33, pp. 3520–3534, 2006.</w:t>
      </w:r>
    </w:p>
    <w:p w14:paraId="2B5E2311"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w:t>
      </w:r>
      <w:r w:rsidRPr="007879CA">
        <w:rPr>
          <w:rFonts w:cs="Times New Roman"/>
          <w:noProof/>
        </w:rPr>
        <w:tab/>
        <w:t>S. Cai, K. Su, C. Com, and A. Sattar, “NuMVC: An Efficient Local Search Algorithm for Minimum Vertex Cover Chuan Luo,” 2013.</w:t>
      </w:r>
    </w:p>
    <w:p w14:paraId="557401AA"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3]</w:t>
      </w:r>
      <w:r w:rsidRPr="007879CA">
        <w:rPr>
          <w:rFonts w:cs="Times New Roman"/>
          <w:noProof/>
        </w:rPr>
        <w:tab/>
        <w:t xml:space="preserve">M. Cygan, F. V. Fomin, Ł. Kowalik, D. Lokshtanov, D. Marx, M. Pilipczuk, M. Pilipczuk, and S. Saurabh, </w:t>
      </w:r>
      <w:r w:rsidRPr="007879CA">
        <w:rPr>
          <w:rFonts w:cs="Times New Roman"/>
          <w:i/>
          <w:iCs/>
          <w:noProof/>
        </w:rPr>
        <w:t>Parameterized Algorithms</w:t>
      </w:r>
      <w:r w:rsidRPr="007879CA">
        <w:rPr>
          <w:rFonts w:cs="Times New Roman"/>
          <w:noProof/>
        </w:rPr>
        <w:t>. 2015.</w:t>
      </w:r>
    </w:p>
    <w:p w14:paraId="5E70C354"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4]</w:t>
      </w:r>
      <w:r w:rsidRPr="007879CA">
        <w:rPr>
          <w:rFonts w:cs="Times New Roman"/>
          <w:noProof/>
        </w:rPr>
        <w:tab/>
        <w:t xml:space="preserve">T. H. Cormen, </w:t>
      </w:r>
      <w:r w:rsidRPr="007879CA">
        <w:rPr>
          <w:rFonts w:cs="Times New Roman"/>
          <w:i/>
          <w:iCs/>
          <w:noProof/>
        </w:rPr>
        <w:t>Introduction to algorithms</w:t>
      </w:r>
      <w:r w:rsidRPr="007879CA">
        <w:rPr>
          <w:rFonts w:cs="Times New Roman"/>
          <w:noProof/>
        </w:rPr>
        <w:t>. MIT Press, 2009.</w:t>
      </w:r>
    </w:p>
    <w:p w14:paraId="27024EED"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5]</w:t>
      </w:r>
      <w:r w:rsidRPr="007879CA">
        <w:rPr>
          <w:rFonts w:cs="Times New Roman"/>
          <w:noProof/>
        </w:rPr>
        <w:tab/>
        <w:t xml:space="preserve">D. E. Knuth, “Postscript about NP-hard problems,” </w:t>
      </w:r>
      <w:r w:rsidRPr="007879CA">
        <w:rPr>
          <w:rFonts w:cs="Times New Roman"/>
          <w:i/>
          <w:iCs/>
          <w:noProof/>
        </w:rPr>
        <w:t>ACM SIGACT News</w:t>
      </w:r>
      <w:r w:rsidRPr="007879CA">
        <w:rPr>
          <w:rFonts w:cs="Times New Roman"/>
          <w:noProof/>
        </w:rPr>
        <w:t>, vol. 6, no. 2, pp. 15–16, Apr. 1974.</w:t>
      </w:r>
    </w:p>
    <w:p w14:paraId="1E9A92AC"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6]</w:t>
      </w:r>
      <w:r w:rsidRPr="007879CA">
        <w:rPr>
          <w:rFonts w:cs="Times New Roman"/>
          <w:noProof/>
        </w:rPr>
        <w:tab/>
        <w:t xml:space="preserve">J. van (Jan) Leeuwen, </w:t>
      </w:r>
      <w:r w:rsidRPr="007879CA">
        <w:rPr>
          <w:rFonts w:cs="Times New Roman"/>
          <w:i/>
          <w:iCs/>
          <w:noProof/>
        </w:rPr>
        <w:t>Handbook of theoretical computer science</w:t>
      </w:r>
      <w:r w:rsidRPr="007879CA">
        <w:rPr>
          <w:rFonts w:cs="Times New Roman"/>
          <w:noProof/>
        </w:rPr>
        <w:t>. Elsevier, 1994.</w:t>
      </w:r>
    </w:p>
    <w:p w14:paraId="2AF98948"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7]</w:t>
      </w:r>
      <w:r w:rsidRPr="007879CA">
        <w:rPr>
          <w:rFonts w:cs="Times New Roman"/>
          <w:noProof/>
        </w:rPr>
        <w:tab/>
        <w:t xml:space="preserve">F. N. Abu-Khzam, M. R. Fellows, M. A. Langston, and W. H. Suters, “Crown Structures for Vertex Cover Kernelization,” </w:t>
      </w:r>
      <w:r w:rsidRPr="007879CA">
        <w:rPr>
          <w:rFonts w:cs="Times New Roman"/>
          <w:i/>
          <w:iCs/>
          <w:noProof/>
        </w:rPr>
        <w:t>Theory Comput. Syst.</w:t>
      </w:r>
      <w:r w:rsidRPr="007879CA">
        <w:rPr>
          <w:rFonts w:cs="Times New Roman"/>
          <w:noProof/>
        </w:rPr>
        <w:t>, vol. 41, no. 3, pp. 411–430, Oct. 2007.</w:t>
      </w:r>
    </w:p>
    <w:p w14:paraId="42145CD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8]</w:t>
      </w:r>
      <w:r w:rsidRPr="007879CA">
        <w:rPr>
          <w:rFonts w:cs="Times New Roman"/>
          <w:noProof/>
        </w:rPr>
        <w:tab/>
        <w:t xml:space="preserve">G. L. Nemhauser and L. E. Trotter, “Vertex packings: Structural properties and algorithms,” </w:t>
      </w:r>
      <w:r w:rsidRPr="007879CA">
        <w:rPr>
          <w:rFonts w:cs="Times New Roman"/>
          <w:i/>
          <w:iCs/>
          <w:noProof/>
        </w:rPr>
        <w:t>Math. Program.</w:t>
      </w:r>
      <w:r w:rsidRPr="007879CA">
        <w:rPr>
          <w:rFonts w:cs="Times New Roman"/>
          <w:noProof/>
        </w:rPr>
        <w:t>, vol. 8, no. 1, pp. 232–248, Dec. 1975.</w:t>
      </w:r>
    </w:p>
    <w:p w14:paraId="223B2543"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9]</w:t>
      </w:r>
      <w:r w:rsidRPr="007879CA">
        <w:rPr>
          <w:rFonts w:cs="Times New Roman"/>
          <w:noProof/>
        </w:rPr>
        <w:tab/>
        <w:t>F. N. Abu-Khzam, R. L. Collins, M. R. Fellows, M. A. Langston, W. H. Suters, and C. T. Symons, “Kernelization Algorithms for the Vertex Cover Problem: Theory and Experiments *.”</w:t>
      </w:r>
    </w:p>
    <w:p w14:paraId="52113DCD"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0]</w:t>
      </w:r>
      <w:r w:rsidRPr="007879CA">
        <w:rPr>
          <w:rFonts w:cs="Times New Roman"/>
          <w:noProof/>
        </w:rPr>
        <w:tab/>
        <w:t xml:space="preserve">D. Kőnig, “Gráfok és alkalmazásuk a determinánsok és a halmazok elméletére,” </w:t>
      </w:r>
      <w:r w:rsidRPr="007879CA">
        <w:rPr>
          <w:rFonts w:cs="Times New Roman"/>
          <w:i/>
          <w:iCs/>
          <w:noProof/>
        </w:rPr>
        <w:t>Mat. és Természettudományi Értesítő</w:t>
      </w:r>
      <w:r w:rsidRPr="007879CA">
        <w:rPr>
          <w:rFonts w:cs="Times New Roman"/>
          <w:noProof/>
        </w:rPr>
        <w:t>, vol. 34, pp. 104–119, 1916.</w:t>
      </w:r>
    </w:p>
    <w:p w14:paraId="7A7CBFB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1]</w:t>
      </w:r>
      <w:r w:rsidRPr="007879CA">
        <w:rPr>
          <w:rFonts w:cs="Times New Roman"/>
          <w:noProof/>
        </w:rPr>
        <w:tab/>
        <w:t xml:space="preserve">J. A. (John A. Bondy and U. S. R. Murty, </w:t>
      </w:r>
      <w:r w:rsidRPr="007879CA">
        <w:rPr>
          <w:rFonts w:cs="Times New Roman"/>
          <w:i/>
          <w:iCs/>
          <w:noProof/>
        </w:rPr>
        <w:t>Graph theory with applications</w:t>
      </w:r>
      <w:r w:rsidRPr="007879CA">
        <w:rPr>
          <w:rFonts w:cs="Times New Roman"/>
          <w:noProof/>
        </w:rPr>
        <w:t>. North Holland, 1976.</w:t>
      </w:r>
    </w:p>
    <w:p w14:paraId="1ED4561B"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2]</w:t>
      </w:r>
      <w:r w:rsidRPr="007879CA">
        <w:rPr>
          <w:rFonts w:cs="Times New Roman"/>
          <w:noProof/>
        </w:rPr>
        <w:tab/>
        <w:t xml:space="preserve">J. E. Hopcroft and R. M. Karp, “A n5/2 algorithm for maximum matchings in bipartite,” in </w:t>
      </w:r>
      <w:r w:rsidRPr="007879CA">
        <w:rPr>
          <w:rFonts w:cs="Times New Roman"/>
          <w:i/>
          <w:iCs/>
          <w:noProof/>
        </w:rPr>
        <w:t>12th Annual Symposium on Switching and Automata Theory (swat 1971)</w:t>
      </w:r>
      <w:r w:rsidRPr="007879CA">
        <w:rPr>
          <w:rFonts w:cs="Times New Roman"/>
          <w:noProof/>
        </w:rPr>
        <w:t>, 1971, pp. 122–125.</w:t>
      </w:r>
    </w:p>
    <w:p w14:paraId="52F8164F"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3]</w:t>
      </w:r>
      <w:r w:rsidRPr="007879CA">
        <w:rPr>
          <w:rFonts w:cs="Times New Roman"/>
          <w:noProof/>
        </w:rPr>
        <w:tab/>
        <w:t>K. Thulasiraman, S. Arumugam, A. Brandsta</w:t>
      </w:r>
      <w:r w:rsidRPr="007879CA">
        <w:rPr>
          <w:rFonts w:ascii="Times New Roman" w:hAnsi="Times New Roman" w:cs="Times New Roman"/>
          <w:noProof/>
        </w:rPr>
        <w:t>̈</w:t>
      </w:r>
      <w:r w:rsidRPr="007879CA">
        <w:rPr>
          <w:rFonts w:cs="Times New Roman"/>
          <w:noProof/>
        </w:rPr>
        <w:t xml:space="preserve">dt, and T. (Takao) Nishizeki, </w:t>
      </w:r>
      <w:r w:rsidRPr="007879CA">
        <w:rPr>
          <w:rFonts w:cs="Times New Roman"/>
          <w:i/>
          <w:iCs/>
          <w:noProof/>
        </w:rPr>
        <w:t>Handbook of graph theory, combinatorial optimization, and algorithms</w:t>
      </w:r>
      <w:r w:rsidRPr="007879CA">
        <w:rPr>
          <w:rFonts w:cs="Times New Roman"/>
          <w:noProof/>
        </w:rPr>
        <w:t>. .</w:t>
      </w:r>
    </w:p>
    <w:p w14:paraId="127CC000"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4]</w:t>
      </w:r>
      <w:r w:rsidRPr="007879CA">
        <w:rPr>
          <w:rFonts w:cs="Times New Roman"/>
          <w:noProof/>
        </w:rPr>
        <w:tab/>
        <w:t xml:space="preserve">D. Lokshtanov, N. S. Narayanaswamy, V. Raman, M. S. Ramanujan, and S. Saurabh, “Faster Parameterized Algorithms using Linear Programming </w:t>
      </w:r>
      <w:r w:rsidRPr="007879CA">
        <w:rPr>
          <w:rFonts w:ascii="Cambria Math" w:hAnsi="Cambria Math" w:cs="Cambria Math"/>
          <w:noProof/>
        </w:rPr>
        <w:t>∗</w:t>
      </w:r>
      <w:r w:rsidRPr="007879CA">
        <w:rPr>
          <w:rFonts w:cs="Times New Roman"/>
          <w:noProof/>
        </w:rPr>
        <w:t xml:space="preserve">,” </w:t>
      </w:r>
      <w:r w:rsidRPr="007879CA">
        <w:rPr>
          <w:rFonts w:cs="Times New Roman"/>
          <w:i/>
          <w:iCs/>
          <w:noProof/>
        </w:rPr>
        <w:t>Arxiv Prepr. arXiv1203.0833</w:t>
      </w:r>
      <w:r w:rsidRPr="007879CA">
        <w:rPr>
          <w:rFonts w:cs="Times New Roman"/>
          <w:noProof/>
        </w:rPr>
        <w:t>, pp. 1–38, 2012.</w:t>
      </w:r>
    </w:p>
    <w:p w14:paraId="56DE77AC"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5]</w:t>
      </w:r>
      <w:r w:rsidRPr="007879CA">
        <w:rPr>
          <w:rFonts w:cs="Times New Roman"/>
          <w:noProof/>
        </w:rPr>
        <w:tab/>
        <w:t xml:space="preserve">R. Niedermeier and P. Rossmanith, “A general method to speed up fixed-parameter-tractable algorithms,” </w:t>
      </w:r>
      <w:r w:rsidRPr="007879CA">
        <w:rPr>
          <w:rFonts w:cs="Times New Roman"/>
          <w:i/>
          <w:iCs/>
          <w:noProof/>
        </w:rPr>
        <w:t>Inf. Process. Lett.</w:t>
      </w:r>
      <w:r w:rsidRPr="007879CA">
        <w:rPr>
          <w:rFonts w:cs="Times New Roman"/>
          <w:noProof/>
        </w:rPr>
        <w:t>, vol. 73, no. 3–4, pp. 125–129, Feb. 2000.</w:t>
      </w:r>
    </w:p>
    <w:p w14:paraId="2FA1D9C0"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6]</w:t>
      </w:r>
      <w:r w:rsidRPr="007879CA">
        <w:rPr>
          <w:rFonts w:cs="Times New Roman"/>
          <w:noProof/>
        </w:rPr>
        <w:tab/>
        <w:t xml:space="preserve">F. N. Abu-Khzam, M. A. Langston, P. Shanbhag, and C. T. Symons, “Scalable parallel algorithms for FPT problems,” </w:t>
      </w:r>
      <w:r w:rsidRPr="007879CA">
        <w:rPr>
          <w:rFonts w:cs="Times New Roman"/>
          <w:i/>
          <w:iCs/>
          <w:noProof/>
        </w:rPr>
        <w:t>Algorithmica (New York)</w:t>
      </w:r>
      <w:r w:rsidRPr="007879CA">
        <w:rPr>
          <w:rFonts w:cs="Times New Roman"/>
          <w:noProof/>
        </w:rPr>
        <w:t>, vol. 45, no. 3, pp. 269–284, Jul. 2006.</w:t>
      </w:r>
    </w:p>
    <w:p w14:paraId="6F2B738A"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7]</w:t>
      </w:r>
      <w:r w:rsidRPr="007879CA">
        <w:rPr>
          <w:rFonts w:cs="Times New Roman"/>
          <w:noProof/>
        </w:rPr>
        <w:tab/>
        <w:t>G. Gutin, E. J. Kim, M. Lampis, and V. Mitsou, “Vertex Cover Problem Parameterized Above and Below Tight Bounds.”</w:t>
      </w:r>
    </w:p>
    <w:p w14:paraId="70FC5856"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8]</w:t>
      </w:r>
      <w:r w:rsidRPr="007879CA">
        <w:rPr>
          <w:rFonts w:cs="Times New Roman"/>
          <w:noProof/>
        </w:rPr>
        <w:tab/>
        <w:t xml:space="preserve">M. Lutz, </w:t>
      </w:r>
      <w:r w:rsidRPr="007879CA">
        <w:rPr>
          <w:rFonts w:cs="Times New Roman"/>
          <w:i/>
          <w:iCs/>
          <w:noProof/>
        </w:rPr>
        <w:t>Learning Python.</w:t>
      </w:r>
      <w:r w:rsidRPr="007879CA">
        <w:rPr>
          <w:rFonts w:cs="Times New Roman"/>
          <w:noProof/>
        </w:rPr>
        <w:t xml:space="preserve"> O’Reilly Media, 2013.</w:t>
      </w:r>
    </w:p>
    <w:p w14:paraId="1BD5C7F7"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19]</w:t>
      </w:r>
      <w:r w:rsidRPr="007879CA">
        <w:rPr>
          <w:rFonts w:cs="Times New Roman"/>
          <w:noProof/>
        </w:rPr>
        <w:tab/>
        <w:t xml:space="preserve">W. J. Cook, W. H. Cunningham, W. R. Pulleyblank, and A. Schrijver, </w:t>
      </w:r>
      <w:r w:rsidRPr="007879CA">
        <w:rPr>
          <w:rFonts w:cs="Times New Roman"/>
          <w:i/>
          <w:iCs/>
          <w:noProof/>
        </w:rPr>
        <w:t>Combinatorial Optimization</w:t>
      </w:r>
      <w:r w:rsidRPr="007879CA">
        <w:rPr>
          <w:rFonts w:cs="Times New Roman"/>
          <w:noProof/>
        </w:rPr>
        <w:t>. Wiley, 1997.</w:t>
      </w:r>
    </w:p>
    <w:p w14:paraId="736517C8"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0]</w:t>
      </w:r>
      <w:r w:rsidRPr="007879CA">
        <w:rPr>
          <w:rFonts w:cs="Times New Roman"/>
          <w:noProof/>
        </w:rPr>
        <w:tab/>
        <w:t xml:space="preserve">C. H. Papadimitriou and K. Steiglitz, </w:t>
      </w:r>
      <w:r w:rsidRPr="007879CA">
        <w:rPr>
          <w:rFonts w:cs="Times New Roman"/>
          <w:i/>
          <w:iCs/>
          <w:noProof/>
        </w:rPr>
        <w:t>Combinatorial optimization</w:t>
      </w:r>
      <w:r w:rsidRPr="007879CA">
        <w:rPr>
          <w:rFonts w:ascii="Times New Roman" w:hAnsi="Times New Roman" w:cs="Times New Roman"/>
          <w:i/>
          <w:iCs/>
          <w:noProof/>
        </w:rPr>
        <w:t> </w:t>
      </w:r>
      <w:r w:rsidRPr="007879CA">
        <w:rPr>
          <w:rFonts w:cs="Times New Roman"/>
          <w:i/>
          <w:iCs/>
          <w:noProof/>
        </w:rPr>
        <w:t>: algorithms and complexity</w:t>
      </w:r>
      <w:r w:rsidRPr="007879CA">
        <w:rPr>
          <w:rFonts w:cs="Times New Roman"/>
          <w:noProof/>
        </w:rPr>
        <w:t>. Prentice Hall, 1982.</w:t>
      </w:r>
    </w:p>
    <w:p w14:paraId="084E57AF"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1]</w:t>
      </w:r>
      <w:r w:rsidRPr="007879CA">
        <w:rPr>
          <w:rFonts w:cs="Times New Roman"/>
          <w:noProof/>
        </w:rPr>
        <w:tab/>
        <w:t>T. Akiba and Y. Iwata, “Branch-and-Reduce Exponential/FPT Algorithms in Practice: A Case Study of Vertex Cover,” 2014.</w:t>
      </w:r>
    </w:p>
    <w:p w14:paraId="40868A26"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2]</w:t>
      </w:r>
      <w:r w:rsidRPr="007879CA">
        <w:rPr>
          <w:rFonts w:cs="Times New Roman"/>
          <w:noProof/>
        </w:rPr>
        <w:tab/>
        <w:t>M. Nyx Brain, J. H. Davenport, and A. Griggio, “Benchmarking Solvers, SAT-style.”</w:t>
      </w:r>
    </w:p>
    <w:p w14:paraId="046EA8C7" w14:textId="77777777" w:rsidR="007879CA" w:rsidRPr="007879CA" w:rsidRDefault="007879CA" w:rsidP="007879CA">
      <w:pPr>
        <w:widowControl w:val="0"/>
        <w:autoSpaceDE w:val="0"/>
        <w:autoSpaceDN w:val="0"/>
        <w:adjustRightInd w:val="0"/>
        <w:ind w:left="640" w:hanging="640"/>
        <w:rPr>
          <w:rFonts w:cs="Times New Roman"/>
          <w:noProof/>
        </w:rPr>
      </w:pPr>
      <w:r w:rsidRPr="007879CA">
        <w:rPr>
          <w:rFonts w:cs="Times New Roman"/>
          <w:noProof/>
        </w:rPr>
        <w:t>[23]</w:t>
      </w:r>
      <w:r w:rsidRPr="007879CA">
        <w:rPr>
          <w:rFonts w:cs="Times New Roman"/>
          <w:noProof/>
        </w:rPr>
        <w:tab/>
        <w:t xml:space="preserve">R. Ganian, N. Lodha, S. Ordyniak, and S. Szeider, “SAT-Encodings for Treecut Width and Treedepth,” in </w:t>
      </w:r>
      <w:r w:rsidRPr="007879CA">
        <w:rPr>
          <w:rFonts w:cs="Times New Roman"/>
          <w:i/>
          <w:iCs/>
          <w:noProof/>
        </w:rPr>
        <w:t>2019 Proceedings of the Twenty-First Workshop on Algorithm Engineering and Experiments (ALENEX)</w:t>
      </w:r>
      <w:r w:rsidRPr="007879CA">
        <w:rPr>
          <w:rFonts w:cs="Times New Roman"/>
          <w:noProof/>
        </w:rPr>
        <w:t>, Philadelphia, PA: Society for Industrial and Applied Mathematics, 2019, pp. 117–129.</w:t>
      </w:r>
    </w:p>
    <w:p w14:paraId="244D8D05" w14:textId="77777777" w:rsidR="007879CA" w:rsidRPr="007879CA" w:rsidRDefault="007879CA" w:rsidP="007879CA">
      <w:pPr>
        <w:widowControl w:val="0"/>
        <w:autoSpaceDE w:val="0"/>
        <w:autoSpaceDN w:val="0"/>
        <w:adjustRightInd w:val="0"/>
        <w:ind w:left="640" w:hanging="640"/>
        <w:rPr>
          <w:noProof/>
        </w:rPr>
      </w:pPr>
      <w:r w:rsidRPr="007879CA">
        <w:rPr>
          <w:rFonts w:cs="Times New Roman"/>
          <w:noProof/>
        </w:rPr>
        <w:t>[24]</w:t>
      </w:r>
      <w:r w:rsidRPr="007879CA">
        <w:rPr>
          <w:rFonts w:cs="Times New Roman"/>
          <w:noProof/>
        </w:rPr>
        <w:tab/>
        <w:t>N. Lodha, S. Ordyniak, and S. Szeider, “A SAT Approach to Branchwidth *,” 2017.</w:t>
      </w:r>
    </w:p>
    <w:p w14:paraId="2C446B8F" w14:textId="77777777" w:rsidR="00A6621A" w:rsidRDefault="00A6621A" w:rsidP="00AA2872">
      <w:r>
        <w:fldChar w:fldCharType="end"/>
      </w:r>
    </w:p>
    <w:p w14:paraId="57DF116F" w14:textId="3878B588" w:rsidR="00173634" w:rsidRDefault="00173634" w:rsidP="00AA2872"/>
    <w:p w14:paraId="3D803A7E" w14:textId="6AA4059C" w:rsidR="0026661F" w:rsidRDefault="0026661F" w:rsidP="0026661F">
      <w:pPr>
        <w:pStyle w:val="Heading1"/>
      </w:pPr>
      <w:bookmarkStart w:id="32" w:name="_Toc7548032"/>
      <w:r>
        <w:t>Appendices</w:t>
      </w:r>
      <w:bookmarkEnd w:id="32"/>
    </w:p>
    <w:p w14:paraId="7B50BD93" w14:textId="2559C558" w:rsidR="0026661F" w:rsidRDefault="0026661F" w:rsidP="0026661F">
      <w:r>
        <w:t>Full table for PACE instances for two versions of the algorithm:</w:t>
      </w:r>
    </w:p>
    <w:p w14:paraId="7FF47723" w14:textId="77777777" w:rsidR="0006695B" w:rsidRPr="008361E2" w:rsidRDefault="0006695B" w:rsidP="0026661F"/>
    <w:tbl>
      <w:tblPr>
        <w:tblStyle w:val="TableGrid"/>
        <w:tblW w:w="6799" w:type="dxa"/>
        <w:tblLayout w:type="fixed"/>
        <w:tblLook w:val="04A0" w:firstRow="1" w:lastRow="0" w:firstColumn="1" w:lastColumn="0" w:noHBand="0" w:noVBand="1"/>
      </w:tblPr>
      <w:tblGrid>
        <w:gridCol w:w="2689"/>
        <w:gridCol w:w="1134"/>
        <w:gridCol w:w="1842"/>
        <w:gridCol w:w="1134"/>
      </w:tblGrid>
      <w:tr w:rsidR="0026661F" w:rsidRPr="006449A1" w14:paraId="1A59618B" w14:textId="77777777" w:rsidTr="0006695B">
        <w:trPr>
          <w:trHeight w:val="525"/>
        </w:trPr>
        <w:tc>
          <w:tcPr>
            <w:tcW w:w="6799" w:type="dxa"/>
            <w:gridSpan w:val="4"/>
            <w:tcBorders>
              <w:top w:val="nil"/>
              <w:left w:val="nil"/>
              <w:bottom w:val="single" w:sz="12" w:space="0" w:color="auto"/>
              <w:right w:val="nil"/>
            </w:tcBorders>
            <w:hideMark/>
          </w:tcPr>
          <w:p w14:paraId="6385AD62" w14:textId="77777777" w:rsidR="0026661F" w:rsidRPr="006449A1" w:rsidRDefault="0026661F" w:rsidP="004A3171">
            <w:r w:rsidRPr="006449A1">
              <w:t xml:space="preserve">Pace </w:t>
            </w:r>
            <w:r w:rsidRPr="0006695B">
              <w:t>instances</w:t>
            </w:r>
            <w:r w:rsidRPr="006449A1">
              <w:t>, timeout = 120 seconds, copy.deepcopy() used</w:t>
            </w:r>
            <w:r>
              <w:t>, naïve preprocessing rules</w:t>
            </w:r>
          </w:p>
        </w:tc>
      </w:tr>
      <w:tr w:rsidR="0026661F" w:rsidRPr="006449A1" w14:paraId="09B33A95" w14:textId="77777777" w:rsidTr="0006695B">
        <w:trPr>
          <w:trHeight w:val="780"/>
        </w:trPr>
        <w:tc>
          <w:tcPr>
            <w:tcW w:w="2689" w:type="dxa"/>
            <w:tcBorders>
              <w:top w:val="single" w:sz="12" w:space="0" w:color="auto"/>
              <w:left w:val="nil"/>
              <w:bottom w:val="single" w:sz="6" w:space="0" w:color="auto"/>
              <w:right w:val="nil"/>
            </w:tcBorders>
            <w:noWrap/>
            <w:hideMark/>
          </w:tcPr>
          <w:p w14:paraId="71FFDC46" w14:textId="77777777" w:rsidR="0026661F" w:rsidRPr="006449A1" w:rsidRDefault="0026661F" w:rsidP="0006695B">
            <w:r w:rsidRPr="006449A1">
              <w:t>instance</w:t>
            </w:r>
          </w:p>
        </w:tc>
        <w:tc>
          <w:tcPr>
            <w:tcW w:w="1134" w:type="dxa"/>
            <w:tcBorders>
              <w:top w:val="single" w:sz="12" w:space="0" w:color="auto"/>
              <w:left w:val="nil"/>
              <w:bottom w:val="single" w:sz="6" w:space="0" w:color="auto"/>
              <w:right w:val="nil"/>
            </w:tcBorders>
            <w:hideMark/>
          </w:tcPr>
          <w:p w14:paraId="7FB24DE8" w14:textId="77777777" w:rsidR="0026661F" w:rsidRPr="006449A1" w:rsidRDefault="0026661F" w:rsidP="0006695B">
            <w:r w:rsidRPr="006449A1">
              <w:t>|V|</w:t>
            </w:r>
          </w:p>
        </w:tc>
        <w:tc>
          <w:tcPr>
            <w:tcW w:w="1842" w:type="dxa"/>
            <w:tcBorders>
              <w:top w:val="single" w:sz="12" w:space="0" w:color="auto"/>
              <w:left w:val="nil"/>
              <w:bottom w:val="single" w:sz="6" w:space="0" w:color="auto"/>
              <w:right w:val="nil"/>
            </w:tcBorders>
            <w:hideMark/>
          </w:tcPr>
          <w:p w14:paraId="7663AD72" w14:textId="77777777" w:rsidR="0026661F" w:rsidRPr="006449A1" w:rsidRDefault="0026661F" w:rsidP="0006695B">
            <w:r w:rsidRPr="006449A1">
              <w:t>time elapsed [timeout = 120s]</w:t>
            </w:r>
          </w:p>
        </w:tc>
        <w:tc>
          <w:tcPr>
            <w:tcW w:w="1134" w:type="dxa"/>
            <w:tcBorders>
              <w:top w:val="single" w:sz="12" w:space="0" w:color="auto"/>
              <w:left w:val="nil"/>
              <w:bottom w:val="single" w:sz="6" w:space="0" w:color="auto"/>
              <w:right w:val="nil"/>
            </w:tcBorders>
            <w:hideMark/>
          </w:tcPr>
          <w:p w14:paraId="6901EB78" w14:textId="77777777" w:rsidR="0026661F" w:rsidRPr="006449A1" w:rsidRDefault="0026661F" w:rsidP="0006695B">
            <w:r w:rsidRPr="006449A1">
              <w:t>nodes visited</w:t>
            </w:r>
          </w:p>
        </w:tc>
      </w:tr>
      <w:tr w:rsidR="0006695B" w:rsidRPr="006449A1" w14:paraId="75F87218" w14:textId="77777777" w:rsidTr="0006695B">
        <w:trPr>
          <w:trHeight w:val="270"/>
        </w:trPr>
        <w:tc>
          <w:tcPr>
            <w:tcW w:w="2689" w:type="dxa"/>
            <w:tcBorders>
              <w:top w:val="single" w:sz="6" w:space="0" w:color="auto"/>
              <w:left w:val="nil"/>
              <w:bottom w:val="nil"/>
              <w:right w:val="nil"/>
            </w:tcBorders>
            <w:noWrap/>
            <w:vAlign w:val="bottom"/>
            <w:hideMark/>
          </w:tcPr>
          <w:p w14:paraId="3BDB0D64" w14:textId="45E47383" w:rsidR="0006695B" w:rsidRPr="006449A1" w:rsidRDefault="0006695B" w:rsidP="0006695B">
            <w:r>
              <w:rPr>
                <w:rFonts w:ascii="Arial" w:hAnsi="Arial" w:cs="Arial"/>
                <w:sz w:val="20"/>
                <w:szCs w:val="20"/>
              </w:rPr>
              <w:t>vc-exact_001.gr</w:t>
            </w:r>
          </w:p>
        </w:tc>
        <w:tc>
          <w:tcPr>
            <w:tcW w:w="1134" w:type="dxa"/>
            <w:tcBorders>
              <w:top w:val="single" w:sz="6" w:space="0" w:color="auto"/>
              <w:left w:val="nil"/>
              <w:bottom w:val="nil"/>
              <w:right w:val="nil"/>
            </w:tcBorders>
            <w:hideMark/>
          </w:tcPr>
          <w:p w14:paraId="5D9D960F" w14:textId="77777777" w:rsidR="0006695B" w:rsidRPr="006449A1" w:rsidRDefault="0006695B" w:rsidP="0006695B">
            <w:r w:rsidRPr="006449A1">
              <w:t>6160</w:t>
            </w:r>
          </w:p>
        </w:tc>
        <w:tc>
          <w:tcPr>
            <w:tcW w:w="1842" w:type="dxa"/>
            <w:tcBorders>
              <w:top w:val="single" w:sz="6" w:space="0" w:color="auto"/>
              <w:left w:val="nil"/>
              <w:bottom w:val="nil"/>
              <w:right w:val="nil"/>
            </w:tcBorders>
            <w:hideMark/>
          </w:tcPr>
          <w:p w14:paraId="0192AA66" w14:textId="77777777" w:rsidR="0006695B" w:rsidRPr="006449A1" w:rsidRDefault="0006695B" w:rsidP="0006695B">
            <w:r w:rsidRPr="006449A1">
              <w:t>TIMEOUT</w:t>
            </w:r>
          </w:p>
        </w:tc>
        <w:tc>
          <w:tcPr>
            <w:tcW w:w="1134" w:type="dxa"/>
            <w:tcBorders>
              <w:top w:val="single" w:sz="6" w:space="0" w:color="auto"/>
              <w:left w:val="nil"/>
              <w:bottom w:val="nil"/>
              <w:right w:val="nil"/>
            </w:tcBorders>
            <w:hideMark/>
          </w:tcPr>
          <w:p w14:paraId="729FC293" w14:textId="77777777" w:rsidR="0006695B" w:rsidRPr="006449A1" w:rsidRDefault="0006695B" w:rsidP="0006695B">
            <w:r w:rsidRPr="006449A1">
              <w:t> </w:t>
            </w:r>
          </w:p>
        </w:tc>
      </w:tr>
      <w:tr w:rsidR="0006695B" w:rsidRPr="006449A1" w14:paraId="7B518AE4" w14:textId="77777777" w:rsidTr="0006695B">
        <w:trPr>
          <w:trHeight w:val="270"/>
        </w:trPr>
        <w:tc>
          <w:tcPr>
            <w:tcW w:w="2689" w:type="dxa"/>
            <w:tcBorders>
              <w:top w:val="nil"/>
              <w:left w:val="nil"/>
              <w:bottom w:val="nil"/>
              <w:right w:val="nil"/>
            </w:tcBorders>
            <w:noWrap/>
            <w:vAlign w:val="bottom"/>
            <w:hideMark/>
          </w:tcPr>
          <w:p w14:paraId="573DEF4A" w14:textId="1CE1B99D" w:rsidR="0006695B" w:rsidRPr="006449A1" w:rsidRDefault="0006695B" w:rsidP="0006695B">
            <w:r>
              <w:rPr>
                <w:rFonts w:ascii="Arial" w:hAnsi="Arial" w:cs="Arial"/>
                <w:sz w:val="20"/>
                <w:szCs w:val="20"/>
              </w:rPr>
              <w:t>vc-exact_003.gr</w:t>
            </w:r>
          </w:p>
        </w:tc>
        <w:tc>
          <w:tcPr>
            <w:tcW w:w="1134" w:type="dxa"/>
            <w:tcBorders>
              <w:top w:val="nil"/>
              <w:left w:val="nil"/>
              <w:bottom w:val="nil"/>
              <w:right w:val="nil"/>
            </w:tcBorders>
            <w:hideMark/>
          </w:tcPr>
          <w:p w14:paraId="7E11CB5C" w14:textId="77777777" w:rsidR="0006695B" w:rsidRPr="006449A1" w:rsidRDefault="0006695B" w:rsidP="0006695B">
            <w:r w:rsidRPr="006449A1">
              <w:t>60541</w:t>
            </w:r>
          </w:p>
        </w:tc>
        <w:tc>
          <w:tcPr>
            <w:tcW w:w="1842" w:type="dxa"/>
            <w:tcBorders>
              <w:top w:val="nil"/>
              <w:left w:val="nil"/>
              <w:bottom w:val="nil"/>
              <w:right w:val="nil"/>
            </w:tcBorders>
            <w:hideMark/>
          </w:tcPr>
          <w:p w14:paraId="0BB394B1" w14:textId="77777777" w:rsidR="0006695B" w:rsidRPr="006449A1" w:rsidRDefault="0006695B" w:rsidP="0006695B">
            <w:r w:rsidRPr="006449A1">
              <w:t>TIMEOUT</w:t>
            </w:r>
          </w:p>
        </w:tc>
        <w:tc>
          <w:tcPr>
            <w:tcW w:w="1134" w:type="dxa"/>
            <w:tcBorders>
              <w:top w:val="nil"/>
              <w:left w:val="nil"/>
              <w:bottom w:val="nil"/>
              <w:right w:val="nil"/>
            </w:tcBorders>
            <w:hideMark/>
          </w:tcPr>
          <w:p w14:paraId="035BFEFB" w14:textId="77777777" w:rsidR="0006695B" w:rsidRPr="006449A1" w:rsidRDefault="0006695B" w:rsidP="0006695B">
            <w:r w:rsidRPr="006449A1">
              <w:t> </w:t>
            </w:r>
          </w:p>
        </w:tc>
      </w:tr>
      <w:tr w:rsidR="0006695B" w:rsidRPr="006449A1" w14:paraId="62712B85" w14:textId="77777777" w:rsidTr="0006695B">
        <w:trPr>
          <w:trHeight w:val="270"/>
        </w:trPr>
        <w:tc>
          <w:tcPr>
            <w:tcW w:w="2689" w:type="dxa"/>
            <w:tcBorders>
              <w:top w:val="nil"/>
              <w:left w:val="nil"/>
              <w:bottom w:val="nil"/>
              <w:right w:val="nil"/>
            </w:tcBorders>
            <w:noWrap/>
            <w:vAlign w:val="bottom"/>
            <w:hideMark/>
          </w:tcPr>
          <w:p w14:paraId="024A5760" w14:textId="313EEB91" w:rsidR="0006695B" w:rsidRPr="006449A1" w:rsidRDefault="0006695B" w:rsidP="0006695B">
            <w:r>
              <w:rPr>
                <w:rFonts w:ascii="Arial" w:hAnsi="Arial" w:cs="Arial"/>
                <w:sz w:val="20"/>
                <w:szCs w:val="20"/>
              </w:rPr>
              <w:t>vc-exact_007.gr</w:t>
            </w:r>
          </w:p>
        </w:tc>
        <w:tc>
          <w:tcPr>
            <w:tcW w:w="1134" w:type="dxa"/>
            <w:tcBorders>
              <w:top w:val="nil"/>
              <w:left w:val="nil"/>
              <w:bottom w:val="nil"/>
              <w:right w:val="nil"/>
            </w:tcBorders>
            <w:hideMark/>
          </w:tcPr>
          <w:p w14:paraId="7906ABCE" w14:textId="77777777" w:rsidR="0006695B" w:rsidRPr="006449A1" w:rsidRDefault="0006695B" w:rsidP="0006695B">
            <w:r w:rsidRPr="006449A1">
              <w:t>8794</w:t>
            </w:r>
          </w:p>
        </w:tc>
        <w:tc>
          <w:tcPr>
            <w:tcW w:w="1842" w:type="dxa"/>
            <w:tcBorders>
              <w:top w:val="nil"/>
              <w:left w:val="nil"/>
              <w:bottom w:val="nil"/>
              <w:right w:val="nil"/>
            </w:tcBorders>
            <w:hideMark/>
          </w:tcPr>
          <w:p w14:paraId="0FF9E4F1" w14:textId="77777777" w:rsidR="0006695B" w:rsidRPr="006449A1" w:rsidRDefault="0006695B" w:rsidP="0006695B">
            <w:r w:rsidRPr="006449A1">
              <w:t>TIMEOUT</w:t>
            </w:r>
          </w:p>
        </w:tc>
        <w:tc>
          <w:tcPr>
            <w:tcW w:w="1134" w:type="dxa"/>
            <w:tcBorders>
              <w:top w:val="nil"/>
              <w:left w:val="nil"/>
              <w:bottom w:val="nil"/>
              <w:right w:val="nil"/>
            </w:tcBorders>
            <w:hideMark/>
          </w:tcPr>
          <w:p w14:paraId="00D0B9B6" w14:textId="77777777" w:rsidR="0006695B" w:rsidRPr="006449A1" w:rsidRDefault="0006695B" w:rsidP="0006695B">
            <w:r w:rsidRPr="006449A1">
              <w:t> </w:t>
            </w:r>
          </w:p>
        </w:tc>
      </w:tr>
      <w:tr w:rsidR="0006695B" w:rsidRPr="006449A1" w14:paraId="41E6EF95" w14:textId="77777777" w:rsidTr="0006695B">
        <w:trPr>
          <w:trHeight w:val="270"/>
        </w:trPr>
        <w:tc>
          <w:tcPr>
            <w:tcW w:w="2689" w:type="dxa"/>
            <w:tcBorders>
              <w:top w:val="nil"/>
              <w:left w:val="nil"/>
              <w:bottom w:val="nil"/>
              <w:right w:val="nil"/>
            </w:tcBorders>
            <w:noWrap/>
            <w:vAlign w:val="bottom"/>
            <w:hideMark/>
          </w:tcPr>
          <w:p w14:paraId="2A9F7432" w14:textId="080FE8D9" w:rsidR="0006695B" w:rsidRPr="006449A1" w:rsidRDefault="0006695B" w:rsidP="0006695B">
            <w:r>
              <w:rPr>
                <w:rFonts w:ascii="Arial" w:hAnsi="Arial" w:cs="Arial"/>
                <w:sz w:val="20"/>
                <w:szCs w:val="20"/>
              </w:rPr>
              <w:t>vc-exact_009.gr</w:t>
            </w:r>
          </w:p>
        </w:tc>
        <w:tc>
          <w:tcPr>
            <w:tcW w:w="1134" w:type="dxa"/>
            <w:tcBorders>
              <w:top w:val="nil"/>
              <w:left w:val="nil"/>
              <w:bottom w:val="nil"/>
              <w:right w:val="nil"/>
            </w:tcBorders>
            <w:hideMark/>
          </w:tcPr>
          <w:p w14:paraId="4239702A" w14:textId="77777777" w:rsidR="0006695B" w:rsidRPr="006449A1" w:rsidRDefault="0006695B" w:rsidP="0006695B">
            <w:r w:rsidRPr="006449A1">
              <w:t>38452</w:t>
            </w:r>
          </w:p>
        </w:tc>
        <w:tc>
          <w:tcPr>
            <w:tcW w:w="1842" w:type="dxa"/>
            <w:tcBorders>
              <w:top w:val="nil"/>
              <w:left w:val="nil"/>
              <w:bottom w:val="nil"/>
              <w:right w:val="nil"/>
            </w:tcBorders>
            <w:hideMark/>
          </w:tcPr>
          <w:p w14:paraId="3090D878" w14:textId="77777777" w:rsidR="0006695B" w:rsidRPr="006449A1" w:rsidRDefault="0006695B" w:rsidP="0006695B">
            <w:r w:rsidRPr="006449A1">
              <w:t>TIMEOUT</w:t>
            </w:r>
          </w:p>
        </w:tc>
        <w:tc>
          <w:tcPr>
            <w:tcW w:w="1134" w:type="dxa"/>
            <w:tcBorders>
              <w:top w:val="nil"/>
              <w:left w:val="nil"/>
              <w:bottom w:val="nil"/>
              <w:right w:val="nil"/>
            </w:tcBorders>
            <w:hideMark/>
          </w:tcPr>
          <w:p w14:paraId="3FCD4BEF" w14:textId="77777777" w:rsidR="0006695B" w:rsidRPr="006449A1" w:rsidRDefault="0006695B" w:rsidP="0006695B">
            <w:r w:rsidRPr="006449A1">
              <w:t> </w:t>
            </w:r>
          </w:p>
        </w:tc>
      </w:tr>
      <w:tr w:rsidR="0006695B" w:rsidRPr="006449A1" w14:paraId="46D5C4FF" w14:textId="77777777" w:rsidTr="0006695B">
        <w:trPr>
          <w:trHeight w:val="270"/>
        </w:trPr>
        <w:tc>
          <w:tcPr>
            <w:tcW w:w="2689" w:type="dxa"/>
            <w:tcBorders>
              <w:top w:val="nil"/>
              <w:left w:val="nil"/>
              <w:bottom w:val="nil"/>
              <w:right w:val="nil"/>
            </w:tcBorders>
            <w:noWrap/>
            <w:vAlign w:val="bottom"/>
            <w:hideMark/>
          </w:tcPr>
          <w:p w14:paraId="53820636" w14:textId="5DE2AE1E" w:rsidR="0006695B" w:rsidRPr="006449A1" w:rsidRDefault="0006695B" w:rsidP="0006695B">
            <w:r>
              <w:rPr>
                <w:rFonts w:ascii="Arial" w:hAnsi="Arial" w:cs="Arial"/>
                <w:sz w:val="20"/>
                <w:szCs w:val="20"/>
              </w:rPr>
              <w:t>vc-exact_011.gr</w:t>
            </w:r>
          </w:p>
        </w:tc>
        <w:tc>
          <w:tcPr>
            <w:tcW w:w="1134" w:type="dxa"/>
            <w:tcBorders>
              <w:top w:val="nil"/>
              <w:left w:val="nil"/>
              <w:bottom w:val="nil"/>
              <w:right w:val="nil"/>
            </w:tcBorders>
            <w:hideMark/>
          </w:tcPr>
          <w:p w14:paraId="3E3532B7" w14:textId="77777777" w:rsidR="0006695B" w:rsidRPr="006449A1" w:rsidRDefault="0006695B" w:rsidP="0006695B">
            <w:r w:rsidRPr="006449A1">
              <w:t>9877</w:t>
            </w:r>
          </w:p>
        </w:tc>
        <w:tc>
          <w:tcPr>
            <w:tcW w:w="1842" w:type="dxa"/>
            <w:tcBorders>
              <w:top w:val="nil"/>
              <w:left w:val="nil"/>
              <w:bottom w:val="nil"/>
              <w:right w:val="nil"/>
            </w:tcBorders>
            <w:hideMark/>
          </w:tcPr>
          <w:p w14:paraId="19E75BF1" w14:textId="77777777" w:rsidR="0006695B" w:rsidRPr="006449A1" w:rsidRDefault="0006695B" w:rsidP="0006695B">
            <w:r w:rsidRPr="006449A1">
              <w:t>TIMEOUT</w:t>
            </w:r>
          </w:p>
        </w:tc>
        <w:tc>
          <w:tcPr>
            <w:tcW w:w="1134" w:type="dxa"/>
            <w:tcBorders>
              <w:top w:val="nil"/>
              <w:left w:val="nil"/>
              <w:bottom w:val="nil"/>
              <w:right w:val="nil"/>
            </w:tcBorders>
            <w:hideMark/>
          </w:tcPr>
          <w:p w14:paraId="5BBEEEA3" w14:textId="77777777" w:rsidR="0006695B" w:rsidRPr="006449A1" w:rsidRDefault="0006695B" w:rsidP="0006695B">
            <w:r w:rsidRPr="006449A1">
              <w:t> </w:t>
            </w:r>
          </w:p>
        </w:tc>
      </w:tr>
      <w:tr w:rsidR="0006695B" w:rsidRPr="006449A1" w14:paraId="6FEDF70C" w14:textId="77777777" w:rsidTr="0006695B">
        <w:trPr>
          <w:trHeight w:val="270"/>
        </w:trPr>
        <w:tc>
          <w:tcPr>
            <w:tcW w:w="2689" w:type="dxa"/>
            <w:tcBorders>
              <w:top w:val="nil"/>
              <w:left w:val="nil"/>
              <w:bottom w:val="nil"/>
              <w:right w:val="nil"/>
            </w:tcBorders>
            <w:noWrap/>
            <w:vAlign w:val="bottom"/>
            <w:hideMark/>
          </w:tcPr>
          <w:p w14:paraId="11F3460D" w14:textId="68020E4D" w:rsidR="0006695B" w:rsidRPr="006449A1" w:rsidRDefault="0006695B" w:rsidP="0006695B">
            <w:r>
              <w:rPr>
                <w:rFonts w:ascii="Arial" w:hAnsi="Arial" w:cs="Arial"/>
                <w:sz w:val="20"/>
                <w:szCs w:val="20"/>
              </w:rPr>
              <w:t>vc-exact_013.gr</w:t>
            </w:r>
          </w:p>
        </w:tc>
        <w:tc>
          <w:tcPr>
            <w:tcW w:w="1134" w:type="dxa"/>
            <w:tcBorders>
              <w:top w:val="nil"/>
              <w:left w:val="nil"/>
              <w:bottom w:val="nil"/>
              <w:right w:val="nil"/>
            </w:tcBorders>
            <w:hideMark/>
          </w:tcPr>
          <w:p w14:paraId="3CD32B47" w14:textId="77777777" w:rsidR="0006695B" w:rsidRPr="006449A1" w:rsidRDefault="0006695B" w:rsidP="0006695B">
            <w:r w:rsidRPr="006449A1">
              <w:t>45307</w:t>
            </w:r>
          </w:p>
        </w:tc>
        <w:tc>
          <w:tcPr>
            <w:tcW w:w="1842" w:type="dxa"/>
            <w:tcBorders>
              <w:top w:val="nil"/>
              <w:left w:val="nil"/>
              <w:bottom w:val="nil"/>
              <w:right w:val="nil"/>
            </w:tcBorders>
            <w:hideMark/>
          </w:tcPr>
          <w:p w14:paraId="0C30125F" w14:textId="77777777" w:rsidR="0006695B" w:rsidRPr="006449A1" w:rsidRDefault="0006695B" w:rsidP="0006695B">
            <w:r w:rsidRPr="006449A1">
              <w:t>TIMEOUT</w:t>
            </w:r>
          </w:p>
        </w:tc>
        <w:tc>
          <w:tcPr>
            <w:tcW w:w="1134" w:type="dxa"/>
            <w:tcBorders>
              <w:top w:val="nil"/>
              <w:left w:val="nil"/>
              <w:bottom w:val="nil"/>
              <w:right w:val="nil"/>
            </w:tcBorders>
            <w:hideMark/>
          </w:tcPr>
          <w:p w14:paraId="2B3D763E" w14:textId="77777777" w:rsidR="0006695B" w:rsidRPr="006449A1" w:rsidRDefault="0006695B" w:rsidP="0006695B">
            <w:r w:rsidRPr="006449A1">
              <w:t> </w:t>
            </w:r>
          </w:p>
        </w:tc>
      </w:tr>
      <w:tr w:rsidR="0006695B" w:rsidRPr="006449A1" w14:paraId="4DA70A2C" w14:textId="77777777" w:rsidTr="0006695B">
        <w:trPr>
          <w:trHeight w:val="270"/>
        </w:trPr>
        <w:tc>
          <w:tcPr>
            <w:tcW w:w="2689" w:type="dxa"/>
            <w:tcBorders>
              <w:top w:val="nil"/>
              <w:left w:val="nil"/>
              <w:bottom w:val="nil"/>
              <w:right w:val="nil"/>
            </w:tcBorders>
            <w:noWrap/>
            <w:vAlign w:val="bottom"/>
            <w:hideMark/>
          </w:tcPr>
          <w:p w14:paraId="172B6EFD" w14:textId="3769D026" w:rsidR="0006695B" w:rsidRPr="006449A1" w:rsidRDefault="0006695B" w:rsidP="0006695B">
            <w:r>
              <w:rPr>
                <w:rFonts w:ascii="Arial" w:hAnsi="Arial" w:cs="Arial"/>
                <w:sz w:val="20"/>
                <w:szCs w:val="20"/>
              </w:rPr>
              <w:t>vc-exact_015.gr</w:t>
            </w:r>
          </w:p>
        </w:tc>
        <w:tc>
          <w:tcPr>
            <w:tcW w:w="1134" w:type="dxa"/>
            <w:tcBorders>
              <w:top w:val="nil"/>
              <w:left w:val="nil"/>
              <w:bottom w:val="nil"/>
              <w:right w:val="nil"/>
            </w:tcBorders>
            <w:hideMark/>
          </w:tcPr>
          <w:p w14:paraId="784D9B7A" w14:textId="77777777" w:rsidR="0006695B" w:rsidRPr="006449A1" w:rsidRDefault="0006695B" w:rsidP="0006695B">
            <w:r w:rsidRPr="006449A1">
              <w:t>53610</w:t>
            </w:r>
          </w:p>
        </w:tc>
        <w:tc>
          <w:tcPr>
            <w:tcW w:w="1842" w:type="dxa"/>
            <w:tcBorders>
              <w:top w:val="nil"/>
              <w:left w:val="nil"/>
              <w:bottom w:val="nil"/>
              <w:right w:val="nil"/>
            </w:tcBorders>
            <w:hideMark/>
          </w:tcPr>
          <w:p w14:paraId="545280AB" w14:textId="77777777" w:rsidR="0006695B" w:rsidRPr="006449A1" w:rsidRDefault="0006695B" w:rsidP="0006695B">
            <w:r w:rsidRPr="006449A1">
              <w:t>TIMEOUT</w:t>
            </w:r>
          </w:p>
        </w:tc>
        <w:tc>
          <w:tcPr>
            <w:tcW w:w="1134" w:type="dxa"/>
            <w:tcBorders>
              <w:top w:val="nil"/>
              <w:left w:val="nil"/>
              <w:bottom w:val="nil"/>
              <w:right w:val="nil"/>
            </w:tcBorders>
            <w:hideMark/>
          </w:tcPr>
          <w:p w14:paraId="7C1F08F1" w14:textId="77777777" w:rsidR="0006695B" w:rsidRPr="006449A1" w:rsidRDefault="0006695B" w:rsidP="0006695B">
            <w:r w:rsidRPr="006449A1">
              <w:t> </w:t>
            </w:r>
          </w:p>
        </w:tc>
      </w:tr>
      <w:tr w:rsidR="0006695B" w:rsidRPr="006449A1" w14:paraId="10371EE7" w14:textId="77777777" w:rsidTr="0006695B">
        <w:trPr>
          <w:trHeight w:val="270"/>
        </w:trPr>
        <w:tc>
          <w:tcPr>
            <w:tcW w:w="2689" w:type="dxa"/>
            <w:tcBorders>
              <w:top w:val="nil"/>
              <w:left w:val="nil"/>
              <w:bottom w:val="nil"/>
              <w:right w:val="nil"/>
            </w:tcBorders>
            <w:noWrap/>
            <w:vAlign w:val="bottom"/>
            <w:hideMark/>
          </w:tcPr>
          <w:p w14:paraId="1C3E274F" w14:textId="02B53448" w:rsidR="0006695B" w:rsidRPr="006449A1" w:rsidRDefault="0006695B" w:rsidP="0006695B">
            <w:r>
              <w:rPr>
                <w:rFonts w:ascii="Arial" w:hAnsi="Arial" w:cs="Arial"/>
                <w:sz w:val="20"/>
                <w:szCs w:val="20"/>
              </w:rPr>
              <w:t>vc-exact_017.gr</w:t>
            </w:r>
          </w:p>
        </w:tc>
        <w:tc>
          <w:tcPr>
            <w:tcW w:w="1134" w:type="dxa"/>
            <w:tcBorders>
              <w:top w:val="nil"/>
              <w:left w:val="nil"/>
              <w:bottom w:val="nil"/>
              <w:right w:val="nil"/>
            </w:tcBorders>
            <w:hideMark/>
          </w:tcPr>
          <w:p w14:paraId="1776B5B4" w14:textId="77777777" w:rsidR="0006695B" w:rsidRPr="006449A1" w:rsidRDefault="0006695B" w:rsidP="0006695B">
            <w:r w:rsidRPr="006449A1">
              <w:t>23541</w:t>
            </w:r>
          </w:p>
        </w:tc>
        <w:tc>
          <w:tcPr>
            <w:tcW w:w="1842" w:type="dxa"/>
            <w:tcBorders>
              <w:top w:val="nil"/>
              <w:left w:val="nil"/>
              <w:bottom w:val="nil"/>
              <w:right w:val="nil"/>
            </w:tcBorders>
            <w:hideMark/>
          </w:tcPr>
          <w:p w14:paraId="4025701D" w14:textId="77777777" w:rsidR="0006695B" w:rsidRPr="006449A1" w:rsidRDefault="0006695B" w:rsidP="0006695B">
            <w:r w:rsidRPr="006449A1">
              <w:t>TIMEOUT</w:t>
            </w:r>
          </w:p>
        </w:tc>
        <w:tc>
          <w:tcPr>
            <w:tcW w:w="1134" w:type="dxa"/>
            <w:tcBorders>
              <w:top w:val="nil"/>
              <w:left w:val="nil"/>
              <w:bottom w:val="nil"/>
              <w:right w:val="nil"/>
            </w:tcBorders>
            <w:hideMark/>
          </w:tcPr>
          <w:p w14:paraId="774AEB70" w14:textId="77777777" w:rsidR="0006695B" w:rsidRPr="006449A1" w:rsidRDefault="0006695B" w:rsidP="0006695B">
            <w:r w:rsidRPr="006449A1">
              <w:t> </w:t>
            </w:r>
          </w:p>
        </w:tc>
      </w:tr>
      <w:tr w:rsidR="0006695B" w:rsidRPr="006449A1" w14:paraId="7960CDAD" w14:textId="77777777" w:rsidTr="0006695B">
        <w:trPr>
          <w:trHeight w:val="270"/>
        </w:trPr>
        <w:tc>
          <w:tcPr>
            <w:tcW w:w="2689" w:type="dxa"/>
            <w:tcBorders>
              <w:top w:val="nil"/>
              <w:left w:val="nil"/>
              <w:bottom w:val="nil"/>
              <w:right w:val="nil"/>
            </w:tcBorders>
            <w:noWrap/>
            <w:vAlign w:val="bottom"/>
            <w:hideMark/>
          </w:tcPr>
          <w:p w14:paraId="2DA93718" w14:textId="2152E7A2" w:rsidR="0006695B" w:rsidRPr="006449A1" w:rsidRDefault="0006695B" w:rsidP="0006695B">
            <w:r>
              <w:rPr>
                <w:rFonts w:ascii="Arial" w:hAnsi="Arial" w:cs="Arial"/>
                <w:sz w:val="20"/>
                <w:szCs w:val="20"/>
              </w:rPr>
              <w:t>vc-exact_021.gr</w:t>
            </w:r>
          </w:p>
        </w:tc>
        <w:tc>
          <w:tcPr>
            <w:tcW w:w="1134" w:type="dxa"/>
            <w:tcBorders>
              <w:top w:val="nil"/>
              <w:left w:val="nil"/>
              <w:bottom w:val="nil"/>
              <w:right w:val="nil"/>
            </w:tcBorders>
            <w:hideMark/>
          </w:tcPr>
          <w:p w14:paraId="4FB36FE1" w14:textId="77777777" w:rsidR="0006695B" w:rsidRPr="006449A1" w:rsidRDefault="0006695B" w:rsidP="0006695B">
            <w:r w:rsidRPr="006449A1">
              <w:t>24765</w:t>
            </w:r>
          </w:p>
        </w:tc>
        <w:tc>
          <w:tcPr>
            <w:tcW w:w="1842" w:type="dxa"/>
            <w:tcBorders>
              <w:top w:val="nil"/>
              <w:left w:val="nil"/>
              <w:bottom w:val="nil"/>
              <w:right w:val="nil"/>
            </w:tcBorders>
            <w:hideMark/>
          </w:tcPr>
          <w:p w14:paraId="31D7F49D" w14:textId="77777777" w:rsidR="0006695B" w:rsidRPr="006449A1" w:rsidRDefault="0006695B" w:rsidP="0006695B">
            <w:r w:rsidRPr="006449A1">
              <w:t>TIMEOUT</w:t>
            </w:r>
          </w:p>
        </w:tc>
        <w:tc>
          <w:tcPr>
            <w:tcW w:w="1134" w:type="dxa"/>
            <w:tcBorders>
              <w:top w:val="nil"/>
              <w:left w:val="nil"/>
              <w:bottom w:val="nil"/>
              <w:right w:val="nil"/>
            </w:tcBorders>
            <w:hideMark/>
          </w:tcPr>
          <w:p w14:paraId="44CFF7C3" w14:textId="77777777" w:rsidR="0006695B" w:rsidRPr="006449A1" w:rsidRDefault="0006695B" w:rsidP="0006695B">
            <w:r w:rsidRPr="006449A1">
              <w:t> </w:t>
            </w:r>
          </w:p>
        </w:tc>
      </w:tr>
      <w:tr w:rsidR="0006695B" w:rsidRPr="006449A1" w14:paraId="53E8873D" w14:textId="77777777" w:rsidTr="0006695B">
        <w:trPr>
          <w:trHeight w:val="270"/>
        </w:trPr>
        <w:tc>
          <w:tcPr>
            <w:tcW w:w="2689" w:type="dxa"/>
            <w:tcBorders>
              <w:top w:val="nil"/>
              <w:left w:val="nil"/>
              <w:bottom w:val="nil"/>
              <w:right w:val="nil"/>
            </w:tcBorders>
            <w:noWrap/>
            <w:vAlign w:val="bottom"/>
            <w:hideMark/>
          </w:tcPr>
          <w:p w14:paraId="11BF5DE3" w14:textId="2FE42F8C" w:rsidR="0006695B" w:rsidRPr="006449A1" w:rsidRDefault="0006695B" w:rsidP="0006695B">
            <w:r>
              <w:rPr>
                <w:rFonts w:ascii="Arial" w:hAnsi="Arial" w:cs="Arial"/>
                <w:sz w:val="20"/>
                <w:szCs w:val="20"/>
              </w:rPr>
              <w:t>vc-exact_023.gr</w:t>
            </w:r>
          </w:p>
        </w:tc>
        <w:tc>
          <w:tcPr>
            <w:tcW w:w="1134" w:type="dxa"/>
            <w:tcBorders>
              <w:top w:val="nil"/>
              <w:left w:val="nil"/>
              <w:bottom w:val="nil"/>
              <w:right w:val="nil"/>
            </w:tcBorders>
            <w:hideMark/>
          </w:tcPr>
          <w:p w14:paraId="758180A3" w14:textId="77777777" w:rsidR="0006695B" w:rsidRPr="006449A1" w:rsidRDefault="0006695B" w:rsidP="0006695B">
            <w:r w:rsidRPr="006449A1">
              <w:t>27717</w:t>
            </w:r>
          </w:p>
        </w:tc>
        <w:tc>
          <w:tcPr>
            <w:tcW w:w="1842" w:type="dxa"/>
            <w:tcBorders>
              <w:top w:val="nil"/>
              <w:left w:val="nil"/>
              <w:bottom w:val="nil"/>
              <w:right w:val="nil"/>
            </w:tcBorders>
            <w:hideMark/>
          </w:tcPr>
          <w:p w14:paraId="0430EFBE" w14:textId="77777777" w:rsidR="0006695B" w:rsidRPr="006449A1" w:rsidRDefault="0006695B" w:rsidP="0006695B">
            <w:r w:rsidRPr="006449A1">
              <w:t>TIMEOUT</w:t>
            </w:r>
          </w:p>
        </w:tc>
        <w:tc>
          <w:tcPr>
            <w:tcW w:w="1134" w:type="dxa"/>
            <w:tcBorders>
              <w:top w:val="nil"/>
              <w:left w:val="nil"/>
              <w:bottom w:val="nil"/>
              <w:right w:val="nil"/>
            </w:tcBorders>
            <w:hideMark/>
          </w:tcPr>
          <w:p w14:paraId="646A0FAF" w14:textId="77777777" w:rsidR="0006695B" w:rsidRPr="006449A1" w:rsidRDefault="0006695B" w:rsidP="0006695B">
            <w:r w:rsidRPr="006449A1">
              <w:t> </w:t>
            </w:r>
          </w:p>
        </w:tc>
      </w:tr>
      <w:tr w:rsidR="0006695B" w:rsidRPr="006449A1" w14:paraId="30C9FCFB" w14:textId="77777777" w:rsidTr="0006695B">
        <w:trPr>
          <w:trHeight w:val="270"/>
        </w:trPr>
        <w:tc>
          <w:tcPr>
            <w:tcW w:w="2689" w:type="dxa"/>
            <w:tcBorders>
              <w:top w:val="nil"/>
              <w:left w:val="nil"/>
              <w:bottom w:val="nil"/>
              <w:right w:val="nil"/>
            </w:tcBorders>
            <w:noWrap/>
            <w:vAlign w:val="bottom"/>
            <w:hideMark/>
          </w:tcPr>
          <w:p w14:paraId="1A9900C2" w14:textId="1A503789" w:rsidR="0006695B" w:rsidRPr="006449A1" w:rsidRDefault="0006695B" w:rsidP="0006695B">
            <w:r>
              <w:rPr>
                <w:rFonts w:ascii="Arial" w:hAnsi="Arial" w:cs="Arial"/>
                <w:sz w:val="20"/>
                <w:szCs w:val="20"/>
              </w:rPr>
              <w:t>vc-exact_025.gr</w:t>
            </w:r>
          </w:p>
        </w:tc>
        <w:tc>
          <w:tcPr>
            <w:tcW w:w="1134" w:type="dxa"/>
            <w:tcBorders>
              <w:top w:val="nil"/>
              <w:left w:val="nil"/>
              <w:bottom w:val="nil"/>
              <w:right w:val="nil"/>
            </w:tcBorders>
            <w:hideMark/>
          </w:tcPr>
          <w:p w14:paraId="7ABEE4E5" w14:textId="77777777" w:rsidR="0006695B" w:rsidRPr="006449A1" w:rsidRDefault="0006695B" w:rsidP="0006695B">
            <w:r w:rsidRPr="006449A1">
              <w:t>23194</w:t>
            </w:r>
          </w:p>
        </w:tc>
        <w:tc>
          <w:tcPr>
            <w:tcW w:w="1842" w:type="dxa"/>
            <w:tcBorders>
              <w:top w:val="nil"/>
              <w:left w:val="nil"/>
              <w:bottom w:val="nil"/>
              <w:right w:val="nil"/>
            </w:tcBorders>
            <w:hideMark/>
          </w:tcPr>
          <w:p w14:paraId="08601DE8" w14:textId="77777777" w:rsidR="0006695B" w:rsidRPr="006449A1" w:rsidRDefault="0006695B" w:rsidP="0006695B">
            <w:r w:rsidRPr="006449A1">
              <w:t>TIMEOUT</w:t>
            </w:r>
          </w:p>
        </w:tc>
        <w:tc>
          <w:tcPr>
            <w:tcW w:w="1134" w:type="dxa"/>
            <w:tcBorders>
              <w:top w:val="nil"/>
              <w:left w:val="nil"/>
              <w:bottom w:val="nil"/>
              <w:right w:val="nil"/>
            </w:tcBorders>
            <w:hideMark/>
          </w:tcPr>
          <w:p w14:paraId="6A67F25E" w14:textId="77777777" w:rsidR="0006695B" w:rsidRPr="006449A1" w:rsidRDefault="0006695B" w:rsidP="0006695B">
            <w:r w:rsidRPr="006449A1">
              <w:t> </w:t>
            </w:r>
          </w:p>
        </w:tc>
      </w:tr>
      <w:tr w:rsidR="0006695B" w:rsidRPr="006449A1" w14:paraId="3DD29D89" w14:textId="77777777" w:rsidTr="0006695B">
        <w:trPr>
          <w:trHeight w:val="270"/>
        </w:trPr>
        <w:tc>
          <w:tcPr>
            <w:tcW w:w="2689" w:type="dxa"/>
            <w:tcBorders>
              <w:top w:val="nil"/>
              <w:left w:val="nil"/>
              <w:bottom w:val="nil"/>
              <w:right w:val="nil"/>
            </w:tcBorders>
            <w:noWrap/>
            <w:vAlign w:val="bottom"/>
            <w:hideMark/>
          </w:tcPr>
          <w:p w14:paraId="4FFAF430" w14:textId="4FEE1BA5" w:rsidR="0006695B" w:rsidRPr="006449A1" w:rsidRDefault="0006695B" w:rsidP="0006695B">
            <w:r>
              <w:rPr>
                <w:rFonts w:ascii="Arial" w:hAnsi="Arial" w:cs="Arial"/>
                <w:sz w:val="20"/>
                <w:szCs w:val="20"/>
              </w:rPr>
              <w:t>vc-exact_027.gr</w:t>
            </w:r>
          </w:p>
        </w:tc>
        <w:tc>
          <w:tcPr>
            <w:tcW w:w="1134" w:type="dxa"/>
            <w:tcBorders>
              <w:top w:val="nil"/>
              <w:left w:val="nil"/>
              <w:bottom w:val="nil"/>
              <w:right w:val="nil"/>
            </w:tcBorders>
            <w:hideMark/>
          </w:tcPr>
          <w:p w14:paraId="6976A875" w14:textId="77777777" w:rsidR="0006695B" w:rsidRPr="006449A1" w:rsidRDefault="0006695B" w:rsidP="0006695B">
            <w:r w:rsidRPr="006449A1">
              <w:t>65866</w:t>
            </w:r>
          </w:p>
        </w:tc>
        <w:tc>
          <w:tcPr>
            <w:tcW w:w="1842" w:type="dxa"/>
            <w:tcBorders>
              <w:top w:val="nil"/>
              <w:left w:val="nil"/>
              <w:bottom w:val="nil"/>
              <w:right w:val="nil"/>
            </w:tcBorders>
            <w:hideMark/>
          </w:tcPr>
          <w:p w14:paraId="0829743D" w14:textId="77777777" w:rsidR="0006695B" w:rsidRPr="006449A1" w:rsidRDefault="0006695B" w:rsidP="0006695B">
            <w:r w:rsidRPr="006449A1">
              <w:t>TIMEOUT</w:t>
            </w:r>
          </w:p>
        </w:tc>
        <w:tc>
          <w:tcPr>
            <w:tcW w:w="1134" w:type="dxa"/>
            <w:tcBorders>
              <w:top w:val="nil"/>
              <w:left w:val="nil"/>
              <w:bottom w:val="nil"/>
              <w:right w:val="nil"/>
            </w:tcBorders>
            <w:hideMark/>
          </w:tcPr>
          <w:p w14:paraId="395CF292" w14:textId="77777777" w:rsidR="0006695B" w:rsidRPr="006449A1" w:rsidRDefault="0006695B" w:rsidP="0006695B">
            <w:r w:rsidRPr="006449A1">
              <w:t> </w:t>
            </w:r>
          </w:p>
        </w:tc>
      </w:tr>
      <w:tr w:rsidR="0006695B" w:rsidRPr="006449A1" w14:paraId="453C3879" w14:textId="77777777" w:rsidTr="0006695B">
        <w:trPr>
          <w:trHeight w:val="270"/>
        </w:trPr>
        <w:tc>
          <w:tcPr>
            <w:tcW w:w="2689" w:type="dxa"/>
            <w:tcBorders>
              <w:top w:val="nil"/>
              <w:left w:val="nil"/>
              <w:bottom w:val="nil"/>
              <w:right w:val="nil"/>
            </w:tcBorders>
            <w:noWrap/>
            <w:vAlign w:val="bottom"/>
            <w:hideMark/>
          </w:tcPr>
          <w:p w14:paraId="53F26A15" w14:textId="3BFB6A89" w:rsidR="0006695B" w:rsidRPr="006449A1" w:rsidRDefault="0006695B" w:rsidP="0006695B">
            <w:r>
              <w:rPr>
                <w:rFonts w:ascii="Arial" w:hAnsi="Arial" w:cs="Arial"/>
                <w:sz w:val="20"/>
                <w:szCs w:val="20"/>
              </w:rPr>
              <w:t>vc-exact_029.gr</w:t>
            </w:r>
          </w:p>
        </w:tc>
        <w:tc>
          <w:tcPr>
            <w:tcW w:w="1134" w:type="dxa"/>
            <w:tcBorders>
              <w:top w:val="nil"/>
              <w:left w:val="nil"/>
              <w:bottom w:val="nil"/>
              <w:right w:val="nil"/>
            </w:tcBorders>
            <w:hideMark/>
          </w:tcPr>
          <w:p w14:paraId="15DC9540" w14:textId="77777777" w:rsidR="0006695B" w:rsidRPr="006449A1" w:rsidRDefault="0006695B" w:rsidP="0006695B">
            <w:r w:rsidRPr="006449A1">
              <w:t>13431</w:t>
            </w:r>
          </w:p>
        </w:tc>
        <w:tc>
          <w:tcPr>
            <w:tcW w:w="1842" w:type="dxa"/>
            <w:tcBorders>
              <w:top w:val="nil"/>
              <w:left w:val="nil"/>
              <w:bottom w:val="nil"/>
              <w:right w:val="nil"/>
            </w:tcBorders>
            <w:hideMark/>
          </w:tcPr>
          <w:p w14:paraId="4A568820" w14:textId="77777777" w:rsidR="0006695B" w:rsidRPr="006449A1" w:rsidRDefault="0006695B" w:rsidP="0006695B">
            <w:r w:rsidRPr="006449A1">
              <w:t>TIMEOUT</w:t>
            </w:r>
          </w:p>
        </w:tc>
        <w:tc>
          <w:tcPr>
            <w:tcW w:w="1134" w:type="dxa"/>
            <w:tcBorders>
              <w:top w:val="nil"/>
              <w:left w:val="nil"/>
              <w:bottom w:val="nil"/>
              <w:right w:val="nil"/>
            </w:tcBorders>
            <w:hideMark/>
          </w:tcPr>
          <w:p w14:paraId="74B0FF3A" w14:textId="77777777" w:rsidR="0006695B" w:rsidRPr="006449A1" w:rsidRDefault="0006695B" w:rsidP="0006695B">
            <w:r w:rsidRPr="006449A1">
              <w:t> </w:t>
            </w:r>
          </w:p>
        </w:tc>
      </w:tr>
      <w:tr w:rsidR="0006695B" w:rsidRPr="006449A1" w14:paraId="657A6B85" w14:textId="77777777" w:rsidTr="0006695B">
        <w:trPr>
          <w:trHeight w:val="270"/>
        </w:trPr>
        <w:tc>
          <w:tcPr>
            <w:tcW w:w="2689" w:type="dxa"/>
            <w:tcBorders>
              <w:top w:val="nil"/>
              <w:left w:val="nil"/>
              <w:bottom w:val="nil"/>
              <w:right w:val="nil"/>
            </w:tcBorders>
            <w:noWrap/>
            <w:vAlign w:val="bottom"/>
            <w:hideMark/>
          </w:tcPr>
          <w:p w14:paraId="324F6315" w14:textId="372D1F84" w:rsidR="0006695B" w:rsidRPr="006449A1" w:rsidRDefault="0006695B" w:rsidP="0006695B">
            <w:r>
              <w:rPr>
                <w:rFonts w:ascii="Arial" w:hAnsi="Arial" w:cs="Arial"/>
                <w:sz w:val="20"/>
                <w:szCs w:val="20"/>
              </w:rPr>
              <w:t>vc-exact_039.gr</w:t>
            </w:r>
          </w:p>
        </w:tc>
        <w:tc>
          <w:tcPr>
            <w:tcW w:w="1134" w:type="dxa"/>
            <w:tcBorders>
              <w:top w:val="nil"/>
              <w:left w:val="nil"/>
              <w:bottom w:val="nil"/>
              <w:right w:val="nil"/>
            </w:tcBorders>
            <w:hideMark/>
          </w:tcPr>
          <w:p w14:paraId="2A98F066" w14:textId="77777777" w:rsidR="0006695B" w:rsidRPr="006449A1" w:rsidRDefault="0006695B" w:rsidP="0006695B">
            <w:r w:rsidRPr="006449A1">
              <w:t>6795</w:t>
            </w:r>
          </w:p>
        </w:tc>
        <w:tc>
          <w:tcPr>
            <w:tcW w:w="1842" w:type="dxa"/>
            <w:tcBorders>
              <w:top w:val="nil"/>
              <w:left w:val="nil"/>
              <w:bottom w:val="nil"/>
              <w:right w:val="nil"/>
            </w:tcBorders>
            <w:hideMark/>
          </w:tcPr>
          <w:p w14:paraId="484B55BE" w14:textId="77777777" w:rsidR="0006695B" w:rsidRPr="006449A1" w:rsidRDefault="0006695B" w:rsidP="0006695B">
            <w:r w:rsidRPr="006449A1">
              <w:t>TIMEOUT</w:t>
            </w:r>
          </w:p>
        </w:tc>
        <w:tc>
          <w:tcPr>
            <w:tcW w:w="1134" w:type="dxa"/>
            <w:tcBorders>
              <w:top w:val="nil"/>
              <w:left w:val="nil"/>
              <w:bottom w:val="nil"/>
              <w:right w:val="nil"/>
            </w:tcBorders>
            <w:hideMark/>
          </w:tcPr>
          <w:p w14:paraId="0D2527F4" w14:textId="77777777" w:rsidR="0006695B" w:rsidRPr="006449A1" w:rsidRDefault="0006695B" w:rsidP="0006695B">
            <w:r w:rsidRPr="006449A1">
              <w:t> </w:t>
            </w:r>
          </w:p>
        </w:tc>
      </w:tr>
      <w:tr w:rsidR="0006695B" w:rsidRPr="006449A1" w14:paraId="4A865045" w14:textId="77777777" w:rsidTr="0006695B">
        <w:trPr>
          <w:trHeight w:val="270"/>
        </w:trPr>
        <w:tc>
          <w:tcPr>
            <w:tcW w:w="2689" w:type="dxa"/>
            <w:tcBorders>
              <w:top w:val="nil"/>
              <w:left w:val="nil"/>
              <w:bottom w:val="nil"/>
              <w:right w:val="nil"/>
            </w:tcBorders>
            <w:noWrap/>
            <w:vAlign w:val="bottom"/>
            <w:hideMark/>
          </w:tcPr>
          <w:p w14:paraId="247BA9C8" w14:textId="10395D0F" w:rsidR="0006695B" w:rsidRPr="006449A1" w:rsidRDefault="0006695B" w:rsidP="0006695B">
            <w:r>
              <w:rPr>
                <w:rFonts w:ascii="Arial" w:hAnsi="Arial" w:cs="Arial"/>
                <w:sz w:val="20"/>
                <w:szCs w:val="20"/>
              </w:rPr>
              <w:t>vc-exact_047.gr</w:t>
            </w:r>
          </w:p>
        </w:tc>
        <w:tc>
          <w:tcPr>
            <w:tcW w:w="1134" w:type="dxa"/>
            <w:tcBorders>
              <w:top w:val="nil"/>
              <w:left w:val="nil"/>
              <w:bottom w:val="nil"/>
              <w:right w:val="nil"/>
            </w:tcBorders>
            <w:hideMark/>
          </w:tcPr>
          <w:p w14:paraId="372D16AD" w14:textId="77777777" w:rsidR="0006695B" w:rsidRPr="006449A1" w:rsidRDefault="0006695B" w:rsidP="0006695B">
            <w:r w:rsidRPr="006449A1">
              <w:t>200</w:t>
            </w:r>
          </w:p>
        </w:tc>
        <w:tc>
          <w:tcPr>
            <w:tcW w:w="1842" w:type="dxa"/>
            <w:tcBorders>
              <w:top w:val="nil"/>
              <w:left w:val="nil"/>
              <w:bottom w:val="nil"/>
              <w:right w:val="nil"/>
            </w:tcBorders>
            <w:hideMark/>
          </w:tcPr>
          <w:p w14:paraId="57CBCD74" w14:textId="77777777" w:rsidR="0006695B" w:rsidRPr="006449A1" w:rsidRDefault="0006695B" w:rsidP="0006695B">
            <w:r w:rsidRPr="006449A1">
              <w:t>TIMEOUT</w:t>
            </w:r>
          </w:p>
        </w:tc>
        <w:tc>
          <w:tcPr>
            <w:tcW w:w="1134" w:type="dxa"/>
            <w:tcBorders>
              <w:top w:val="nil"/>
              <w:left w:val="nil"/>
              <w:bottom w:val="nil"/>
              <w:right w:val="nil"/>
            </w:tcBorders>
            <w:hideMark/>
          </w:tcPr>
          <w:p w14:paraId="4095B67A" w14:textId="77777777" w:rsidR="0006695B" w:rsidRPr="006449A1" w:rsidRDefault="0006695B" w:rsidP="0006695B">
            <w:r w:rsidRPr="006449A1">
              <w:t> </w:t>
            </w:r>
          </w:p>
        </w:tc>
      </w:tr>
      <w:tr w:rsidR="0006695B" w:rsidRPr="006449A1" w14:paraId="4583A7D9" w14:textId="77777777" w:rsidTr="0006695B">
        <w:trPr>
          <w:trHeight w:val="270"/>
        </w:trPr>
        <w:tc>
          <w:tcPr>
            <w:tcW w:w="2689" w:type="dxa"/>
            <w:tcBorders>
              <w:top w:val="nil"/>
              <w:left w:val="nil"/>
              <w:bottom w:val="nil"/>
              <w:right w:val="nil"/>
            </w:tcBorders>
            <w:noWrap/>
            <w:vAlign w:val="bottom"/>
            <w:hideMark/>
          </w:tcPr>
          <w:p w14:paraId="1DC23AC4" w14:textId="25031951" w:rsidR="0006695B" w:rsidRPr="006449A1" w:rsidRDefault="0006695B" w:rsidP="0006695B">
            <w:r>
              <w:rPr>
                <w:rFonts w:ascii="Arial" w:hAnsi="Arial" w:cs="Arial"/>
                <w:sz w:val="20"/>
                <w:szCs w:val="20"/>
              </w:rPr>
              <w:t>vc-exact_055.gr</w:t>
            </w:r>
          </w:p>
        </w:tc>
        <w:tc>
          <w:tcPr>
            <w:tcW w:w="1134" w:type="dxa"/>
            <w:tcBorders>
              <w:top w:val="nil"/>
              <w:left w:val="nil"/>
              <w:bottom w:val="nil"/>
              <w:right w:val="nil"/>
            </w:tcBorders>
            <w:hideMark/>
          </w:tcPr>
          <w:p w14:paraId="3F55208F" w14:textId="77777777" w:rsidR="0006695B" w:rsidRPr="006449A1" w:rsidRDefault="0006695B" w:rsidP="0006695B">
            <w:r w:rsidRPr="006449A1">
              <w:t>200</w:t>
            </w:r>
          </w:p>
        </w:tc>
        <w:tc>
          <w:tcPr>
            <w:tcW w:w="1842" w:type="dxa"/>
            <w:tcBorders>
              <w:top w:val="nil"/>
              <w:left w:val="nil"/>
              <w:bottom w:val="nil"/>
              <w:right w:val="nil"/>
            </w:tcBorders>
            <w:hideMark/>
          </w:tcPr>
          <w:p w14:paraId="3FCEDFFF" w14:textId="77777777" w:rsidR="0006695B" w:rsidRPr="006449A1" w:rsidRDefault="0006695B" w:rsidP="0006695B">
            <w:r w:rsidRPr="006449A1">
              <w:t>TIMEOUT</w:t>
            </w:r>
          </w:p>
        </w:tc>
        <w:tc>
          <w:tcPr>
            <w:tcW w:w="1134" w:type="dxa"/>
            <w:tcBorders>
              <w:top w:val="nil"/>
              <w:left w:val="nil"/>
              <w:bottom w:val="nil"/>
              <w:right w:val="nil"/>
            </w:tcBorders>
            <w:hideMark/>
          </w:tcPr>
          <w:p w14:paraId="7E740F80" w14:textId="77777777" w:rsidR="0006695B" w:rsidRPr="006449A1" w:rsidRDefault="0006695B" w:rsidP="0006695B">
            <w:r w:rsidRPr="006449A1">
              <w:t> </w:t>
            </w:r>
          </w:p>
        </w:tc>
      </w:tr>
      <w:tr w:rsidR="0006695B" w:rsidRPr="006449A1" w14:paraId="36B31E58" w14:textId="77777777" w:rsidTr="0006695B">
        <w:trPr>
          <w:trHeight w:val="270"/>
        </w:trPr>
        <w:tc>
          <w:tcPr>
            <w:tcW w:w="2689" w:type="dxa"/>
            <w:tcBorders>
              <w:top w:val="nil"/>
              <w:left w:val="nil"/>
              <w:bottom w:val="nil"/>
              <w:right w:val="nil"/>
            </w:tcBorders>
            <w:noWrap/>
            <w:vAlign w:val="bottom"/>
            <w:hideMark/>
          </w:tcPr>
          <w:p w14:paraId="66CAFD88" w14:textId="2801535C" w:rsidR="0006695B" w:rsidRPr="006449A1" w:rsidRDefault="0006695B" w:rsidP="0006695B">
            <w:r>
              <w:rPr>
                <w:rFonts w:ascii="Arial" w:hAnsi="Arial" w:cs="Arial"/>
                <w:sz w:val="20"/>
                <w:szCs w:val="20"/>
              </w:rPr>
              <w:t>vc-exact_079.gr</w:t>
            </w:r>
          </w:p>
        </w:tc>
        <w:tc>
          <w:tcPr>
            <w:tcW w:w="1134" w:type="dxa"/>
            <w:tcBorders>
              <w:top w:val="nil"/>
              <w:left w:val="nil"/>
              <w:bottom w:val="nil"/>
              <w:right w:val="nil"/>
            </w:tcBorders>
            <w:hideMark/>
          </w:tcPr>
          <w:p w14:paraId="146D321C" w14:textId="77777777" w:rsidR="0006695B" w:rsidRPr="006449A1" w:rsidRDefault="0006695B" w:rsidP="0006695B">
            <w:r w:rsidRPr="006449A1">
              <w:t>26300</w:t>
            </w:r>
          </w:p>
        </w:tc>
        <w:tc>
          <w:tcPr>
            <w:tcW w:w="1842" w:type="dxa"/>
            <w:tcBorders>
              <w:top w:val="nil"/>
              <w:left w:val="nil"/>
              <w:bottom w:val="nil"/>
              <w:right w:val="nil"/>
            </w:tcBorders>
            <w:hideMark/>
          </w:tcPr>
          <w:p w14:paraId="3C281EA2" w14:textId="77777777" w:rsidR="0006695B" w:rsidRPr="006449A1" w:rsidRDefault="0006695B" w:rsidP="0006695B">
            <w:r w:rsidRPr="006449A1">
              <w:t>TIMEOUT</w:t>
            </w:r>
          </w:p>
        </w:tc>
        <w:tc>
          <w:tcPr>
            <w:tcW w:w="1134" w:type="dxa"/>
            <w:tcBorders>
              <w:top w:val="nil"/>
              <w:left w:val="nil"/>
              <w:bottom w:val="nil"/>
              <w:right w:val="nil"/>
            </w:tcBorders>
            <w:hideMark/>
          </w:tcPr>
          <w:p w14:paraId="6A2C0B1C" w14:textId="77777777" w:rsidR="0006695B" w:rsidRPr="006449A1" w:rsidRDefault="0006695B" w:rsidP="0006695B">
            <w:r w:rsidRPr="006449A1">
              <w:t> </w:t>
            </w:r>
          </w:p>
        </w:tc>
      </w:tr>
      <w:tr w:rsidR="0006695B" w:rsidRPr="006449A1" w14:paraId="334CC8A5" w14:textId="77777777" w:rsidTr="0006695B">
        <w:trPr>
          <w:trHeight w:val="270"/>
        </w:trPr>
        <w:tc>
          <w:tcPr>
            <w:tcW w:w="2689" w:type="dxa"/>
            <w:tcBorders>
              <w:top w:val="nil"/>
              <w:left w:val="nil"/>
              <w:bottom w:val="nil"/>
              <w:right w:val="nil"/>
            </w:tcBorders>
            <w:noWrap/>
            <w:vAlign w:val="bottom"/>
            <w:hideMark/>
          </w:tcPr>
          <w:p w14:paraId="109FE266" w14:textId="3710E2FC" w:rsidR="0006695B" w:rsidRPr="006449A1" w:rsidRDefault="0006695B" w:rsidP="0006695B">
            <w:r>
              <w:rPr>
                <w:rFonts w:ascii="Arial" w:hAnsi="Arial" w:cs="Arial"/>
                <w:sz w:val="20"/>
                <w:szCs w:val="20"/>
              </w:rPr>
              <w:t>vc-exact_087.gr</w:t>
            </w:r>
          </w:p>
        </w:tc>
        <w:tc>
          <w:tcPr>
            <w:tcW w:w="1134" w:type="dxa"/>
            <w:tcBorders>
              <w:top w:val="nil"/>
              <w:left w:val="nil"/>
              <w:bottom w:val="nil"/>
              <w:right w:val="nil"/>
            </w:tcBorders>
            <w:hideMark/>
          </w:tcPr>
          <w:p w14:paraId="60BD2105" w14:textId="77777777" w:rsidR="0006695B" w:rsidRPr="006449A1" w:rsidRDefault="0006695B" w:rsidP="0006695B">
            <w:r w:rsidRPr="006449A1">
              <w:t>13590</w:t>
            </w:r>
          </w:p>
        </w:tc>
        <w:tc>
          <w:tcPr>
            <w:tcW w:w="1842" w:type="dxa"/>
            <w:tcBorders>
              <w:top w:val="nil"/>
              <w:left w:val="nil"/>
              <w:bottom w:val="nil"/>
              <w:right w:val="nil"/>
            </w:tcBorders>
            <w:hideMark/>
          </w:tcPr>
          <w:p w14:paraId="52A89EF9" w14:textId="77777777" w:rsidR="0006695B" w:rsidRPr="006449A1" w:rsidRDefault="0006695B" w:rsidP="0006695B">
            <w:r w:rsidRPr="006449A1">
              <w:t>TIMEOUT</w:t>
            </w:r>
          </w:p>
        </w:tc>
        <w:tc>
          <w:tcPr>
            <w:tcW w:w="1134" w:type="dxa"/>
            <w:tcBorders>
              <w:top w:val="nil"/>
              <w:left w:val="nil"/>
              <w:bottom w:val="nil"/>
              <w:right w:val="nil"/>
            </w:tcBorders>
            <w:hideMark/>
          </w:tcPr>
          <w:p w14:paraId="29E78E59" w14:textId="77777777" w:rsidR="0006695B" w:rsidRPr="006449A1" w:rsidRDefault="0006695B" w:rsidP="0006695B">
            <w:r w:rsidRPr="006449A1">
              <w:t> </w:t>
            </w:r>
          </w:p>
        </w:tc>
      </w:tr>
      <w:tr w:rsidR="0006695B" w:rsidRPr="006449A1" w14:paraId="700E5BA6" w14:textId="77777777" w:rsidTr="0006695B">
        <w:trPr>
          <w:trHeight w:val="270"/>
        </w:trPr>
        <w:tc>
          <w:tcPr>
            <w:tcW w:w="2689" w:type="dxa"/>
            <w:tcBorders>
              <w:top w:val="nil"/>
              <w:left w:val="nil"/>
              <w:bottom w:val="nil"/>
              <w:right w:val="nil"/>
            </w:tcBorders>
            <w:noWrap/>
            <w:vAlign w:val="bottom"/>
            <w:hideMark/>
          </w:tcPr>
          <w:p w14:paraId="23BA3364" w14:textId="4D30AD71" w:rsidR="0006695B" w:rsidRPr="006449A1" w:rsidRDefault="0006695B" w:rsidP="0006695B">
            <w:r>
              <w:rPr>
                <w:rFonts w:ascii="Arial" w:hAnsi="Arial" w:cs="Arial"/>
                <w:sz w:val="20"/>
                <w:szCs w:val="20"/>
              </w:rPr>
              <w:t>vc-exact_089.gr</w:t>
            </w:r>
          </w:p>
        </w:tc>
        <w:tc>
          <w:tcPr>
            <w:tcW w:w="1134" w:type="dxa"/>
            <w:tcBorders>
              <w:top w:val="nil"/>
              <w:left w:val="nil"/>
              <w:bottom w:val="nil"/>
              <w:right w:val="nil"/>
            </w:tcBorders>
            <w:hideMark/>
          </w:tcPr>
          <w:p w14:paraId="395247D0" w14:textId="77777777" w:rsidR="0006695B" w:rsidRPr="006449A1" w:rsidRDefault="0006695B" w:rsidP="0006695B">
            <w:r w:rsidRPr="006449A1">
              <w:t>57316</w:t>
            </w:r>
          </w:p>
        </w:tc>
        <w:tc>
          <w:tcPr>
            <w:tcW w:w="1842" w:type="dxa"/>
            <w:tcBorders>
              <w:top w:val="nil"/>
              <w:left w:val="nil"/>
              <w:bottom w:val="nil"/>
              <w:right w:val="nil"/>
            </w:tcBorders>
            <w:hideMark/>
          </w:tcPr>
          <w:p w14:paraId="2499D127" w14:textId="77777777" w:rsidR="0006695B" w:rsidRPr="006449A1" w:rsidRDefault="0006695B" w:rsidP="0006695B">
            <w:r w:rsidRPr="006449A1">
              <w:t>TIMEOUT</w:t>
            </w:r>
          </w:p>
        </w:tc>
        <w:tc>
          <w:tcPr>
            <w:tcW w:w="1134" w:type="dxa"/>
            <w:tcBorders>
              <w:top w:val="nil"/>
              <w:left w:val="nil"/>
              <w:bottom w:val="nil"/>
              <w:right w:val="nil"/>
            </w:tcBorders>
            <w:hideMark/>
          </w:tcPr>
          <w:p w14:paraId="3BF98FCC" w14:textId="77777777" w:rsidR="0006695B" w:rsidRPr="006449A1" w:rsidRDefault="0006695B" w:rsidP="0006695B">
            <w:r w:rsidRPr="006449A1">
              <w:t> </w:t>
            </w:r>
          </w:p>
        </w:tc>
      </w:tr>
      <w:tr w:rsidR="0006695B" w:rsidRPr="006449A1" w14:paraId="67D9DA61" w14:textId="77777777" w:rsidTr="0006695B">
        <w:trPr>
          <w:trHeight w:val="270"/>
        </w:trPr>
        <w:tc>
          <w:tcPr>
            <w:tcW w:w="2689" w:type="dxa"/>
            <w:tcBorders>
              <w:top w:val="nil"/>
              <w:left w:val="nil"/>
              <w:bottom w:val="nil"/>
              <w:right w:val="nil"/>
            </w:tcBorders>
            <w:noWrap/>
            <w:vAlign w:val="bottom"/>
            <w:hideMark/>
          </w:tcPr>
          <w:p w14:paraId="71DEE7A3" w14:textId="01C3756C" w:rsidR="0006695B" w:rsidRPr="006449A1" w:rsidRDefault="0006695B" w:rsidP="0006695B">
            <w:r>
              <w:rPr>
                <w:rFonts w:ascii="Arial" w:hAnsi="Arial" w:cs="Arial"/>
                <w:sz w:val="20"/>
                <w:szCs w:val="20"/>
              </w:rPr>
              <w:t>vc-exact_095.gr</w:t>
            </w:r>
          </w:p>
        </w:tc>
        <w:tc>
          <w:tcPr>
            <w:tcW w:w="1134" w:type="dxa"/>
            <w:tcBorders>
              <w:top w:val="nil"/>
              <w:left w:val="nil"/>
              <w:bottom w:val="nil"/>
              <w:right w:val="nil"/>
            </w:tcBorders>
            <w:hideMark/>
          </w:tcPr>
          <w:p w14:paraId="0F694DA1" w14:textId="77777777" w:rsidR="0006695B" w:rsidRPr="006449A1" w:rsidRDefault="0006695B" w:rsidP="0006695B">
            <w:r w:rsidRPr="006449A1">
              <w:t>15783</w:t>
            </w:r>
          </w:p>
        </w:tc>
        <w:tc>
          <w:tcPr>
            <w:tcW w:w="1842" w:type="dxa"/>
            <w:tcBorders>
              <w:top w:val="nil"/>
              <w:left w:val="nil"/>
              <w:bottom w:val="nil"/>
              <w:right w:val="nil"/>
            </w:tcBorders>
            <w:hideMark/>
          </w:tcPr>
          <w:p w14:paraId="55D3E53D" w14:textId="77777777" w:rsidR="0006695B" w:rsidRPr="006449A1" w:rsidRDefault="0006695B" w:rsidP="0006695B">
            <w:r w:rsidRPr="006449A1">
              <w:t>TIMEOUT</w:t>
            </w:r>
          </w:p>
        </w:tc>
        <w:tc>
          <w:tcPr>
            <w:tcW w:w="1134" w:type="dxa"/>
            <w:tcBorders>
              <w:top w:val="nil"/>
              <w:left w:val="nil"/>
              <w:bottom w:val="nil"/>
              <w:right w:val="nil"/>
            </w:tcBorders>
            <w:hideMark/>
          </w:tcPr>
          <w:p w14:paraId="3D0E4780" w14:textId="77777777" w:rsidR="0006695B" w:rsidRPr="006449A1" w:rsidRDefault="0006695B" w:rsidP="0006695B">
            <w:r w:rsidRPr="006449A1">
              <w:t> </w:t>
            </w:r>
          </w:p>
        </w:tc>
      </w:tr>
      <w:tr w:rsidR="0006695B" w:rsidRPr="006449A1" w14:paraId="4AE711C1" w14:textId="77777777" w:rsidTr="0006695B">
        <w:trPr>
          <w:trHeight w:val="270"/>
        </w:trPr>
        <w:tc>
          <w:tcPr>
            <w:tcW w:w="2689" w:type="dxa"/>
            <w:tcBorders>
              <w:top w:val="nil"/>
              <w:left w:val="nil"/>
              <w:bottom w:val="nil"/>
              <w:right w:val="nil"/>
            </w:tcBorders>
            <w:noWrap/>
            <w:vAlign w:val="bottom"/>
            <w:hideMark/>
          </w:tcPr>
          <w:p w14:paraId="2B9BB61F" w14:textId="3923EDA1" w:rsidR="0006695B" w:rsidRPr="006449A1" w:rsidRDefault="0006695B" w:rsidP="0006695B">
            <w:r>
              <w:rPr>
                <w:rFonts w:ascii="Arial" w:hAnsi="Arial" w:cs="Arial"/>
                <w:sz w:val="20"/>
                <w:szCs w:val="20"/>
              </w:rPr>
              <w:t>vc-exact_097.gr</w:t>
            </w:r>
          </w:p>
        </w:tc>
        <w:tc>
          <w:tcPr>
            <w:tcW w:w="1134" w:type="dxa"/>
            <w:tcBorders>
              <w:top w:val="nil"/>
              <w:left w:val="nil"/>
              <w:bottom w:val="nil"/>
              <w:right w:val="nil"/>
            </w:tcBorders>
            <w:hideMark/>
          </w:tcPr>
          <w:p w14:paraId="0FA698E8" w14:textId="77777777" w:rsidR="0006695B" w:rsidRPr="006449A1" w:rsidRDefault="0006695B" w:rsidP="0006695B">
            <w:r w:rsidRPr="006449A1">
              <w:t>18096</w:t>
            </w:r>
          </w:p>
        </w:tc>
        <w:tc>
          <w:tcPr>
            <w:tcW w:w="1842" w:type="dxa"/>
            <w:tcBorders>
              <w:top w:val="nil"/>
              <w:left w:val="nil"/>
              <w:bottom w:val="nil"/>
              <w:right w:val="nil"/>
            </w:tcBorders>
            <w:hideMark/>
          </w:tcPr>
          <w:p w14:paraId="0544C75D" w14:textId="77777777" w:rsidR="0006695B" w:rsidRPr="006449A1" w:rsidRDefault="0006695B" w:rsidP="0006695B">
            <w:r w:rsidRPr="006449A1">
              <w:t>TIMEOUT</w:t>
            </w:r>
          </w:p>
        </w:tc>
        <w:tc>
          <w:tcPr>
            <w:tcW w:w="1134" w:type="dxa"/>
            <w:tcBorders>
              <w:top w:val="nil"/>
              <w:left w:val="nil"/>
              <w:bottom w:val="nil"/>
              <w:right w:val="nil"/>
            </w:tcBorders>
            <w:hideMark/>
          </w:tcPr>
          <w:p w14:paraId="3AA0EE69" w14:textId="77777777" w:rsidR="0006695B" w:rsidRPr="006449A1" w:rsidRDefault="0006695B" w:rsidP="0006695B">
            <w:r w:rsidRPr="006449A1">
              <w:t> </w:t>
            </w:r>
          </w:p>
        </w:tc>
      </w:tr>
      <w:tr w:rsidR="0006695B" w:rsidRPr="006449A1" w14:paraId="4A193D19" w14:textId="77777777" w:rsidTr="0006695B">
        <w:trPr>
          <w:trHeight w:val="270"/>
        </w:trPr>
        <w:tc>
          <w:tcPr>
            <w:tcW w:w="2689" w:type="dxa"/>
            <w:tcBorders>
              <w:top w:val="nil"/>
              <w:left w:val="nil"/>
              <w:bottom w:val="nil"/>
              <w:right w:val="nil"/>
            </w:tcBorders>
            <w:noWrap/>
            <w:vAlign w:val="bottom"/>
            <w:hideMark/>
          </w:tcPr>
          <w:p w14:paraId="1DA0EA43" w14:textId="28A4A847" w:rsidR="0006695B" w:rsidRPr="006449A1" w:rsidRDefault="0006695B" w:rsidP="0006695B">
            <w:r>
              <w:rPr>
                <w:rFonts w:ascii="Arial" w:hAnsi="Arial" w:cs="Arial"/>
                <w:sz w:val="20"/>
                <w:szCs w:val="20"/>
              </w:rPr>
              <w:t>vc-exact_099.gr</w:t>
            </w:r>
          </w:p>
        </w:tc>
        <w:tc>
          <w:tcPr>
            <w:tcW w:w="1134" w:type="dxa"/>
            <w:tcBorders>
              <w:top w:val="nil"/>
              <w:left w:val="nil"/>
              <w:bottom w:val="nil"/>
              <w:right w:val="nil"/>
            </w:tcBorders>
            <w:hideMark/>
          </w:tcPr>
          <w:p w14:paraId="4147DB51" w14:textId="77777777" w:rsidR="0006695B" w:rsidRPr="006449A1" w:rsidRDefault="0006695B" w:rsidP="0006695B">
            <w:r w:rsidRPr="006449A1">
              <w:t>26300</w:t>
            </w:r>
          </w:p>
        </w:tc>
        <w:tc>
          <w:tcPr>
            <w:tcW w:w="1842" w:type="dxa"/>
            <w:tcBorders>
              <w:top w:val="nil"/>
              <w:left w:val="nil"/>
              <w:bottom w:val="nil"/>
              <w:right w:val="nil"/>
            </w:tcBorders>
            <w:hideMark/>
          </w:tcPr>
          <w:p w14:paraId="7CB57722" w14:textId="77777777" w:rsidR="0006695B" w:rsidRPr="006449A1" w:rsidRDefault="0006695B" w:rsidP="0006695B">
            <w:r w:rsidRPr="006449A1">
              <w:t>TIMEOUT</w:t>
            </w:r>
          </w:p>
        </w:tc>
        <w:tc>
          <w:tcPr>
            <w:tcW w:w="1134" w:type="dxa"/>
            <w:tcBorders>
              <w:top w:val="nil"/>
              <w:left w:val="nil"/>
              <w:bottom w:val="nil"/>
              <w:right w:val="nil"/>
            </w:tcBorders>
            <w:hideMark/>
          </w:tcPr>
          <w:p w14:paraId="58A842D8" w14:textId="77777777" w:rsidR="0006695B" w:rsidRPr="006449A1" w:rsidRDefault="0006695B" w:rsidP="0006695B">
            <w:r w:rsidRPr="006449A1">
              <w:t> </w:t>
            </w:r>
          </w:p>
        </w:tc>
      </w:tr>
      <w:tr w:rsidR="0006695B" w:rsidRPr="006449A1" w14:paraId="71D92EBE" w14:textId="77777777" w:rsidTr="0006695B">
        <w:trPr>
          <w:trHeight w:val="270"/>
        </w:trPr>
        <w:tc>
          <w:tcPr>
            <w:tcW w:w="2689" w:type="dxa"/>
            <w:tcBorders>
              <w:top w:val="nil"/>
              <w:left w:val="nil"/>
              <w:bottom w:val="nil"/>
              <w:right w:val="nil"/>
            </w:tcBorders>
            <w:noWrap/>
            <w:vAlign w:val="bottom"/>
            <w:hideMark/>
          </w:tcPr>
          <w:p w14:paraId="4549BFC0" w14:textId="3F8E74E8" w:rsidR="0006695B" w:rsidRPr="006449A1" w:rsidRDefault="0006695B" w:rsidP="0006695B">
            <w:r>
              <w:rPr>
                <w:rFonts w:ascii="Arial" w:hAnsi="Arial" w:cs="Arial"/>
                <w:sz w:val="20"/>
                <w:szCs w:val="20"/>
              </w:rPr>
              <w:t>vc-exact_101.gr</w:t>
            </w:r>
          </w:p>
        </w:tc>
        <w:tc>
          <w:tcPr>
            <w:tcW w:w="1134" w:type="dxa"/>
            <w:tcBorders>
              <w:top w:val="nil"/>
              <w:left w:val="nil"/>
              <w:bottom w:val="nil"/>
              <w:right w:val="nil"/>
            </w:tcBorders>
            <w:hideMark/>
          </w:tcPr>
          <w:p w14:paraId="394DF028" w14:textId="77777777" w:rsidR="0006695B" w:rsidRPr="006449A1" w:rsidRDefault="0006695B" w:rsidP="0006695B">
            <w:r w:rsidRPr="006449A1">
              <w:t>26300</w:t>
            </w:r>
          </w:p>
        </w:tc>
        <w:tc>
          <w:tcPr>
            <w:tcW w:w="1842" w:type="dxa"/>
            <w:tcBorders>
              <w:top w:val="nil"/>
              <w:left w:val="nil"/>
              <w:bottom w:val="nil"/>
              <w:right w:val="nil"/>
            </w:tcBorders>
            <w:hideMark/>
          </w:tcPr>
          <w:p w14:paraId="7E030C57" w14:textId="77777777" w:rsidR="0006695B" w:rsidRPr="006449A1" w:rsidRDefault="0006695B" w:rsidP="0006695B">
            <w:r w:rsidRPr="006449A1">
              <w:t>TIMEOUT</w:t>
            </w:r>
          </w:p>
        </w:tc>
        <w:tc>
          <w:tcPr>
            <w:tcW w:w="1134" w:type="dxa"/>
            <w:tcBorders>
              <w:top w:val="nil"/>
              <w:left w:val="nil"/>
              <w:bottom w:val="nil"/>
              <w:right w:val="nil"/>
            </w:tcBorders>
            <w:hideMark/>
          </w:tcPr>
          <w:p w14:paraId="55FD4F54" w14:textId="77777777" w:rsidR="0006695B" w:rsidRPr="006449A1" w:rsidRDefault="0006695B" w:rsidP="0006695B">
            <w:r w:rsidRPr="006449A1">
              <w:t> </w:t>
            </w:r>
          </w:p>
        </w:tc>
      </w:tr>
      <w:tr w:rsidR="0006695B" w:rsidRPr="006449A1" w14:paraId="5F82DE6F" w14:textId="77777777" w:rsidTr="0006695B">
        <w:trPr>
          <w:trHeight w:val="270"/>
        </w:trPr>
        <w:tc>
          <w:tcPr>
            <w:tcW w:w="2689" w:type="dxa"/>
            <w:tcBorders>
              <w:top w:val="nil"/>
              <w:left w:val="nil"/>
              <w:bottom w:val="nil"/>
              <w:right w:val="nil"/>
            </w:tcBorders>
            <w:noWrap/>
            <w:vAlign w:val="bottom"/>
            <w:hideMark/>
          </w:tcPr>
          <w:p w14:paraId="33E31813" w14:textId="2818D5EC" w:rsidR="0006695B" w:rsidRPr="006449A1" w:rsidRDefault="0006695B" w:rsidP="0006695B">
            <w:r>
              <w:rPr>
                <w:rFonts w:ascii="Arial" w:hAnsi="Arial" w:cs="Arial"/>
                <w:sz w:val="20"/>
                <w:szCs w:val="20"/>
              </w:rPr>
              <w:t>vc-exact_103.gr</w:t>
            </w:r>
          </w:p>
        </w:tc>
        <w:tc>
          <w:tcPr>
            <w:tcW w:w="1134" w:type="dxa"/>
            <w:tcBorders>
              <w:top w:val="nil"/>
              <w:left w:val="nil"/>
              <w:bottom w:val="nil"/>
              <w:right w:val="nil"/>
            </w:tcBorders>
            <w:hideMark/>
          </w:tcPr>
          <w:p w14:paraId="2A1F5DDB" w14:textId="77777777" w:rsidR="0006695B" w:rsidRPr="006449A1" w:rsidRDefault="0006695B" w:rsidP="0006695B">
            <w:r w:rsidRPr="006449A1">
              <w:t>15783</w:t>
            </w:r>
          </w:p>
        </w:tc>
        <w:tc>
          <w:tcPr>
            <w:tcW w:w="1842" w:type="dxa"/>
            <w:tcBorders>
              <w:top w:val="nil"/>
              <w:left w:val="nil"/>
              <w:bottom w:val="nil"/>
              <w:right w:val="nil"/>
            </w:tcBorders>
            <w:hideMark/>
          </w:tcPr>
          <w:p w14:paraId="106062F1" w14:textId="77777777" w:rsidR="0006695B" w:rsidRPr="006449A1" w:rsidRDefault="0006695B" w:rsidP="0006695B">
            <w:r w:rsidRPr="006449A1">
              <w:t>TIMEOUT</w:t>
            </w:r>
          </w:p>
        </w:tc>
        <w:tc>
          <w:tcPr>
            <w:tcW w:w="1134" w:type="dxa"/>
            <w:tcBorders>
              <w:top w:val="nil"/>
              <w:left w:val="nil"/>
              <w:bottom w:val="nil"/>
              <w:right w:val="nil"/>
            </w:tcBorders>
            <w:hideMark/>
          </w:tcPr>
          <w:p w14:paraId="5CC07CDC" w14:textId="77777777" w:rsidR="0006695B" w:rsidRPr="006449A1" w:rsidRDefault="0006695B" w:rsidP="0006695B">
            <w:r w:rsidRPr="006449A1">
              <w:t> </w:t>
            </w:r>
          </w:p>
        </w:tc>
      </w:tr>
      <w:tr w:rsidR="0006695B" w:rsidRPr="006449A1" w14:paraId="2D80D0B1" w14:textId="77777777" w:rsidTr="0006695B">
        <w:trPr>
          <w:trHeight w:val="270"/>
        </w:trPr>
        <w:tc>
          <w:tcPr>
            <w:tcW w:w="2689" w:type="dxa"/>
            <w:tcBorders>
              <w:top w:val="nil"/>
              <w:left w:val="nil"/>
              <w:bottom w:val="nil"/>
              <w:right w:val="nil"/>
            </w:tcBorders>
            <w:noWrap/>
            <w:vAlign w:val="bottom"/>
            <w:hideMark/>
          </w:tcPr>
          <w:p w14:paraId="3A9C3259" w14:textId="5DE7A437" w:rsidR="0006695B" w:rsidRPr="006449A1" w:rsidRDefault="0006695B" w:rsidP="0006695B">
            <w:r>
              <w:rPr>
                <w:rFonts w:ascii="Arial" w:hAnsi="Arial" w:cs="Arial"/>
                <w:sz w:val="20"/>
                <w:szCs w:val="20"/>
              </w:rPr>
              <w:t>vc-exact_105.gr</w:t>
            </w:r>
          </w:p>
        </w:tc>
        <w:tc>
          <w:tcPr>
            <w:tcW w:w="1134" w:type="dxa"/>
            <w:tcBorders>
              <w:top w:val="nil"/>
              <w:left w:val="nil"/>
              <w:bottom w:val="nil"/>
              <w:right w:val="nil"/>
            </w:tcBorders>
            <w:hideMark/>
          </w:tcPr>
          <w:p w14:paraId="15445B00" w14:textId="77777777" w:rsidR="0006695B" w:rsidRPr="006449A1" w:rsidRDefault="0006695B" w:rsidP="0006695B">
            <w:r w:rsidRPr="006449A1">
              <w:t>26300</w:t>
            </w:r>
          </w:p>
        </w:tc>
        <w:tc>
          <w:tcPr>
            <w:tcW w:w="1842" w:type="dxa"/>
            <w:tcBorders>
              <w:top w:val="nil"/>
              <w:left w:val="nil"/>
              <w:bottom w:val="nil"/>
              <w:right w:val="nil"/>
            </w:tcBorders>
            <w:hideMark/>
          </w:tcPr>
          <w:p w14:paraId="7A63BA3B" w14:textId="77777777" w:rsidR="0006695B" w:rsidRPr="006449A1" w:rsidRDefault="0006695B" w:rsidP="0006695B">
            <w:r w:rsidRPr="006449A1">
              <w:t>TIMEOUT</w:t>
            </w:r>
          </w:p>
        </w:tc>
        <w:tc>
          <w:tcPr>
            <w:tcW w:w="1134" w:type="dxa"/>
            <w:tcBorders>
              <w:top w:val="nil"/>
              <w:left w:val="nil"/>
              <w:bottom w:val="nil"/>
              <w:right w:val="nil"/>
            </w:tcBorders>
            <w:hideMark/>
          </w:tcPr>
          <w:p w14:paraId="5EEC6237" w14:textId="77777777" w:rsidR="0006695B" w:rsidRPr="006449A1" w:rsidRDefault="0006695B" w:rsidP="0006695B">
            <w:r w:rsidRPr="006449A1">
              <w:t> </w:t>
            </w:r>
          </w:p>
        </w:tc>
      </w:tr>
      <w:tr w:rsidR="0006695B" w:rsidRPr="006449A1" w14:paraId="336679F3" w14:textId="77777777" w:rsidTr="0006695B">
        <w:trPr>
          <w:trHeight w:val="270"/>
        </w:trPr>
        <w:tc>
          <w:tcPr>
            <w:tcW w:w="2689" w:type="dxa"/>
            <w:tcBorders>
              <w:top w:val="nil"/>
              <w:left w:val="nil"/>
              <w:bottom w:val="nil"/>
              <w:right w:val="nil"/>
            </w:tcBorders>
            <w:noWrap/>
            <w:vAlign w:val="bottom"/>
            <w:hideMark/>
          </w:tcPr>
          <w:p w14:paraId="41D2E1AE" w14:textId="2D8CB077" w:rsidR="0006695B" w:rsidRPr="006449A1" w:rsidRDefault="0006695B" w:rsidP="0006695B">
            <w:r>
              <w:rPr>
                <w:rFonts w:ascii="Arial" w:hAnsi="Arial" w:cs="Arial"/>
                <w:sz w:val="20"/>
                <w:szCs w:val="20"/>
              </w:rPr>
              <w:t>vc-exact_107.gr</w:t>
            </w:r>
          </w:p>
        </w:tc>
        <w:tc>
          <w:tcPr>
            <w:tcW w:w="1134" w:type="dxa"/>
            <w:tcBorders>
              <w:top w:val="nil"/>
              <w:left w:val="nil"/>
              <w:bottom w:val="nil"/>
              <w:right w:val="nil"/>
            </w:tcBorders>
            <w:hideMark/>
          </w:tcPr>
          <w:p w14:paraId="52289FB6" w14:textId="77777777" w:rsidR="0006695B" w:rsidRPr="006449A1" w:rsidRDefault="0006695B" w:rsidP="0006695B">
            <w:r w:rsidRPr="006449A1">
              <w:t>13590</w:t>
            </w:r>
          </w:p>
        </w:tc>
        <w:tc>
          <w:tcPr>
            <w:tcW w:w="1842" w:type="dxa"/>
            <w:tcBorders>
              <w:top w:val="nil"/>
              <w:left w:val="nil"/>
              <w:bottom w:val="nil"/>
              <w:right w:val="nil"/>
            </w:tcBorders>
            <w:hideMark/>
          </w:tcPr>
          <w:p w14:paraId="7B83D83D" w14:textId="77777777" w:rsidR="0006695B" w:rsidRPr="006449A1" w:rsidRDefault="0006695B" w:rsidP="0006695B">
            <w:r w:rsidRPr="006449A1">
              <w:t>TIMEOUT</w:t>
            </w:r>
          </w:p>
        </w:tc>
        <w:tc>
          <w:tcPr>
            <w:tcW w:w="1134" w:type="dxa"/>
            <w:tcBorders>
              <w:top w:val="nil"/>
              <w:left w:val="nil"/>
              <w:bottom w:val="nil"/>
              <w:right w:val="nil"/>
            </w:tcBorders>
            <w:hideMark/>
          </w:tcPr>
          <w:p w14:paraId="0C0B952C" w14:textId="77777777" w:rsidR="0006695B" w:rsidRPr="006449A1" w:rsidRDefault="0006695B" w:rsidP="0006695B">
            <w:r w:rsidRPr="006449A1">
              <w:t> </w:t>
            </w:r>
          </w:p>
        </w:tc>
      </w:tr>
      <w:tr w:rsidR="0006695B" w:rsidRPr="006449A1" w14:paraId="2F367B4C" w14:textId="77777777" w:rsidTr="0006695B">
        <w:trPr>
          <w:trHeight w:val="270"/>
        </w:trPr>
        <w:tc>
          <w:tcPr>
            <w:tcW w:w="2689" w:type="dxa"/>
            <w:tcBorders>
              <w:top w:val="nil"/>
              <w:left w:val="nil"/>
              <w:bottom w:val="nil"/>
              <w:right w:val="nil"/>
            </w:tcBorders>
            <w:noWrap/>
            <w:vAlign w:val="bottom"/>
            <w:hideMark/>
          </w:tcPr>
          <w:p w14:paraId="7D612542" w14:textId="70177AF0" w:rsidR="0006695B" w:rsidRPr="006449A1" w:rsidRDefault="0006695B" w:rsidP="0006695B">
            <w:r>
              <w:rPr>
                <w:rFonts w:ascii="Arial" w:hAnsi="Arial" w:cs="Arial"/>
                <w:sz w:val="20"/>
                <w:szCs w:val="20"/>
              </w:rPr>
              <w:t>vc-exact_109.gr</w:t>
            </w:r>
          </w:p>
        </w:tc>
        <w:tc>
          <w:tcPr>
            <w:tcW w:w="1134" w:type="dxa"/>
            <w:tcBorders>
              <w:top w:val="nil"/>
              <w:left w:val="nil"/>
              <w:bottom w:val="nil"/>
              <w:right w:val="nil"/>
            </w:tcBorders>
            <w:hideMark/>
          </w:tcPr>
          <w:p w14:paraId="12DF47D8" w14:textId="77777777" w:rsidR="0006695B" w:rsidRPr="006449A1" w:rsidRDefault="0006695B" w:rsidP="0006695B">
            <w:r w:rsidRPr="006449A1">
              <w:t>66992</w:t>
            </w:r>
          </w:p>
        </w:tc>
        <w:tc>
          <w:tcPr>
            <w:tcW w:w="1842" w:type="dxa"/>
            <w:tcBorders>
              <w:top w:val="nil"/>
              <w:left w:val="nil"/>
              <w:bottom w:val="nil"/>
              <w:right w:val="nil"/>
            </w:tcBorders>
            <w:hideMark/>
          </w:tcPr>
          <w:p w14:paraId="1AD3EE7B" w14:textId="77777777" w:rsidR="0006695B" w:rsidRPr="006449A1" w:rsidRDefault="0006695B" w:rsidP="0006695B">
            <w:r w:rsidRPr="006449A1">
              <w:t>TIMEOUT</w:t>
            </w:r>
          </w:p>
        </w:tc>
        <w:tc>
          <w:tcPr>
            <w:tcW w:w="1134" w:type="dxa"/>
            <w:tcBorders>
              <w:top w:val="nil"/>
              <w:left w:val="nil"/>
              <w:bottom w:val="nil"/>
              <w:right w:val="nil"/>
            </w:tcBorders>
            <w:hideMark/>
          </w:tcPr>
          <w:p w14:paraId="4F70A353" w14:textId="77777777" w:rsidR="0006695B" w:rsidRPr="006449A1" w:rsidRDefault="0006695B" w:rsidP="0006695B">
            <w:r w:rsidRPr="006449A1">
              <w:t> </w:t>
            </w:r>
          </w:p>
        </w:tc>
      </w:tr>
      <w:tr w:rsidR="0006695B" w:rsidRPr="006449A1" w14:paraId="45D40B43" w14:textId="77777777" w:rsidTr="0006695B">
        <w:trPr>
          <w:trHeight w:val="270"/>
        </w:trPr>
        <w:tc>
          <w:tcPr>
            <w:tcW w:w="2689" w:type="dxa"/>
            <w:tcBorders>
              <w:top w:val="nil"/>
              <w:left w:val="nil"/>
              <w:bottom w:val="nil"/>
              <w:right w:val="nil"/>
            </w:tcBorders>
            <w:noWrap/>
            <w:vAlign w:val="bottom"/>
            <w:hideMark/>
          </w:tcPr>
          <w:p w14:paraId="5824EBC6" w14:textId="1DD115EC" w:rsidR="0006695B" w:rsidRPr="006449A1" w:rsidRDefault="0006695B" w:rsidP="0006695B">
            <w:r>
              <w:rPr>
                <w:rFonts w:ascii="Arial" w:hAnsi="Arial" w:cs="Arial"/>
                <w:sz w:val="20"/>
                <w:szCs w:val="20"/>
              </w:rPr>
              <w:t>vc-exact_111.gr</w:t>
            </w:r>
          </w:p>
        </w:tc>
        <w:tc>
          <w:tcPr>
            <w:tcW w:w="1134" w:type="dxa"/>
            <w:tcBorders>
              <w:top w:val="nil"/>
              <w:left w:val="nil"/>
              <w:bottom w:val="nil"/>
              <w:right w:val="nil"/>
            </w:tcBorders>
            <w:hideMark/>
          </w:tcPr>
          <w:p w14:paraId="1B75EA9E" w14:textId="77777777" w:rsidR="0006695B" w:rsidRPr="006449A1" w:rsidRDefault="0006695B" w:rsidP="0006695B">
            <w:r w:rsidRPr="006449A1">
              <w:t>450</w:t>
            </w:r>
          </w:p>
        </w:tc>
        <w:tc>
          <w:tcPr>
            <w:tcW w:w="1842" w:type="dxa"/>
            <w:tcBorders>
              <w:top w:val="nil"/>
              <w:left w:val="nil"/>
              <w:bottom w:val="nil"/>
              <w:right w:val="nil"/>
            </w:tcBorders>
            <w:hideMark/>
          </w:tcPr>
          <w:p w14:paraId="15B66127" w14:textId="77777777" w:rsidR="0006695B" w:rsidRPr="006449A1" w:rsidRDefault="0006695B" w:rsidP="0006695B">
            <w:r w:rsidRPr="006449A1">
              <w:t>TIMEOUT</w:t>
            </w:r>
          </w:p>
        </w:tc>
        <w:tc>
          <w:tcPr>
            <w:tcW w:w="1134" w:type="dxa"/>
            <w:tcBorders>
              <w:top w:val="nil"/>
              <w:left w:val="nil"/>
              <w:bottom w:val="nil"/>
              <w:right w:val="nil"/>
            </w:tcBorders>
            <w:hideMark/>
          </w:tcPr>
          <w:p w14:paraId="10B9E006" w14:textId="77777777" w:rsidR="0006695B" w:rsidRPr="006449A1" w:rsidRDefault="0006695B" w:rsidP="0006695B">
            <w:r w:rsidRPr="006449A1">
              <w:t> </w:t>
            </w:r>
          </w:p>
        </w:tc>
      </w:tr>
      <w:tr w:rsidR="0006695B" w:rsidRPr="006449A1" w14:paraId="7C03C07E" w14:textId="77777777" w:rsidTr="0006695B">
        <w:trPr>
          <w:trHeight w:val="270"/>
        </w:trPr>
        <w:tc>
          <w:tcPr>
            <w:tcW w:w="2689" w:type="dxa"/>
            <w:tcBorders>
              <w:top w:val="nil"/>
              <w:left w:val="nil"/>
              <w:bottom w:val="nil"/>
              <w:right w:val="nil"/>
            </w:tcBorders>
            <w:noWrap/>
            <w:vAlign w:val="bottom"/>
            <w:hideMark/>
          </w:tcPr>
          <w:p w14:paraId="72C0F54F" w14:textId="11CC4FFC" w:rsidR="0006695B" w:rsidRPr="006449A1" w:rsidRDefault="0006695B" w:rsidP="0006695B">
            <w:r>
              <w:rPr>
                <w:rFonts w:ascii="Arial" w:hAnsi="Arial" w:cs="Arial"/>
                <w:sz w:val="20"/>
                <w:szCs w:val="20"/>
              </w:rPr>
              <w:t>vc-exact_113.gr</w:t>
            </w:r>
          </w:p>
        </w:tc>
        <w:tc>
          <w:tcPr>
            <w:tcW w:w="1134" w:type="dxa"/>
            <w:tcBorders>
              <w:top w:val="nil"/>
              <w:left w:val="nil"/>
              <w:bottom w:val="nil"/>
              <w:right w:val="nil"/>
            </w:tcBorders>
            <w:hideMark/>
          </w:tcPr>
          <w:p w14:paraId="6F8FCE15" w14:textId="77777777" w:rsidR="0006695B" w:rsidRPr="006449A1" w:rsidRDefault="0006695B" w:rsidP="0006695B">
            <w:r w:rsidRPr="006449A1">
              <w:t>26300</w:t>
            </w:r>
          </w:p>
        </w:tc>
        <w:tc>
          <w:tcPr>
            <w:tcW w:w="1842" w:type="dxa"/>
            <w:tcBorders>
              <w:top w:val="nil"/>
              <w:left w:val="nil"/>
              <w:bottom w:val="nil"/>
              <w:right w:val="nil"/>
            </w:tcBorders>
            <w:hideMark/>
          </w:tcPr>
          <w:p w14:paraId="7AE1FB87" w14:textId="77777777" w:rsidR="0006695B" w:rsidRPr="006449A1" w:rsidRDefault="0006695B" w:rsidP="0006695B">
            <w:r w:rsidRPr="006449A1">
              <w:t>TIMEOUT</w:t>
            </w:r>
          </w:p>
        </w:tc>
        <w:tc>
          <w:tcPr>
            <w:tcW w:w="1134" w:type="dxa"/>
            <w:tcBorders>
              <w:top w:val="nil"/>
              <w:left w:val="nil"/>
              <w:bottom w:val="nil"/>
              <w:right w:val="nil"/>
            </w:tcBorders>
            <w:hideMark/>
          </w:tcPr>
          <w:p w14:paraId="4A7B6CA5" w14:textId="77777777" w:rsidR="0006695B" w:rsidRPr="006449A1" w:rsidRDefault="0006695B" w:rsidP="0006695B">
            <w:r w:rsidRPr="006449A1">
              <w:t> </w:t>
            </w:r>
          </w:p>
        </w:tc>
      </w:tr>
      <w:tr w:rsidR="0006695B" w:rsidRPr="006449A1" w14:paraId="508580A7" w14:textId="77777777" w:rsidTr="0006695B">
        <w:trPr>
          <w:trHeight w:val="270"/>
        </w:trPr>
        <w:tc>
          <w:tcPr>
            <w:tcW w:w="2689" w:type="dxa"/>
            <w:tcBorders>
              <w:top w:val="nil"/>
              <w:left w:val="nil"/>
              <w:bottom w:val="nil"/>
              <w:right w:val="nil"/>
            </w:tcBorders>
            <w:noWrap/>
            <w:vAlign w:val="bottom"/>
            <w:hideMark/>
          </w:tcPr>
          <w:p w14:paraId="36FC97B6" w14:textId="3E9B4DE2" w:rsidR="0006695B" w:rsidRPr="006449A1" w:rsidRDefault="0006695B" w:rsidP="0006695B">
            <w:r>
              <w:rPr>
                <w:rFonts w:ascii="Arial" w:hAnsi="Arial" w:cs="Arial"/>
                <w:sz w:val="20"/>
                <w:szCs w:val="20"/>
              </w:rPr>
              <w:t>vc-exact_115.gr</w:t>
            </w:r>
          </w:p>
        </w:tc>
        <w:tc>
          <w:tcPr>
            <w:tcW w:w="1134" w:type="dxa"/>
            <w:tcBorders>
              <w:top w:val="nil"/>
              <w:left w:val="nil"/>
              <w:bottom w:val="nil"/>
              <w:right w:val="nil"/>
            </w:tcBorders>
            <w:hideMark/>
          </w:tcPr>
          <w:p w14:paraId="1354F75D" w14:textId="77777777" w:rsidR="0006695B" w:rsidRPr="006449A1" w:rsidRDefault="0006695B" w:rsidP="0006695B">
            <w:r w:rsidRPr="006449A1">
              <w:t>18096</w:t>
            </w:r>
          </w:p>
        </w:tc>
        <w:tc>
          <w:tcPr>
            <w:tcW w:w="1842" w:type="dxa"/>
            <w:tcBorders>
              <w:top w:val="nil"/>
              <w:left w:val="nil"/>
              <w:bottom w:val="nil"/>
              <w:right w:val="nil"/>
            </w:tcBorders>
            <w:hideMark/>
          </w:tcPr>
          <w:p w14:paraId="3DA260E2" w14:textId="77777777" w:rsidR="0006695B" w:rsidRPr="006449A1" w:rsidRDefault="0006695B" w:rsidP="0006695B">
            <w:r w:rsidRPr="006449A1">
              <w:t>TIMEOUT</w:t>
            </w:r>
          </w:p>
        </w:tc>
        <w:tc>
          <w:tcPr>
            <w:tcW w:w="1134" w:type="dxa"/>
            <w:tcBorders>
              <w:top w:val="nil"/>
              <w:left w:val="nil"/>
              <w:bottom w:val="nil"/>
              <w:right w:val="nil"/>
            </w:tcBorders>
            <w:hideMark/>
          </w:tcPr>
          <w:p w14:paraId="196B9D7D" w14:textId="77777777" w:rsidR="0006695B" w:rsidRPr="006449A1" w:rsidRDefault="0006695B" w:rsidP="0006695B">
            <w:r w:rsidRPr="006449A1">
              <w:t> </w:t>
            </w:r>
          </w:p>
        </w:tc>
      </w:tr>
      <w:tr w:rsidR="0006695B" w:rsidRPr="006449A1" w14:paraId="22FD3A36" w14:textId="77777777" w:rsidTr="0006695B">
        <w:trPr>
          <w:trHeight w:val="270"/>
        </w:trPr>
        <w:tc>
          <w:tcPr>
            <w:tcW w:w="2689" w:type="dxa"/>
            <w:tcBorders>
              <w:top w:val="nil"/>
              <w:left w:val="nil"/>
              <w:bottom w:val="nil"/>
              <w:right w:val="nil"/>
            </w:tcBorders>
            <w:noWrap/>
            <w:vAlign w:val="bottom"/>
            <w:hideMark/>
          </w:tcPr>
          <w:p w14:paraId="2CA56202" w14:textId="2A0842A9" w:rsidR="0006695B" w:rsidRPr="006449A1" w:rsidRDefault="0006695B" w:rsidP="0006695B">
            <w:r>
              <w:rPr>
                <w:rFonts w:ascii="Arial" w:hAnsi="Arial" w:cs="Arial"/>
                <w:sz w:val="20"/>
                <w:szCs w:val="20"/>
              </w:rPr>
              <w:t>vc-exact_117.gr</w:t>
            </w:r>
          </w:p>
        </w:tc>
        <w:tc>
          <w:tcPr>
            <w:tcW w:w="1134" w:type="dxa"/>
            <w:tcBorders>
              <w:top w:val="nil"/>
              <w:left w:val="nil"/>
              <w:bottom w:val="nil"/>
              <w:right w:val="nil"/>
            </w:tcBorders>
            <w:hideMark/>
          </w:tcPr>
          <w:p w14:paraId="5FADAA4F" w14:textId="77777777" w:rsidR="0006695B" w:rsidRPr="006449A1" w:rsidRDefault="0006695B" w:rsidP="0006695B">
            <w:r w:rsidRPr="006449A1">
              <w:t>18096</w:t>
            </w:r>
          </w:p>
        </w:tc>
        <w:tc>
          <w:tcPr>
            <w:tcW w:w="1842" w:type="dxa"/>
            <w:tcBorders>
              <w:top w:val="nil"/>
              <w:left w:val="nil"/>
              <w:bottom w:val="nil"/>
              <w:right w:val="nil"/>
            </w:tcBorders>
            <w:hideMark/>
          </w:tcPr>
          <w:p w14:paraId="246B92C2" w14:textId="77777777" w:rsidR="0006695B" w:rsidRPr="006449A1" w:rsidRDefault="0006695B" w:rsidP="0006695B">
            <w:r w:rsidRPr="006449A1">
              <w:t>TIMEOUT</w:t>
            </w:r>
          </w:p>
        </w:tc>
        <w:tc>
          <w:tcPr>
            <w:tcW w:w="1134" w:type="dxa"/>
            <w:tcBorders>
              <w:top w:val="nil"/>
              <w:left w:val="nil"/>
              <w:bottom w:val="nil"/>
              <w:right w:val="nil"/>
            </w:tcBorders>
            <w:hideMark/>
          </w:tcPr>
          <w:p w14:paraId="4DE9F232" w14:textId="77777777" w:rsidR="0006695B" w:rsidRPr="006449A1" w:rsidRDefault="0006695B" w:rsidP="0006695B">
            <w:r w:rsidRPr="006449A1">
              <w:t> </w:t>
            </w:r>
          </w:p>
        </w:tc>
      </w:tr>
      <w:tr w:rsidR="0006695B" w:rsidRPr="006449A1" w14:paraId="726D9DBC" w14:textId="77777777" w:rsidTr="0006695B">
        <w:trPr>
          <w:trHeight w:val="270"/>
        </w:trPr>
        <w:tc>
          <w:tcPr>
            <w:tcW w:w="2689" w:type="dxa"/>
            <w:tcBorders>
              <w:top w:val="nil"/>
              <w:left w:val="nil"/>
              <w:bottom w:val="nil"/>
              <w:right w:val="nil"/>
            </w:tcBorders>
            <w:noWrap/>
            <w:vAlign w:val="bottom"/>
            <w:hideMark/>
          </w:tcPr>
          <w:p w14:paraId="67AEFF7C" w14:textId="768520BF" w:rsidR="0006695B" w:rsidRPr="006449A1" w:rsidRDefault="0006695B" w:rsidP="0006695B">
            <w:r>
              <w:rPr>
                <w:rFonts w:ascii="Arial" w:hAnsi="Arial" w:cs="Arial"/>
                <w:sz w:val="20"/>
                <w:szCs w:val="20"/>
              </w:rPr>
              <w:t>vc-exact_119.gr</w:t>
            </w:r>
          </w:p>
        </w:tc>
        <w:tc>
          <w:tcPr>
            <w:tcW w:w="1134" w:type="dxa"/>
            <w:tcBorders>
              <w:top w:val="nil"/>
              <w:left w:val="nil"/>
              <w:bottom w:val="nil"/>
              <w:right w:val="nil"/>
            </w:tcBorders>
            <w:hideMark/>
          </w:tcPr>
          <w:p w14:paraId="3F8C1808" w14:textId="77777777" w:rsidR="0006695B" w:rsidRPr="006449A1" w:rsidRDefault="0006695B" w:rsidP="0006695B">
            <w:r w:rsidRPr="006449A1">
              <w:t>18096</w:t>
            </w:r>
          </w:p>
        </w:tc>
        <w:tc>
          <w:tcPr>
            <w:tcW w:w="1842" w:type="dxa"/>
            <w:tcBorders>
              <w:top w:val="nil"/>
              <w:left w:val="nil"/>
              <w:bottom w:val="nil"/>
              <w:right w:val="nil"/>
            </w:tcBorders>
            <w:hideMark/>
          </w:tcPr>
          <w:p w14:paraId="7C82B887" w14:textId="77777777" w:rsidR="0006695B" w:rsidRPr="006449A1" w:rsidRDefault="0006695B" w:rsidP="0006695B">
            <w:r w:rsidRPr="006449A1">
              <w:t>TIMEOUT</w:t>
            </w:r>
          </w:p>
        </w:tc>
        <w:tc>
          <w:tcPr>
            <w:tcW w:w="1134" w:type="dxa"/>
            <w:tcBorders>
              <w:top w:val="nil"/>
              <w:left w:val="nil"/>
              <w:bottom w:val="nil"/>
              <w:right w:val="nil"/>
            </w:tcBorders>
            <w:hideMark/>
          </w:tcPr>
          <w:p w14:paraId="3DEE1A24" w14:textId="77777777" w:rsidR="0006695B" w:rsidRPr="006449A1" w:rsidRDefault="0006695B" w:rsidP="0006695B">
            <w:r w:rsidRPr="006449A1">
              <w:t> </w:t>
            </w:r>
          </w:p>
        </w:tc>
      </w:tr>
      <w:tr w:rsidR="0006695B" w:rsidRPr="006449A1" w14:paraId="542E54AE" w14:textId="77777777" w:rsidTr="0006695B">
        <w:trPr>
          <w:trHeight w:val="270"/>
        </w:trPr>
        <w:tc>
          <w:tcPr>
            <w:tcW w:w="2689" w:type="dxa"/>
            <w:tcBorders>
              <w:top w:val="nil"/>
              <w:left w:val="nil"/>
              <w:bottom w:val="nil"/>
              <w:right w:val="nil"/>
            </w:tcBorders>
            <w:noWrap/>
            <w:vAlign w:val="bottom"/>
            <w:hideMark/>
          </w:tcPr>
          <w:p w14:paraId="72491A26" w14:textId="5CC623D4" w:rsidR="0006695B" w:rsidRPr="006449A1" w:rsidRDefault="0006695B" w:rsidP="0006695B">
            <w:r>
              <w:rPr>
                <w:rFonts w:ascii="Arial" w:hAnsi="Arial" w:cs="Arial"/>
                <w:sz w:val="20"/>
                <w:szCs w:val="20"/>
              </w:rPr>
              <w:t>vc-exact_121.gr</w:t>
            </w:r>
          </w:p>
        </w:tc>
        <w:tc>
          <w:tcPr>
            <w:tcW w:w="1134" w:type="dxa"/>
            <w:tcBorders>
              <w:top w:val="nil"/>
              <w:left w:val="nil"/>
              <w:bottom w:val="nil"/>
              <w:right w:val="nil"/>
            </w:tcBorders>
            <w:hideMark/>
          </w:tcPr>
          <w:p w14:paraId="797D1086" w14:textId="77777777" w:rsidR="0006695B" w:rsidRPr="006449A1" w:rsidRDefault="0006695B" w:rsidP="0006695B">
            <w:r w:rsidRPr="006449A1">
              <w:t>18096</w:t>
            </w:r>
          </w:p>
        </w:tc>
        <w:tc>
          <w:tcPr>
            <w:tcW w:w="1842" w:type="dxa"/>
            <w:tcBorders>
              <w:top w:val="nil"/>
              <w:left w:val="nil"/>
              <w:bottom w:val="nil"/>
              <w:right w:val="nil"/>
            </w:tcBorders>
            <w:hideMark/>
          </w:tcPr>
          <w:p w14:paraId="4DEFD419" w14:textId="77777777" w:rsidR="0006695B" w:rsidRPr="006449A1" w:rsidRDefault="0006695B" w:rsidP="0006695B">
            <w:r w:rsidRPr="006449A1">
              <w:t>TIMEOUT</w:t>
            </w:r>
          </w:p>
        </w:tc>
        <w:tc>
          <w:tcPr>
            <w:tcW w:w="1134" w:type="dxa"/>
            <w:tcBorders>
              <w:top w:val="nil"/>
              <w:left w:val="nil"/>
              <w:bottom w:val="nil"/>
              <w:right w:val="nil"/>
            </w:tcBorders>
            <w:hideMark/>
          </w:tcPr>
          <w:p w14:paraId="04A8A0D2" w14:textId="77777777" w:rsidR="0006695B" w:rsidRPr="006449A1" w:rsidRDefault="0006695B" w:rsidP="0006695B">
            <w:r w:rsidRPr="006449A1">
              <w:t> </w:t>
            </w:r>
          </w:p>
        </w:tc>
      </w:tr>
      <w:tr w:rsidR="0006695B" w:rsidRPr="006449A1" w14:paraId="369D2353" w14:textId="77777777" w:rsidTr="0006695B">
        <w:trPr>
          <w:trHeight w:val="270"/>
        </w:trPr>
        <w:tc>
          <w:tcPr>
            <w:tcW w:w="2689" w:type="dxa"/>
            <w:tcBorders>
              <w:top w:val="nil"/>
              <w:left w:val="nil"/>
              <w:bottom w:val="nil"/>
              <w:right w:val="nil"/>
            </w:tcBorders>
            <w:noWrap/>
            <w:vAlign w:val="bottom"/>
            <w:hideMark/>
          </w:tcPr>
          <w:p w14:paraId="1073807D" w14:textId="562E4501" w:rsidR="0006695B" w:rsidRPr="006449A1" w:rsidRDefault="0006695B" w:rsidP="0006695B">
            <w:r>
              <w:rPr>
                <w:rFonts w:ascii="Arial" w:hAnsi="Arial" w:cs="Arial"/>
                <w:sz w:val="20"/>
                <w:szCs w:val="20"/>
              </w:rPr>
              <w:t>vc-exact_123.gr</w:t>
            </w:r>
          </w:p>
        </w:tc>
        <w:tc>
          <w:tcPr>
            <w:tcW w:w="1134" w:type="dxa"/>
            <w:tcBorders>
              <w:top w:val="nil"/>
              <w:left w:val="nil"/>
              <w:bottom w:val="nil"/>
              <w:right w:val="nil"/>
            </w:tcBorders>
            <w:hideMark/>
          </w:tcPr>
          <w:p w14:paraId="3A14F6C1" w14:textId="77777777" w:rsidR="0006695B" w:rsidRPr="006449A1" w:rsidRDefault="0006695B" w:rsidP="0006695B">
            <w:r w:rsidRPr="006449A1">
              <w:t>26300</w:t>
            </w:r>
          </w:p>
        </w:tc>
        <w:tc>
          <w:tcPr>
            <w:tcW w:w="1842" w:type="dxa"/>
            <w:tcBorders>
              <w:top w:val="nil"/>
              <w:left w:val="nil"/>
              <w:bottom w:val="nil"/>
              <w:right w:val="nil"/>
            </w:tcBorders>
            <w:hideMark/>
          </w:tcPr>
          <w:p w14:paraId="514B1E8F" w14:textId="77777777" w:rsidR="0006695B" w:rsidRPr="006449A1" w:rsidRDefault="0006695B" w:rsidP="0006695B">
            <w:r w:rsidRPr="006449A1">
              <w:t>TIMEOUT</w:t>
            </w:r>
          </w:p>
        </w:tc>
        <w:tc>
          <w:tcPr>
            <w:tcW w:w="1134" w:type="dxa"/>
            <w:tcBorders>
              <w:top w:val="nil"/>
              <w:left w:val="nil"/>
              <w:bottom w:val="nil"/>
              <w:right w:val="nil"/>
            </w:tcBorders>
            <w:hideMark/>
          </w:tcPr>
          <w:p w14:paraId="49E022A0" w14:textId="77777777" w:rsidR="0006695B" w:rsidRPr="006449A1" w:rsidRDefault="0006695B" w:rsidP="0006695B">
            <w:r w:rsidRPr="006449A1">
              <w:t> </w:t>
            </w:r>
          </w:p>
        </w:tc>
      </w:tr>
      <w:tr w:rsidR="0006695B" w:rsidRPr="006449A1" w14:paraId="26C9C9F6" w14:textId="77777777" w:rsidTr="0006695B">
        <w:trPr>
          <w:trHeight w:val="270"/>
        </w:trPr>
        <w:tc>
          <w:tcPr>
            <w:tcW w:w="2689" w:type="dxa"/>
            <w:tcBorders>
              <w:top w:val="nil"/>
              <w:left w:val="nil"/>
              <w:bottom w:val="nil"/>
              <w:right w:val="nil"/>
            </w:tcBorders>
            <w:noWrap/>
            <w:vAlign w:val="bottom"/>
            <w:hideMark/>
          </w:tcPr>
          <w:p w14:paraId="456100C4" w14:textId="2EB61FAA" w:rsidR="0006695B" w:rsidRPr="006449A1" w:rsidRDefault="0006695B" w:rsidP="0006695B">
            <w:r>
              <w:rPr>
                <w:rFonts w:ascii="Arial" w:hAnsi="Arial" w:cs="Arial"/>
                <w:sz w:val="20"/>
                <w:szCs w:val="20"/>
              </w:rPr>
              <w:t>vc-exact_125.gr</w:t>
            </w:r>
          </w:p>
        </w:tc>
        <w:tc>
          <w:tcPr>
            <w:tcW w:w="1134" w:type="dxa"/>
            <w:tcBorders>
              <w:top w:val="nil"/>
              <w:left w:val="nil"/>
              <w:bottom w:val="nil"/>
              <w:right w:val="nil"/>
            </w:tcBorders>
            <w:hideMark/>
          </w:tcPr>
          <w:p w14:paraId="35674256" w14:textId="77777777" w:rsidR="0006695B" w:rsidRPr="006449A1" w:rsidRDefault="0006695B" w:rsidP="0006695B">
            <w:r w:rsidRPr="006449A1">
              <w:t>26300</w:t>
            </w:r>
          </w:p>
        </w:tc>
        <w:tc>
          <w:tcPr>
            <w:tcW w:w="1842" w:type="dxa"/>
            <w:tcBorders>
              <w:top w:val="nil"/>
              <w:left w:val="nil"/>
              <w:bottom w:val="nil"/>
              <w:right w:val="nil"/>
            </w:tcBorders>
            <w:hideMark/>
          </w:tcPr>
          <w:p w14:paraId="55689CA1" w14:textId="77777777" w:rsidR="0006695B" w:rsidRPr="006449A1" w:rsidRDefault="0006695B" w:rsidP="0006695B">
            <w:r w:rsidRPr="006449A1">
              <w:t>TIMEOUT</w:t>
            </w:r>
          </w:p>
        </w:tc>
        <w:tc>
          <w:tcPr>
            <w:tcW w:w="1134" w:type="dxa"/>
            <w:tcBorders>
              <w:top w:val="nil"/>
              <w:left w:val="nil"/>
              <w:bottom w:val="nil"/>
              <w:right w:val="nil"/>
            </w:tcBorders>
            <w:hideMark/>
          </w:tcPr>
          <w:p w14:paraId="294DBFF4" w14:textId="77777777" w:rsidR="0006695B" w:rsidRPr="006449A1" w:rsidRDefault="0006695B" w:rsidP="0006695B">
            <w:r w:rsidRPr="006449A1">
              <w:t> </w:t>
            </w:r>
          </w:p>
        </w:tc>
      </w:tr>
      <w:tr w:rsidR="0006695B" w:rsidRPr="006449A1" w14:paraId="12E93B47" w14:textId="77777777" w:rsidTr="0006695B">
        <w:trPr>
          <w:trHeight w:val="270"/>
        </w:trPr>
        <w:tc>
          <w:tcPr>
            <w:tcW w:w="2689" w:type="dxa"/>
            <w:tcBorders>
              <w:top w:val="nil"/>
              <w:left w:val="nil"/>
              <w:bottom w:val="nil"/>
              <w:right w:val="nil"/>
            </w:tcBorders>
            <w:noWrap/>
            <w:vAlign w:val="bottom"/>
            <w:hideMark/>
          </w:tcPr>
          <w:p w14:paraId="26559F70" w14:textId="6691B34F" w:rsidR="0006695B" w:rsidRPr="006449A1" w:rsidRDefault="0006695B" w:rsidP="0006695B">
            <w:r>
              <w:rPr>
                <w:rFonts w:ascii="Arial" w:hAnsi="Arial" w:cs="Arial"/>
                <w:sz w:val="20"/>
                <w:szCs w:val="20"/>
              </w:rPr>
              <w:t>vc-exact_127.gr</w:t>
            </w:r>
          </w:p>
        </w:tc>
        <w:tc>
          <w:tcPr>
            <w:tcW w:w="1134" w:type="dxa"/>
            <w:tcBorders>
              <w:top w:val="nil"/>
              <w:left w:val="nil"/>
              <w:bottom w:val="nil"/>
              <w:right w:val="nil"/>
            </w:tcBorders>
            <w:hideMark/>
          </w:tcPr>
          <w:p w14:paraId="3DD24096" w14:textId="77777777" w:rsidR="0006695B" w:rsidRPr="006449A1" w:rsidRDefault="0006695B" w:rsidP="0006695B">
            <w:r w:rsidRPr="006449A1">
              <w:t>18096</w:t>
            </w:r>
          </w:p>
        </w:tc>
        <w:tc>
          <w:tcPr>
            <w:tcW w:w="1842" w:type="dxa"/>
            <w:tcBorders>
              <w:top w:val="nil"/>
              <w:left w:val="nil"/>
              <w:bottom w:val="nil"/>
              <w:right w:val="nil"/>
            </w:tcBorders>
            <w:hideMark/>
          </w:tcPr>
          <w:p w14:paraId="46049D79" w14:textId="77777777" w:rsidR="0006695B" w:rsidRPr="006449A1" w:rsidRDefault="0006695B" w:rsidP="0006695B">
            <w:r w:rsidRPr="006449A1">
              <w:t>TIMEOUT</w:t>
            </w:r>
          </w:p>
        </w:tc>
        <w:tc>
          <w:tcPr>
            <w:tcW w:w="1134" w:type="dxa"/>
            <w:tcBorders>
              <w:top w:val="nil"/>
              <w:left w:val="nil"/>
              <w:bottom w:val="nil"/>
              <w:right w:val="nil"/>
            </w:tcBorders>
            <w:hideMark/>
          </w:tcPr>
          <w:p w14:paraId="3A1A02C6" w14:textId="77777777" w:rsidR="0006695B" w:rsidRPr="006449A1" w:rsidRDefault="0006695B" w:rsidP="0006695B">
            <w:r w:rsidRPr="006449A1">
              <w:t> </w:t>
            </w:r>
          </w:p>
        </w:tc>
      </w:tr>
      <w:tr w:rsidR="0006695B" w:rsidRPr="006449A1" w14:paraId="0F0EFC13" w14:textId="77777777" w:rsidTr="0006695B">
        <w:trPr>
          <w:trHeight w:val="270"/>
        </w:trPr>
        <w:tc>
          <w:tcPr>
            <w:tcW w:w="2689" w:type="dxa"/>
            <w:tcBorders>
              <w:top w:val="nil"/>
              <w:left w:val="nil"/>
              <w:bottom w:val="nil"/>
              <w:right w:val="nil"/>
            </w:tcBorders>
            <w:noWrap/>
            <w:vAlign w:val="bottom"/>
            <w:hideMark/>
          </w:tcPr>
          <w:p w14:paraId="1893C200" w14:textId="48E4BFD5" w:rsidR="0006695B" w:rsidRPr="006449A1" w:rsidRDefault="0006695B" w:rsidP="0006695B">
            <w:r>
              <w:rPr>
                <w:rFonts w:ascii="Arial" w:hAnsi="Arial" w:cs="Arial"/>
                <w:sz w:val="20"/>
                <w:szCs w:val="20"/>
              </w:rPr>
              <w:t>vc-exact_129.gr</w:t>
            </w:r>
          </w:p>
        </w:tc>
        <w:tc>
          <w:tcPr>
            <w:tcW w:w="1134" w:type="dxa"/>
            <w:tcBorders>
              <w:top w:val="nil"/>
              <w:left w:val="nil"/>
              <w:bottom w:val="nil"/>
              <w:right w:val="nil"/>
            </w:tcBorders>
            <w:hideMark/>
          </w:tcPr>
          <w:p w14:paraId="77863E1B" w14:textId="77777777" w:rsidR="0006695B" w:rsidRPr="006449A1" w:rsidRDefault="0006695B" w:rsidP="0006695B">
            <w:r w:rsidRPr="006449A1">
              <w:t>15783</w:t>
            </w:r>
          </w:p>
        </w:tc>
        <w:tc>
          <w:tcPr>
            <w:tcW w:w="1842" w:type="dxa"/>
            <w:tcBorders>
              <w:top w:val="nil"/>
              <w:left w:val="nil"/>
              <w:bottom w:val="nil"/>
              <w:right w:val="nil"/>
            </w:tcBorders>
            <w:hideMark/>
          </w:tcPr>
          <w:p w14:paraId="74099647" w14:textId="77777777" w:rsidR="0006695B" w:rsidRPr="006449A1" w:rsidRDefault="0006695B" w:rsidP="0006695B">
            <w:r w:rsidRPr="006449A1">
              <w:t>TIMEOUT</w:t>
            </w:r>
          </w:p>
        </w:tc>
        <w:tc>
          <w:tcPr>
            <w:tcW w:w="1134" w:type="dxa"/>
            <w:tcBorders>
              <w:top w:val="nil"/>
              <w:left w:val="nil"/>
              <w:bottom w:val="nil"/>
              <w:right w:val="nil"/>
            </w:tcBorders>
            <w:hideMark/>
          </w:tcPr>
          <w:p w14:paraId="2ED72764" w14:textId="77777777" w:rsidR="0006695B" w:rsidRPr="006449A1" w:rsidRDefault="0006695B" w:rsidP="0006695B">
            <w:r w:rsidRPr="006449A1">
              <w:t> </w:t>
            </w:r>
          </w:p>
        </w:tc>
      </w:tr>
      <w:tr w:rsidR="0006695B" w:rsidRPr="006449A1" w14:paraId="4E2BD840" w14:textId="77777777" w:rsidTr="0006695B">
        <w:trPr>
          <w:trHeight w:val="270"/>
        </w:trPr>
        <w:tc>
          <w:tcPr>
            <w:tcW w:w="2689" w:type="dxa"/>
            <w:tcBorders>
              <w:top w:val="nil"/>
              <w:left w:val="nil"/>
              <w:bottom w:val="nil"/>
              <w:right w:val="nil"/>
            </w:tcBorders>
            <w:noWrap/>
            <w:vAlign w:val="bottom"/>
            <w:hideMark/>
          </w:tcPr>
          <w:p w14:paraId="4CE92916" w14:textId="3D3F3D80" w:rsidR="0006695B" w:rsidRPr="006449A1" w:rsidRDefault="0006695B" w:rsidP="0006695B">
            <w:r>
              <w:rPr>
                <w:rFonts w:ascii="Arial" w:hAnsi="Arial" w:cs="Arial"/>
                <w:sz w:val="20"/>
                <w:szCs w:val="20"/>
              </w:rPr>
              <w:t>vc-exact_133.gr</w:t>
            </w:r>
          </w:p>
        </w:tc>
        <w:tc>
          <w:tcPr>
            <w:tcW w:w="1134" w:type="dxa"/>
            <w:tcBorders>
              <w:top w:val="nil"/>
              <w:left w:val="nil"/>
              <w:bottom w:val="nil"/>
              <w:right w:val="nil"/>
            </w:tcBorders>
            <w:hideMark/>
          </w:tcPr>
          <w:p w14:paraId="27DA1612" w14:textId="77777777" w:rsidR="0006695B" w:rsidRPr="006449A1" w:rsidRDefault="0006695B" w:rsidP="0006695B">
            <w:r w:rsidRPr="006449A1">
              <w:t>15783</w:t>
            </w:r>
          </w:p>
        </w:tc>
        <w:tc>
          <w:tcPr>
            <w:tcW w:w="1842" w:type="dxa"/>
            <w:tcBorders>
              <w:top w:val="nil"/>
              <w:left w:val="nil"/>
              <w:bottom w:val="nil"/>
              <w:right w:val="nil"/>
            </w:tcBorders>
            <w:hideMark/>
          </w:tcPr>
          <w:p w14:paraId="748D8BA6" w14:textId="77777777" w:rsidR="0006695B" w:rsidRPr="006449A1" w:rsidRDefault="0006695B" w:rsidP="0006695B">
            <w:r w:rsidRPr="006449A1">
              <w:t>TIMEOUT</w:t>
            </w:r>
          </w:p>
        </w:tc>
        <w:tc>
          <w:tcPr>
            <w:tcW w:w="1134" w:type="dxa"/>
            <w:tcBorders>
              <w:top w:val="nil"/>
              <w:left w:val="nil"/>
              <w:bottom w:val="nil"/>
              <w:right w:val="nil"/>
            </w:tcBorders>
            <w:hideMark/>
          </w:tcPr>
          <w:p w14:paraId="75335AB5" w14:textId="77777777" w:rsidR="0006695B" w:rsidRPr="006449A1" w:rsidRDefault="0006695B" w:rsidP="0006695B">
            <w:r w:rsidRPr="006449A1">
              <w:t> </w:t>
            </w:r>
          </w:p>
        </w:tc>
      </w:tr>
      <w:tr w:rsidR="0006695B" w:rsidRPr="006449A1" w14:paraId="1F4484A1" w14:textId="77777777" w:rsidTr="0006695B">
        <w:trPr>
          <w:trHeight w:val="270"/>
        </w:trPr>
        <w:tc>
          <w:tcPr>
            <w:tcW w:w="2689" w:type="dxa"/>
            <w:tcBorders>
              <w:top w:val="nil"/>
              <w:left w:val="nil"/>
              <w:bottom w:val="nil"/>
              <w:right w:val="nil"/>
            </w:tcBorders>
            <w:noWrap/>
            <w:vAlign w:val="bottom"/>
            <w:hideMark/>
          </w:tcPr>
          <w:p w14:paraId="0313EAE4" w14:textId="7E130580" w:rsidR="0006695B" w:rsidRPr="006449A1" w:rsidRDefault="0006695B" w:rsidP="0006695B">
            <w:r>
              <w:rPr>
                <w:rFonts w:ascii="Arial" w:hAnsi="Arial" w:cs="Arial"/>
                <w:sz w:val="20"/>
                <w:szCs w:val="20"/>
              </w:rPr>
              <w:t>vc-exact_135.gr</w:t>
            </w:r>
          </w:p>
        </w:tc>
        <w:tc>
          <w:tcPr>
            <w:tcW w:w="1134" w:type="dxa"/>
            <w:tcBorders>
              <w:top w:val="nil"/>
              <w:left w:val="nil"/>
              <w:bottom w:val="nil"/>
              <w:right w:val="nil"/>
            </w:tcBorders>
            <w:hideMark/>
          </w:tcPr>
          <w:p w14:paraId="2E26E5ED" w14:textId="77777777" w:rsidR="0006695B" w:rsidRPr="006449A1" w:rsidRDefault="0006695B" w:rsidP="0006695B">
            <w:r w:rsidRPr="006449A1">
              <w:t>26300</w:t>
            </w:r>
          </w:p>
        </w:tc>
        <w:tc>
          <w:tcPr>
            <w:tcW w:w="1842" w:type="dxa"/>
            <w:tcBorders>
              <w:top w:val="nil"/>
              <w:left w:val="nil"/>
              <w:bottom w:val="nil"/>
              <w:right w:val="nil"/>
            </w:tcBorders>
            <w:hideMark/>
          </w:tcPr>
          <w:p w14:paraId="254F7850" w14:textId="77777777" w:rsidR="0006695B" w:rsidRPr="006449A1" w:rsidRDefault="0006695B" w:rsidP="0006695B">
            <w:r w:rsidRPr="006449A1">
              <w:t>TIMEOUT</w:t>
            </w:r>
          </w:p>
        </w:tc>
        <w:tc>
          <w:tcPr>
            <w:tcW w:w="1134" w:type="dxa"/>
            <w:tcBorders>
              <w:top w:val="nil"/>
              <w:left w:val="nil"/>
              <w:bottom w:val="nil"/>
              <w:right w:val="nil"/>
            </w:tcBorders>
            <w:hideMark/>
          </w:tcPr>
          <w:p w14:paraId="74C75CEA" w14:textId="77777777" w:rsidR="0006695B" w:rsidRPr="006449A1" w:rsidRDefault="0006695B" w:rsidP="0006695B">
            <w:r w:rsidRPr="006449A1">
              <w:t> </w:t>
            </w:r>
          </w:p>
        </w:tc>
      </w:tr>
      <w:tr w:rsidR="0006695B" w:rsidRPr="006449A1" w14:paraId="79391678" w14:textId="77777777" w:rsidTr="0006695B">
        <w:trPr>
          <w:trHeight w:val="270"/>
        </w:trPr>
        <w:tc>
          <w:tcPr>
            <w:tcW w:w="2689" w:type="dxa"/>
            <w:tcBorders>
              <w:top w:val="nil"/>
              <w:left w:val="nil"/>
              <w:bottom w:val="nil"/>
              <w:right w:val="nil"/>
            </w:tcBorders>
            <w:noWrap/>
            <w:vAlign w:val="bottom"/>
            <w:hideMark/>
          </w:tcPr>
          <w:p w14:paraId="22A0E5A3" w14:textId="00D35C8E" w:rsidR="0006695B" w:rsidRPr="006449A1" w:rsidRDefault="0006695B" w:rsidP="0006695B">
            <w:r>
              <w:rPr>
                <w:rFonts w:ascii="Arial" w:hAnsi="Arial" w:cs="Arial"/>
                <w:sz w:val="20"/>
                <w:szCs w:val="20"/>
              </w:rPr>
              <w:t>vc-exact_137.gr</w:t>
            </w:r>
          </w:p>
        </w:tc>
        <w:tc>
          <w:tcPr>
            <w:tcW w:w="1134" w:type="dxa"/>
            <w:tcBorders>
              <w:top w:val="nil"/>
              <w:left w:val="nil"/>
              <w:bottom w:val="nil"/>
              <w:right w:val="nil"/>
            </w:tcBorders>
            <w:hideMark/>
          </w:tcPr>
          <w:p w14:paraId="11966D31" w14:textId="77777777" w:rsidR="0006695B" w:rsidRPr="006449A1" w:rsidRDefault="0006695B" w:rsidP="0006695B">
            <w:r w:rsidRPr="006449A1">
              <w:t>26300</w:t>
            </w:r>
          </w:p>
        </w:tc>
        <w:tc>
          <w:tcPr>
            <w:tcW w:w="1842" w:type="dxa"/>
            <w:tcBorders>
              <w:top w:val="nil"/>
              <w:left w:val="nil"/>
              <w:bottom w:val="nil"/>
              <w:right w:val="nil"/>
            </w:tcBorders>
            <w:hideMark/>
          </w:tcPr>
          <w:p w14:paraId="52E7B582" w14:textId="77777777" w:rsidR="0006695B" w:rsidRPr="006449A1" w:rsidRDefault="0006695B" w:rsidP="0006695B">
            <w:r w:rsidRPr="006449A1">
              <w:t>TIMEOUT</w:t>
            </w:r>
          </w:p>
        </w:tc>
        <w:tc>
          <w:tcPr>
            <w:tcW w:w="1134" w:type="dxa"/>
            <w:tcBorders>
              <w:top w:val="nil"/>
              <w:left w:val="nil"/>
              <w:bottom w:val="nil"/>
              <w:right w:val="nil"/>
            </w:tcBorders>
            <w:hideMark/>
          </w:tcPr>
          <w:p w14:paraId="1E2B2BB9" w14:textId="77777777" w:rsidR="0006695B" w:rsidRPr="006449A1" w:rsidRDefault="0006695B" w:rsidP="0006695B">
            <w:r w:rsidRPr="006449A1">
              <w:t> </w:t>
            </w:r>
          </w:p>
        </w:tc>
      </w:tr>
      <w:tr w:rsidR="0006695B" w:rsidRPr="006449A1" w14:paraId="1BD08D07" w14:textId="77777777" w:rsidTr="0006695B">
        <w:trPr>
          <w:trHeight w:val="270"/>
        </w:trPr>
        <w:tc>
          <w:tcPr>
            <w:tcW w:w="2689" w:type="dxa"/>
            <w:tcBorders>
              <w:top w:val="nil"/>
              <w:left w:val="nil"/>
              <w:bottom w:val="nil"/>
              <w:right w:val="nil"/>
            </w:tcBorders>
            <w:noWrap/>
            <w:vAlign w:val="bottom"/>
            <w:hideMark/>
          </w:tcPr>
          <w:p w14:paraId="1E1FF7A0" w14:textId="5401DF95" w:rsidR="0006695B" w:rsidRPr="006449A1" w:rsidRDefault="0006695B" w:rsidP="0006695B">
            <w:r>
              <w:rPr>
                <w:rFonts w:ascii="Arial" w:hAnsi="Arial" w:cs="Arial"/>
                <w:sz w:val="20"/>
                <w:szCs w:val="20"/>
              </w:rPr>
              <w:t>vc-exact_139.gr</w:t>
            </w:r>
          </w:p>
        </w:tc>
        <w:tc>
          <w:tcPr>
            <w:tcW w:w="1134" w:type="dxa"/>
            <w:tcBorders>
              <w:top w:val="nil"/>
              <w:left w:val="nil"/>
              <w:bottom w:val="nil"/>
              <w:right w:val="nil"/>
            </w:tcBorders>
            <w:hideMark/>
          </w:tcPr>
          <w:p w14:paraId="4B6B7CAE" w14:textId="77777777" w:rsidR="0006695B" w:rsidRPr="006449A1" w:rsidRDefault="0006695B" w:rsidP="0006695B">
            <w:r w:rsidRPr="006449A1">
              <w:t>18096</w:t>
            </w:r>
          </w:p>
        </w:tc>
        <w:tc>
          <w:tcPr>
            <w:tcW w:w="1842" w:type="dxa"/>
            <w:tcBorders>
              <w:top w:val="nil"/>
              <w:left w:val="nil"/>
              <w:bottom w:val="nil"/>
              <w:right w:val="nil"/>
            </w:tcBorders>
            <w:hideMark/>
          </w:tcPr>
          <w:p w14:paraId="759B0AF4" w14:textId="77777777" w:rsidR="0006695B" w:rsidRPr="006449A1" w:rsidRDefault="0006695B" w:rsidP="0006695B">
            <w:r w:rsidRPr="006449A1">
              <w:t>TIMEOUT</w:t>
            </w:r>
          </w:p>
        </w:tc>
        <w:tc>
          <w:tcPr>
            <w:tcW w:w="1134" w:type="dxa"/>
            <w:tcBorders>
              <w:top w:val="nil"/>
              <w:left w:val="nil"/>
              <w:bottom w:val="nil"/>
              <w:right w:val="nil"/>
            </w:tcBorders>
            <w:hideMark/>
          </w:tcPr>
          <w:p w14:paraId="58003A7C" w14:textId="77777777" w:rsidR="0006695B" w:rsidRPr="006449A1" w:rsidRDefault="0006695B" w:rsidP="0006695B">
            <w:r w:rsidRPr="006449A1">
              <w:t> </w:t>
            </w:r>
          </w:p>
        </w:tc>
      </w:tr>
      <w:tr w:rsidR="0006695B" w:rsidRPr="006449A1" w14:paraId="4A1011BE" w14:textId="77777777" w:rsidTr="0006695B">
        <w:trPr>
          <w:trHeight w:val="270"/>
        </w:trPr>
        <w:tc>
          <w:tcPr>
            <w:tcW w:w="2689" w:type="dxa"/>
            <w:tcBorders>
              <w:top w:val="nil"/>
              <w:left w:val="nil"/>
              <w:bottom w:val="nil"/>
              <w:right w:val="nil"/>
            </w:tcBorders>
            <w:noWrap/>
            <w:vAlign w:val="bottom"/>
            <w:hideMark/>
          </w:tcPr>
          <w:p w14:paraId="2ABF0130" w14:textId="6A630D80" w:rsidR="0006695B" w:rsidRPr="006449A1" w:rsidRDefault="0006695B" w:rsidP="0006695B">
            <w:r>
              <w:rPr>
                <w:rFonts w:ascii="Arial" w:hAnsi="Arial" w:cs="Arial"/>
                <w:sz w:val="20"/>
                <w:szCs w:val="20"/>
              </w:rPr>
              <w:t>vc-exact_141.gr</w:t>
            </w:r>
          </w:p>
        </w:tc>
        <w:tc>
          <w:tcPr>
            <w:tcW w:w="1134" w:type="dxa"/>
            <w:tcBorders>
              <w:top w:val="nil"/>
              <w:left w:val="nil"/>
              <w:bottom w:val="nil"/>
              <w:right w:val="nil"/>
            </w:tcBorders>
            <w:hideMark/>
          </w:tcPr>
          <w:p w14:paraId="7C9D5863" w14:textId="77777777" w:rsidR="0006695B" w:rsidRPr="006449A1" w:rsidRDefault="0006695B" w:rsidP="0006695B">
            <w:r w:rsidRPr="006449A1">
              <w:t>18096</w:t>
            </w:r>
          </w:p>
        </w:tc>
        <w:tc>
          <w:tcPr>
            <w:tcW w:w="1842" w:type="dxa"/>
            <w:tcBorders>
              <w:top w:val="nil"/>
              <w:left w:val="nil"/>
              <w:bottom w:val="nil"/>
              <w:right w:val="nil"/>
            </w:tcBorders>
            <w:hideMark/>
          </w:tcPr>
          <w:p w14:paraId="3B54D8E2" w14:textId="77777777" w:rsidR="0006695B" w:rsidRPr="006449A1" w:rsidRDefault="0006695B" w:rsidP="0006695B">
            <w:r w:rsidRPr="006449A1">
              <w:t>TIMEOUT</w:t>
            </w:r>
          </w:p>
        </w:tc>
        <w:tc>
          <w:tcPr>
            <w:tcW w:w="1134" w:type="dxa"/>
            <w:tcBorders>
              <w:top w:val="nil"/>
              <w:left w:val="nil"/>
              <w:bottom w:val="nil"/>
              <w:right w:val="nil"/>
            </w:tcBorders>
            <w:hideMark/>
          </w:tcPr>
          <w:p w14:paraId="411126F3" w14:textId="77777777" w:rsidR="0006695B" w:rsidRPr="006449A1" w:rsidRDefault="0006695B" w:rsidP="0006695B">
            <w:r w:rsidRPr="006449A1">
              <w:t> </w:t>
            </w:r>
          </w:p>
        </w:tc>
      </w:tr>
      <w:tr w:rsidR="0006695B" w:rsidRPr="006449A1" w14:paraId="3FEF743F" w14:textId="77777777" w:rsidTr="0006695B">
        <w:trPr>
          <w:trHeight w:val="270"/>
        </w:trPr>
        <w:tc>
          <w:tcPr>
            <w:tcW w:w="2689" w:type="dxa"/>
            <w:tcBorders>
              <w:top w:val="nil"/>
              <w:left w:val="nil"/>
              <w:bottom w:val="nil"/>
              <w:right w:val="nil"/>
            </w:tcBorders>
            <w:noWrap/>
            <w:vAlign w:val="bottom"/>
            <w:hideMark/>
          </w:tcPr>
          <w:p w14:paraId="65857B37" w14:textId="17303FE5" w:rsidR="0006695B" w:rsidRPr="006449A1" w:rsidRDefault="0006695B" w:rsidP="0006695B">
            <w:r>
              <w:rPr>
                <w:rFonts w:ascii="Arial" w:hAnsi="Arial" w:cs="Arial"/>
                <w:sz w:val="20"/>
                <w:szCs w:val="20"/>
              </w:rPr>
              <w:t>vc-exact_143.gr</w:t>
            </w:r>
          </w:p>
        </w:tc>
        <w:tc>
          <w:tcPr>
            <w:tcW w:w="1134" w:type="dxa"/>
            <w:tcBorders>
              <w:top w:val="nil"/>
              <w:left w:val="nil"/>
              <w:bottom w:val="nil"/>
              <w:right w:val="nil"/>
            </w:tcBorders>
            <w:hideMark/>
          </w:tcPr>
          <w:p w14:paraId="4CD4DAFA" w14:textId="77777777" w:rsidR="0006695B" w:rsidRPr="006449A1" w:rsidRDefault="0006695B" w:rsidP="0006695B">
            <w:r w:rsidRPr="006449A1">
              <w:t>18096</w:t>
            </w:r>
          </w:p>
        </w:tc>
        <w:tc>
          <w:tcPr>
            <w:tcW w:w="1842" w:type="dxa"/>
            <w:tcBorders>
              <w:top w:val="nil"/>
              <w:left w:val="nil"/>
              <w:bottom w:val="nil"/>
              <w:right w:val="nil"/>
            </w:tcBorders>
            <w:hideMark/>
          </w:tcPr>
          <w:p w14:paraId="1CE1752D" w14:textId="77777777" w:rsidR="0006695B" w:rsidRPr="006449A1" w:rsidRDefault="0006695B" w:rsidP="0006695B">
            <w:r w:rsidRPr="006449A1">
              <w:t>TIMEOUT</w:t>
            </w:r>
          </w:p>
        </w:tc>
        <w:tc>
          <w:tcPr>
            <w:tcW w:w="1134" w:type="dxa"/>
            <w:tcBorders>
              <w:top w:val="nil"/>
              <w:left w:val="nil"/>
              <w:bottom w:val="nil"/>
              <w:right w:val="nil"/>
            </w:tcBorders>
            <w:hideMark/>
          </w:tcPr>
          <w:p w14:paraId="1058F659" w14:textId="77777777" w:rsidR="0006695B" w:rsidRPr="006449A1" w:rsidRDefault="0006695B" w:rsidP="0006695B">
            <w:r w:rsidRPr="006449A1">
              <w:t> </w:t>
            </w:r>
          </w:p>
        </w:tc>
      </w:tr>
      <w:tr w:rsidR="0006695B" w:rsidRPr="006449A1" w14:paraId="6E3C761C" w14:textId="77777777" w:rsidTr="0006695B">
        <w:trPr>
          <w:trHeight w:val="270"/>
        </w:trPr>
        <w:tc>
          <w:tcPr>
            <w:tcW w:w="2689" w:type="dxa"/>
            <w:tcBorders>
              <w:top w:val="nil"/>
              <w:left w:val="nil"/>
              <w:bottom w:val="nil"/>
              <w:right w:val="nil"/>
            </w:tcBorders>
            <w:noWrap/>
            <w:vAlign w:val="bottom"/>
            <w:hideMark/>
          </w:tcPr>
          <w:p w14:paraId="604B6C67" w14:textId="4B1D5272" w:rsidR="0006695B" w:rsidRPr="006449A1" w:rsidRDefault="0006695B" w:rsidP="0006695B">
            <w:r>
              <w:rPr>
                <w:rFonts w:ascii="Arial" w:hAnsi="Arial" w:cs="Arial"/>
                <w:sz w:val="20"/>
                <w:szCs w:val="20"/>
              </w:rPr>
              <w:t>vc-exact_145.gr</w:t>
            </w:r>
          </w:p>
        </w:tc>
        <w:tc>
          <w:tcPr>
            <w:tcW w:w="1134" w:type="dxa"/>
            <w:tcBorders>
              <w:top w:val="nil"/>
              <w:left w:val="nil"/>
              <w:bottom w:val="nil"/>
              <w:right w:val="nil"/>
            </w:tcBorders>
            <w:hideMark/>
          </w:tcPr>
          <w:p w14:paraId="488A8B40" w14:textId="77777777" w:rsidR="0006695B" w:rsidRPr="006449A1" w:rsidRDefault="0006695B" w:rsidP="0006695B">
            <w:r w:rsidRPr="006449A1">
              <w:t>18096</w:t>
            </w:r>
          </w:p>
        </w:tc>
        <w:tc>
          <w:tcPr>
            <w:tcW w:w="1842" w:type="dxa"/>
            <w:tcBorders>
              <w:top w:val="nil"/>
              <w:left w:val="nil"/>
              <w:bottom w:val="nil"/>
              <w:right w:val="nil"/>
            </w:tcBorders>
            <w:hideMark/>
          </w:tcPr>
          <w:p w14:paraId="060CFC4E" w14:textId="77777777" w:rsidR="0006695B" w:rsidRPr="006449A1" w:rsidRDefault="0006695B" w:rsidP="0006695B">
            <w:r w:rsidRPr="006449A1">
              <w:t>TIMEOUT</w:t>
            </w:r>
          </w:p>
        </w:tc>
        <w:tc>
          <w:tcPr>
            <w:tcW w:w="1134" w:type="dxa"/>
            <w:tcBorders>
              <w:top w:val="nil"/>
              <w:left w:val="nil"/>
              <w:bottom w:val="nil"/>
              <w:right w:val="nil"/>
            </w:tcBorders>
            <w:hideMark/>
          </w:tcPr>
          <w:p w14:paraId="3B37FEF3" w14:textId="77777777" w:rsidR="0006695B" w:rsidRPr="006449A1" w:rsidRDefault="0006695B" w:rsidP="0006695B">
            <w:r w:rsidRPr="006449A1">
              <w:t> </w:t>
            </w:r>
          </w:p>
        </w:tc>
      </w:tr>
      <w:tr w:rsidR="0006695B" w:rsidRPr="006449A1" w14:paraId="5FDE62F6" w14:textId="77777777" w:rsidTr="0006695B">
        <w:trPr>
          <w:trHeight w:val="270"/>
        </w:trPr>
        <w:tc>
          <w:tcPr>
            <w:tcW w:w="2689" w:type="dxa"/>
            <w:tcBorders>
              <w:top w:val="nil"/>
              <w:left w:val="nil"/>
              <w:bottom w:val="nil"/>
              <w:right w:val="nil"/>
            </w:tcBorders>
            <w:noWrap/>
            <w:vAlign w:val="bottom"/>
            <w:hideMark/>
          </w:tcPr>
          <w:p w14:paraId="208BF51A" w14:textId="36446A2A" w:rsidR="0006695B" w:rsidRPr="006449A1" w:rsidRDefault="0006695B" w:rsidP="0006695B">
            <w:r>
              <w:rPr>
                <w:rFonts w:ascii="Arial" w:hAnsi="Arial" w:cs="Arial"/>
                <w:sz w:val="20"/>
                <w:szCs w:val="20"/>
              </w:rPr>
              <w:t>vc-exact_147.gr</w:t>
            </w:r>
          </w:p>
        </w:tc>
        <w:tc>
          <w:tcPr>
            <w:tcW w:w="1134" w:type="dxa"/>
            <w:tcBorders>
              <w:top w:val="nil"/>
              <w:left w:val="nil"/>
              <w:bottom w:val="nil"/>
              <w:right w:val="nil"/>
            </w:tcBorders>
            <w:hideMark/>
          </w:tcPr>
          <w:p w14:paraId="3446B3B3" w14:textId="77777777" w:rsidR="0006695B" w:rsidRPr="006449A1" w:rsidRDefault="0006695B" w:rsidP="0006695B">
            <w:r w:rsidRPr="006449A1">
              <w:t>18096</w:t>
            </w:r>
          </w:p>
        </w:tc>
        <w:tc>
          <w:tcPr>
            <w:tcW w:w="1842" w:type="dxa"/>
            <w:tcBorders>
              <w:top w:val="nil"/>
              <w:left w:val="nil"/>
              <w:bottom w:val="nil"/>
              <w:right w:val="nil"/>
            </w:tcBorders>
            <w:hideMark/>
          </w:tcPr>
          <w:p w14:paraId="176897EC" w14:textId="77777777" w:rsidR="0006695B" w:rsidRPr="006449A1" w:rsidRDefault="0006695B" w:rsidP="0006695B">
            <w:r w:rsidRPr="006449A1">
              <w:t>TIMEOUT</w:t>
            </w:r>
          </w:p>
        </w:tc>
        <w:tc>
          <w:tcPr>
            <w:tcW w:w="1134" w:type="dxa"/>
            <w:tcBorders>
              <w:top w:val="nil"/>
              <w:left w:val="nil"/>
              <w:bottom w:val="nil"/>
              <w:right w:val="nil"/>
            </w:tcBorders>
            <w:hideMark/>
          </w:tcPr>
          <w:p w14:paraId="2298ED90" w14:textId="77777777" w:rsidR="0006695B" w:rsidRPr="006449A1" w:rsidRDefault="0006695B" w:rsidP="0006695B">
            <w:r w:rsidRPr="006449A1">
              <w:t> </w:t>
            </w:r>
          </w:p>
        </w:tc>
      </w:tr>
      <w:tr w:rsidR="0006695B" w:rsidRPr="006449A1" w14:paraId="10C12FF4" w14:textId="77777777" w:rsidTr="0006695B">
        <w:trPr>
          <w:trHeight w:val="270"/>
        </w:trPr>
        <w:tc>
          <w:tcPr>
            <w:tcW w:w="2689" w:type="dxa"/>
            <w:tcBorders>
              <w:top w:val="nil"/>
              <w:left w:val="nil"/>
              <w:bottom w:val="nil"/>
              <w:right w:val="nil"/>
            </w:tcBorders>
            <w:noWrap/>
            <w:vAlign w:val="bottom"/>
            <w:hideMark/>
          </w:tcPr>
          <w:p w14:paraId="7187534D" w14:textId="7865EAD3" w:rsidR="0006695B" w:rsidRPr="006449A1" w:rsidRDefault="0006695B" w:rsidP="0006695B">
            <w:r>
              <w:rPr>
                <w:rFonts w:ascii="Arial" w:hAnsi="Arial" w:cs="Arial"/>
                <w:sz w:val="20"/>
                <w:szCs w:val="20"/>
              </w:rPr>
              <w:t>vc-exact_149.gr</w:t>
            </w:r>
          </w:p>
        </w:tc>
        <w:tc>
          <w:tcPr>
            <w:tcW w:w="1134" w:type="dxa"/>
            <w:tcBorders>
              <w:top w:val="nil"/>
              <w:left w:val="nil"/>
              <w:bottom w:val="nil"/>
              <w:right w:val="nil"/>
            </w:tcBorders>
            <w:hideMark/>
          </w:tcPr>
          <w:p w14:paraId="6F93AC4D" w14:textId="77777777" w:rsidR="0006695B" w:rsidRPr="006449A1" w:rsidRDefault="0006695B" w:rsidP="0006695B">
            <w:r w:rsidRPr="006449A1">
              <w:t>26300</w:t>
            </w:r>
          </w:p>
        </w:tc>
        <w:tc>
          <w:tcPr>
            <w:tcW w:w="1842" w:type="dxa"/>
            <w:tcBorders>
              <w:top w:val="nil"/>
              <w:left w:val="nil"/>
              <w:bottom w:val="nil"/>
              <w:right w:val="nil"/>
            </w:tcBorders>
            <w:hideMark/>
          </w:tcPr>
          <w:p w14:paraId="0F460594" w14:textId="77777777" w:rsidR="0006695B" w:rsidRPr="006449A1" w:rsidRDefault="0006695B" w:rsidP="0006695B">
            <w:r w:rsidRPr="006449A1">
              <w:t>TIMEOUT</w:t>
            </w:r>
          </w:p>
        </w:tc>
        <w:tc>
          <w:tcPr>
            <w:tcW w:w="1134" w:type="dxa"/>
            <w:tcBorders>
              <w:top w:val="nil"/>
              <w:left w:val="nil"/>
              <w:bottom w:val="nil"/>
              <w:right w:val="nil"/>
            </w:tcBorders>
            <w:hideMark/>
          </w:tcPr>
          <w:p w14:paraId="0C50BF22" w14:textId="77777777" w:rsidR="0006695B" w:rsidRPr="006449A1" w:rsidRDefault="0006695B" w:rsidP="0006695B">
            <w:r w:rsidRPr="006449A1">
              <w:t> </w:t>
            </w:r>
          </w:p>
        </w:tc>
      </w:tr>
      <w:tr w:rsidR="0006695B" w:rsidRPr="006449A1" w14:paraId="24ADEADE" w14:textId="77777777" w:rsidTr="0006695B">
        <w:trPr>
          <w:trHeight w:val="270"/>
        </w:trPr>
        <w:tc>
          <w:tcPr>
            <w:tcW w:w="2689" w:type="dxa"/>
            <w:tcBorders>
              <w:top w:val="nil"/>
              <w:left w:val="nil"/>
              <w:bottom w:val="nil"/>
              <w:right w:val="nil"/>
            </w:tcBorders>
            <w:noWrap/>
            <w:vAlign w:val="bottom"/>
            <w:hideMark/>
          </w:tcPr>
          <w:p w14:paraId="5E596ABF" w14:textId="7627BD18" w:rsidR="0006695B" w:rsidRPr="006449A1" w:rsidRDefault="0006695B" w:rsidP="0006695B">
            <w:r>
              <w:rPr>
                <w:rFonts w:ascii="Arial" w:hAnsi="Arial" w:cs="Arial"/>
                <w:sz w:val="20"/>
                <w:szCs w:val="20"/>
              </w:rPr>
              <w:t>vc-exact_151.gr</w:t>
            </w:r>
          </w:p>
        </w:tc>
        <w:tc>
          <w:tcPr>
            <w:tcW w:w="1134" w:type="dxa"/>
            <w:tcBorders>
              <w:top w:val="nil"/>
              <w:left w:val="nil"/>
              <w:bottom w:val="nil"/>
              <w:right w:val="nil"/>
            </w:tcBorders>
            <w:hideMark/>
          </w:tcPr>
          <w:p w14:paraId="276109B0" w14:textId="77777777" w:rsidR="0006695B" w:rsidRPr="006449A1" w:rsidRDefault="0006695B" w:rsidP="0006695B">
            <w:r w:rsidRPr="006449A1">
              <w:t>15783</w:t>
            </w:r>
          </w:p>
        </w:tc>
        <w:tc>
          <w:tcPr>
            <w:tcW w:w="1842" w:type="dxa"/>
            <w:tcBorders>
              <w:top w:val="nil"/>
              <w:left w:val="nil"/>
              <w:bottom w:val="nil"/>
              <w:right w:val="nil"/>
            </w:tcBorders>
            <w:hideMark/>
          </w:tcPr>
          <w:p w14:paraId="50BD78C8" w14:textId="77777777" w:rsidR="0006695B" w:rsidRPr="006449A1" w:rsidRDefault="0006695B" w:rsidP="0006695B">
            <w:r w:rsidRPr="006449A1">
              <w:t>TIMEOUT</w:t>
            </w:r>
          </w:p>
        </w:tc>
        <w:tc>
          <w:tcPr>
            <w:tcW w:w="1134" w:type="dxa"/>
            <w:tcBorders>
              <w:top w:val="nil"/>
              <w:left w:val="nil"/>
              <w:bottom w:val="nil"/>
              <w:right w:val="nil"/>
            </w:tcBorders>
            <w:hideMark/>
          </w:tcPr>
          <w:p w14:paraId="0FCF7450" w14:textId="77777777" w:rsidR="0006695B" w:rsidRPr="006449A1" w:rsidRDefault="0006695B" w:rsidP="0006695B">
            <w:r w:rsidRPr="006449A1">
              <w:t> </w:t>
            </w:r>
          </w:p>
        </w:tc>
      </w:tr>
      <w:tr w:rsidR="0006695B" w:rsidRPr="006449A1" w14:paraId="4134F2E2" w14:textId="77777777" w:rsidTr="0006695B">
        <w:trPr>
          <w:trHeight w:val="270"/>
        </w:trPr>
        <w:tc>
          <w:tcPr>
            <w:tcW w:w="2689" w:type="dxa"/>
            <w:tcBorders>
              <w:top w:val="nil"/>
              <w:left w:val="nil"/>
              <w:bottom w:val="nil"/>
              <w:right w:val="nil"/>
            </w:tcBorders>
            <w:noWrap/>
            <w:vAlign w:val="bottom"/>
            <w:hideMark/>
          </w:tcPr>
          <w:p w14:paraId="3F181D44" w14:textId="059ACB73" w:rsidR="0006695B" w:rsidRPr="006449A1" w:rsidRDefault="0006695B" w:rsidP="0006695B">
            <w:r>
              <w:rPr>
                <w:rFonts w:ascii="Arial" w:hAnsi="Arial" w:cs="Arial"/>
                <w:sz w:val="20"/>
                <w:szCs w:val="20"/>
              </w:rPr>
              <w:t>vc-exact_153.gr</w:t>
            </w:r>
          </w:p>
        </w:tc>
        <w:tc>
          <w:tcPr>
            <w:tcW w:w="1134" w:type="dxa"/>
            <w:tcBorders>
              <w:top w:val="nil"/>
              <w:left w:val="nil"/>
              <w:bottom w:val="nil"/>
              <w:right w:val="nil"/>
            </w:tcBorders>
            <w:hideMark/>
          </w:tcPr>
          <w:p w14:paraId="1B2792A5" w14:textId="77777777" w:rsidR="0006695B" w:rsidRPr="006449A1" w:rsidRDefault="0006695B" w:rsidP="0006695B">
            <w:r w:rsidRPr="006449A1">
              <w:t>29076</w:t>
            </w:r>
          </w:p>
        </w:tc>
        <w:tc>
          <w:tcPr>
            <w:tcW w:w="1842" w:type="dxa"/>
            <w:tcBorders>
              <w:top w:val="nil"/>
              <w:left w:val="nil"/>
              <w:bottom w:val="nil"/>
              <w:right w:val="nil"/>
            </w:tcBorders>
            <w:hideMark/>
          </w:tcPr>
          <w:p w14:paraId="58318EB8" w14:textId="77777777" w:rsidR="0006695B" w:rsidRPr="006449A1" w:rsidRDefault="0006695B" w:rsidP="0006695B">
            <w:r w:rsidRPr="006449A1">
              <w:t>TIMEOUT</w:t>
            </w:r>
          </w:p>
        </w:tc>
        <w:tc>
          <w:tcPr>
            <w:tcW w:w="1134" w:type="dxa"/>
            <w:tcBorders>
              <w:top w:val="nil"/>
              <w:left w:val="nil"/>
              <w:bottom w:val="nil"/>
              <w:right w:val="nil"/>
            </w:tcBorders>
            <w:hideMark/>
          </w:tcPr>
          <w:p w14:paraId="003D0D54" w14:textId="77777777" w:rsidR="0006695B" w:rsidRPr="006449A1" w:rsidRDefault="0006695B" w:rsidP="0006695B">
            <w:r w:rsidRPr="006449A1">
              <w:t> </w:t>
            </w:r>
          </w:p>
        </w:tc>
      </w:tr>
      <w:tr w:rsidR="0006695B" w:rsidRPr="006449A1" w14:paraId="5BA03833" w14:textId="77777777" w:rsidTr="0006695B">
        <w:trPr>
          <w:trHeight w:val="270"/>
        </w:trPr>
        <w:tc>
          <w:tcPr>
            <w:tcW w:w="2689" w:type="dxa"/>
            <w:tcBorders>
              <w:top w:val="nil"/>
              <w:left w:val="nil"/>
              <w:bottom w:val="nil"/>
              <w:right w:val="nil"/>
            </w:tcBorders>
            <w:noWrap/>
            <w:vAlign w:val="bottom"/>
            <w:hideMark/>
          </w:tcPr>
          <w:p w14:paraId="275697C1" w14:textId="0BA4B099" w:rsidR="0006695B" w:rsidRPr="006449A1" w:rsidRDefault="0006695B" w:rsidP="0006695B">
            <w:r>
              <w:rPr>
                <w:rFonts w:ascii="Arial" w:hAnsi="Arial" w:cs="Arial"/>
                <w:sz w:val="20"/>
                <w:szCs w:val="20"/>
              </w:rPr>
              <w:t>vc-exact_155.gr</w:t>
            </w:r>
          </w:p>
        </w:tc>
        <w:tc>
          <w:tcPr>
            <w:tcW w:w="1134" w:type="dxa"/>
            <w:tcBorders>
              <w:top w:val="nil"/>
              <w:left w:val="nil"/>
              <w:bottom w:val="nil"/>
              <w:right w:val="nil"/>
            </w:tcBorders>
            <w:hideMark/>
          </w:tcPr>
          <w:p w14:paraId="40088C33" w14:textId="77777777" w:rsidR="0006695B" w:rsidRPr="006449A1" w:rsidRDefault="0006695B" w:rsidP="0006695B">
            <w:r w:rsidRPr="006449A1">
              <w:t>26300</w:t>
            </w:r>
          </w:p>
        </w:tc>
        <w:tc>
          <w:tcPr>
            <w:tcW w:w="1842" w:type="dxa"/>
            <w:tcBorders>
              <w:top w:val="nil"/>
              <w:left w:val="nil"/>
              <w:bottom w:val="nil"/>
              <w:right w:val="nil"/>
            </w:tcBorders>
            <w:hideMark/>
          </w:tcPr>
          <w:p w14:paraId="22F74623" w14:textId="77777777" w:rsidR="0006695B" w:rsidRPr="006449A1" w:rsidRDefault="0006695B" w:rsidP="0006695B">
            <w:r w:rsidRPr="006449A1">
              <w:t>TIMEOUT</w:t>
            </w:r>
          </w:p>
        </w:tc>
        <w:tc>
          <w:tcPr>
            <w:tcW w:w="1134" w:type="dxa"/>
            <w:tcBorders>
              <w:top w:val="nil"/>
              <w:left w:val="nil"/>
              <w:bottom w:val="nil"/>
              <w:right w:val="nil"/>
            </w:tcBorders>
            <w:hideMark/>
          </w:tcPr>
          <w:p w14:paraId="034A7CBE" w14:textId="77777777" w:rsidR="0006695B" w:rsidRPr="006449A1" w:rsidRDefault="0006695B" w:rsidP="0006695B">
            <w:r w:rsidRPr="006449A1">
              <w:t> </w:t>
            </w:r>
          </w:p>
        </w:tc>
      </w:tr>
      <w:tr w:rsidR="0006695B" w:rsidRPr="006449A1" w14:paraId="141C4600" w14:textId="77777777" w:rsidTr="0006695B">
        <w:trPr>
          <w:trHeight w:val="270"/>
        </w:trPr>
        <w:tc>
          <w:tcPr>
            <w:tcW w:w="2689" w:type="dxa"/>
            <w:tcBorders>
              <w:top w:val="nil"/>
              <w:left w:val="nil"/>
              <w:bottom w:val="nil"/>
              <w:right w:val="nil"/>
            </w:tcBorders>
            <w:noWrap/>
            <w:vAlign w:val="bottom"/>
            <w:hideMark/>
          </w:tcPr>
          <w:p w14:paraId="2C98D8B1" w14:textId="49FF8B50" w:rsidR="0006695B" w:rsidRPr="006449A1" w:rsidRDefault="0006695B" w:rsidP="0006695B">
            <w:r>
              <w:rPr>
                <w:rFonts w:ascii="Arial" w:hAnsi="Arial" w:cs="Arial"/>
                <w:sz w:val="20"/>
                <w:szCs w:val="20"/>
              </w:rPr>
              <w:t>vc-exact_157.gr</w:t>
            </w:r>
          </w:p>
        </w:tc>
        <w:tc>
          <w:tcPr>
            <w:tcW w:w="1134" w:type="dxa"/>
            <w:tcBorders>
              <w:top w:val="nil"/>
              <w:left w:val="nil"/>
              <w:bottom w:val="nil"/>
              <w:right w:val="nil"/>
            </w:tcBorders>
            <w:hideMark/>
          </w:tcPr>
          <w:p w14:paraId="7EBDD8D0" w14:textId="77777777" w:rsidR="0006695B" w:rsidRPr="006449A1" w:rsidRDefault="0006695B" w:rsidP="0006695B">
            <w:r w:rsidRPr="006449A1">
              <w:t>2980</w:t>
            </w:r>
          </w:p>
        </w:tc>
        <w:tc>
          <w:tcPr>
            <w:tcW w:w="1842" w:type="dxa"/>
            <w:tcBorders>
              <w:top w:val="nil"/>
              <w:left w:val="nil"/>
              <w:bottom w:val="nil"/>
              <w:right w:val="nil"/>
            </w:tcBorders>
            <w:hideMark/>
          </w:tcPr>
          <w:p w14:paraId="54338D96" w14:textId="77777777" w:rsidR="0006695B" w:rsidRPr="006449A1" w:rsidRDefault="0006695B" w:rsidP="0006695B">
            <w:r w:rsidRPr="006449A1">
              <w:t>TIMEOUT</w:t>
            </w:r>
          </w:p>
        </w:tc>
        <w:tc>
          <w:tcPr>
            <w:tcW w:w="1134" w:type="dxa"/>
            <w:tcBorders>
              <w:top w:val="nil"/>
              <w:left w:val="nil"/>
              <w:bottom w:val="nil"/>
              <w:right w:val="nil"/>
            </w:tcBorders>
            <w:hideMark/>
          </w:tcPr>
          <w:p w14:paraId="58CB8E3B" w14:textId="77777777" w:rsidR="0006695B" w:rsidRPr="006449A1" w:rsidRDefault="0006695B" w:rsidP="0006695B">
            <w:r w:rsidRPr="006449A1">
              <w:t> </w:t>
            </w:r>
          </w:p>
        </w:tc>
      </w:tr>
      <w:tr w:rsidR="0006695B" w:rsidRPr="006449A1" w14:paraId="28AAE767" w14:textId="77777777" w:rsidTr="0006695B">
        <w:trPr>
          <w:trHeight w:val="270"/>
        </w:trPr>
        <w:tc>
          <w:tcPr>
            <w:tcW w:w="2689" w:type="dxa"/>
            <w:tcBorders>
              <w:top w:val="nil"/>
              <w:left w:val="nil"/>
              <w:bottom w:val="nil"/>
              <w:right w:val="nil"/>
            </w:tcBorders>
            <w:noWrap/>
            <w:vAlign w:val="bottom"/>
            <w:hideMark/>
          </w:tcPr>
          <w:p w14:paraId="1BB63C4D" w14:textId="1AEBD437" w:rsidR="0006695B" w:rsidRPr="006449A1" w:rsidRDefault="0006695B" w:rsidP="0006695B">
            <w:r>
              <w:rPr>
                <w:rFonts w:ascii="Arial" w:hAnsi="Arial" w:cs="Arial"/>
                <w:sz w:val="20"/>
                <w:szCs w:val="20"/>
              </w:rPr>
              <w:t>vc-exact_159.gr</w:t>
            </w:r>
          </w:p>
        </w:tc>
        <w:tc>
          <w:tcPr>
            <w:tcW w:w="1134" w:type="dxa"/>
            <w:tcBorders>
              <w:top w:val="nil"/>
              <w:left w:val="nil"/>
              <w:bottom w:val="nil"/>
              <w:right w:val="nil"/>
            </w:tcBorders>
            <w:hideMark/>
          </w:tcPr>
          <w:p w14:paraId="393428B2" w14:textId="77777777" w:rsidR="0006695B" w:rsidRPr="006449A1" w:rsidRDefault="0006695B" w:rsidP="0006695B">
            <w:r w:rsidRPr="006449A1">
              <w:t>18096</w:t>
            </w:r>
          </w:p>
        </w:tc>
        <w:tc>
          <w:tcPr>
            <w:tcW w:w="1842" w:type="dxa"/>
            <w:tcBorders>
              <w:top w:val="nil"/>
              <w:left w:val="nil"/>
              <w:bottom w:val="nil"/>
              <w:right w:val="nil"/>
            </w:tcBorders>
            <w:hideMark/>
          </w:tcPr>
          <w:p w14:paraId="2109FC86" w14:textId="77777777" w:rsidR="0006695B" w:rsidRPr="006449A1" w:rsidRDefault="0006695B" w:rsidP="0006695B">
            <w:r w:rsidRPr="006449A1">
              <w:t>TIMEOUT</w:t>
            </w:r>
          </w:p>
        </w:tc>
        <w:tc>
          <w:tcPr>
            <w:tcW w:w="1134" w:type="dxa"/>
            <w:tcBorders>
              <w:top w:val="nil"/>
              <w:left w:val="nil"/>
              <w:bottom w:val="nil"/>
              <w:right w:val="nil"/>
            </w:tcBorders>
            <w:hideMark/>
          </w:tcPr>
          <w:p w14:paraId="17295B93" w14:textId="77777777" w:rsidR="0006695B" w:rsidRPr="006449A1" w:rsidRDefault="0006695B" w:rsidP="0006695B">
            <w:r w:rsidRPr="006449A1">
              <w:t> </w:t>
            </w:r>
          </w:p>
        </w:tc>
      </w:tr>
      <w:tr w:rsidR="0006695B" w:rsidRPr="006449A1" w14:paraId="350B0F72" w14:textId="77777777" w:rsidTr="0006695B">
        <w:trPr>
          <w:trHeight w:val="270"/>
        </w:trPr>
        <w:tc>
          <w:tcPr>
            <w:tcW w:w="2689" w:type="dxa"/>
            <w:tcBorders>
              <w:top w:val="nil"/>
              <w:left w:val="nil"/>
              <w:bottom w:val="nil"/>
              <w:right w:val="nil"/>
            </w:tcBorders>
            <w:noWrap/>
            <w:vAlign w:val="bottom"/>
            <w:hideMark/>
          </w:tcPr>
          <w:p w14:paraId="3F7C1B75" w14:textId="782D5B2C" w:rsidR="0006695B" w:rsidRPr="006449A1" w:rsidRDefault="0006695B" w:rsidP="0006695B">
            <w:r>
              <w:rPr>
                <w:rFonts w:ascii="Arial" w:hAnsi="Arial" w:cs="Arial"/>
                <w:sz w:val="20"/>
                <w:szCs w:val="20"/>
              </w:rPr>
              <w:t>vc-exact_161.gr</w:t>
            </w:r>
          </w:p>
        </w:tc>
        <w:tc>
          <w:tcPr>
            <w:tcW w:w="1134" w:type="dxa"/>
            <w:tcBorders>
              <w:top w:val="nil"/>
              <w:left w:val="nil"/>
              <w:bottom w:val="nil"/>
              <w:right w:val="nil"/>
            </w:tcBorders>
            <w:hideMark/>
          </w:tcPr>
          <w:p w14:paraId="17362475" w14:textId="77777777" w:rsidR="0006695B" w:rsidRPr="006449A1" w:rsidRDefault="0006695B" w:rsidP="0006695B">
            <w:r w:rsidRPr="006449A1">
              <w:t>138141</w:t>
            </w:r>
          </w:p>
        </w:tc>
        <w:tc>
          <w:tcPr>
            <w:tcW w:w="1842" w:type="dxa"/>
            <w:tcBorders>
              <w:top w:val="nil"/>
              <w:left w:val="nil"/>
              <w:bottom w:val="nil"/>
              <w:right w:val="nil"/>
            </w:tcBorders>
            <w:hideMark/>
          </w:tcPr>
          <w:p w14:paraId="132164E3" w14:textId="77777777" w:rsidR="0006695B" w:rsidRPr="006449A1" w:rsidRDefault="0006695B" w:rsidP="0006695B">
            <w:r w:rsidRPr="006449A1">
              <w:t>TIMEOUT</w:t>
            </w:r>
          </w:p>
        </w:tc>
        <w:tc>
          <w:tcPr>
            <w:tcW w:w="1134" w:type="dxa"/>
            <w:tcBorders>
              <w:top w:val="nil"/>
              <w:left w:val="nil"/>
              <w:bottom w:val="nil"/>
              <w:right w:val="nil"/>
            </w:tcBorders>
            <w:hideMark/>
          </w:tcPr>
          <w:p w14:paraId="03281DC7" w14:textId="77777777" w:rsidR="0006695B" w:rsidRPr="006449A1" w:rsidRDefault="0006695B" w:rsidP="0006695B">
            <w:r w:rsidRPr="006449A1">
              <w:t> </w:t>
            </w:r>
          </w:p>
        </w:tc>
      </w:tr>
      <w:tr w:rsidR="0006695B" w:rsidRPr="006449A1" w14:paraId="2673D5CB" w14:textId="77777777" w:rsidTr="0006695B">
        <w:trPr>
          <w:trHeight w:val="270"/>
        </w:trPr>
        <w:tc>
          <w:tcPr>
            <w:tcW w:w="2689" w:type="dxa"/>
            <w:tcBorders>
              <w:top w:val="nil"/>
              <w:left w:val="nil"/>
              <w:bottom w:val="nil"/>
              <w:right w:val="nil"/>
            </w:tcBorders>
            <w:noWrap/>
            <w:vAlign w:val="bottom"/>
            <w:hideMark/>
          </w:tcPr>
          <w:p w14:paraId="045C4C15" w14:textId="167C6EF7" w:rsidR="0006695B" w:rsidRPr="006449A1" w:rsidRDefault="0006695B" w:rsidP="0006695B">
            <w:r>
              <w:rPr>
                <w:rFonts w:ascii="Arial" w:hAnsi="Arial" w:cs="Arial"/>
                <w:sz w:val="20"/>
                <w:szCs w:val="20"/>
              </w:rPr>
              <w:t>vc-exact_163.gr</w:t>
            </w:r>
          </w:p>
        </w:tc>
        <w:tc>
          <w:tcPr>
            <w:tcW w:w="1134" w:type="dxa"/>
            <w:tcBorders>
              <w:top w:val="nil"/>
              <w:left w:val="nil"/>
              <w:bottom w:val="nil"/>
              <w:right w:val="nil"/>
            </w:tcBorders>
            <w:hideMark/>
          </w:tcPr>
          <w:p w14:paraId="63DF6691" w14:textId="77777777" w:rsidR="0006695B" w:rsidRPr="006449A1" w:rsidRDefault="0006695B" w:rsidP="0006695B">
            <w:r w:rsidRPr="006449A1">
              <w:t>18096</w:t>
            </w:r>
          </w:p>
        </w:tc>
        <w:tc>
          <w:tcPr>
            <w:tcW w:w="1842" w:type="dxa"/>
            <w:tcBorders>
              <w:top w:val="nil"/>
              <w:left w:val="nil"/>
              <w:bottom w:val="nil"/>
              <w:right w:val="nil"/>
            </w:tcBorders>
            <w:hideMark/>
          </w:tcPr>
          <w:p w14:paraId="0C6EB793" w14:textId="77777777" w:rsidR="0006695B" w:rsidRPr="006449A1" w:rsidRDefault="0006695B" w:rsidP="0006695B">
            <w:r w:rsidRPr="006449A1">
              <w:t>TIMEOUT</w:t>
            </w:r>
          </w:p>
        </w:tc>
        <w:tc>
          <w:tcPr>
            <w:tcW w:w="1134" w:type="dxa"/>
            <w:tcBorders>
              <w:top w:val="nil"/>
              <w:left w:val="nil"/>
              <w:bottom w:val="nil"/>
              <w:right w:val="nil"/>
            </w:tcBorders>
            <w:hideMark/>
          </w:tcPr>
          <w:p w14:paraId="0E852F4A" w14:textId="77777777" w:rsidR="0006695B" w:rsidRPr="006449A1" w:rsidRDefault="0006695B" w:rsidP="0006695B">
            <w:r w:rsidRPr="006449A1">
              <w:t> </w:t>
            </w:r>
          </w:p>
        </w:tc>
      </w:tr>
      <w:tr w:rsidR="0006695B" w:rsidRPr="006449A1" w14:paraId="4D5F24A1" w14:textId="77777777" w:rsidTr="0006695B">
        <w:trPr>
          <w:trHeight w:val="270"/>
        </w:trPr>
        <w:tc>
          <w:tcPr>
            <w:tcW w:w="2689" w:type="dxa"/>
            <w:tcBorders>
              <w:top w:val="nil"/>
              <w:left w:val="nil"/>
              <w:bottom w:val="nil"/>
              <w:right w:val="nil"/>
            </w:tcBorders>
            <w:noWrap/>
            <w:vAlign w:val="bottom"/>
            <w:hideMark/>
          </w:tcPr>
          <w:p w14:paraId="44DD9128" w14:textId="73286814" w:rsidR="0006695B" w:rsidRPr="006449A1" w:rsidRDefault="0006695B" w:rsidP="0006695B">
            <w:r>
              <w:rPr>
                <w:rFonts w:ascii="Arial" w:hAnsi="Arial" w:cs="Arial"/>
                <w:sz w:val="20"/>
                <w:szCs w:val="20"/>
              </w:rPr>
              <w:t>vc-exact_165.gr</w:t>
            </w:r>
          </w:p>
        </w:tc>
        <w:tc>
          <w:tcPr>
            <w:tcW w:w="1134" w:type="dxa"/>
            <w:tcBorders>
              <w:top w:val="nil"/>
              <w:left w:val="nil"/>
              <w:bottom w:val="nil"/>
              <w:right w:val="nil"/>
            </w:tcBorders>
            <w:hideMark/>
          </w:tcPr>
          <w:p w14:paraId="03167F28" w14:textId="77777777" w:rsidR="0006695B" w:rsidRPr="006449A1" w:rsidRDefault="0006695B" w:rsidP="0006695B">
            <w:r w:rsidRPr="006449A1">
              <w:t>18096</w:t>
            </w:r>
          </w:p>
        </w:tc>
        <w:tc>
          <w:tcPr>
            <w:tcW w:w="1842" w:type="dxa"/>
            <w:tcBorders>
              <w:top w:val="nil"/>
              <w:left w:val="nil"/>
              <w:bottom w:val="nil"/>
              <w:right w:val="nil"/>
            </w:tcBorders>
            <w:hideMark/>
          </w:tcPr>
          <w:p w14:paraId="1118C9EC" w14:textId="77777777" w:rsidR="0006695B" w:rsidRPr="006449A1" w:rsidRDefault="0006695B" w:rsidP="0006695B">
            <w:r w:rsidRPr="006449A1">
              <w:t>TIMEOUT</w:t>
            </w:r>
          </w:p>
        </w:tc>
        <w:tc>
          <w:tcPr>
            <w:tcW w:w="1134" w:type="dxa"/>
            <w:tcBorders>
              <w:top w:val="nil"/>
              <w:left w:val="nil"/>
              <w:bottom w:val="nil"/>
              <w:right w:val="nil"/>
            </w:tcBorders>
            <w:hideMark/>
          </w:tcPr>
          <w:p w14:paraId="7F07128A" w14:textId="77777777" w:rsidR="0006695B" w:rsidRPr="006449A1" w:rsidRDefault="0006695B" w:rsidP="0006695B">
            <w:r w:rsidRPr="006449A1">
              <w:t> </w:t>
            </w:r>
          </w:p>
        </w:tc>
      </w:tr>
      <w:tr w:rsidR="0006695B" w:rsidRPr="006449A1" w14:paraId="2B47883B" w14:textId="77777777" w:rsidTr="0006695B">
        <w:trPr>
          <w:trHeight w:val="270"/>
        </w:trPr>
        <w:tc>
          <w:tcPr>
            <w:tcW w:w="2689" w:type="dxa"/>
            <w:tcBorders>
              <w:top w:val="nil"/>
              <w:left w:val="nil"/>
              <w:bottom w:val="nil"/>
              <w:right w:val="nil"/>
            </w:tcBorders>
            <w:noWrap/>
            <w:vAlign w:val="bottom"/>
            <w:hideMark/>
          </w:tcPr>
          <w:p w14:paraId="560D0EED" w14:textId="27C892A7" w:rsidR="0006695B" w:rsidRPr="006449A1" w:rsidRDefault="0006695B" w:rsidP="0006695B">
            <w:r>
              <w:rPr>
                <w:rFonts w:ascii="Arial" w:hAnsi="Arial" w:cs="Arial"/>
                <w:sz w:val="20"/>
                <w:szCs w:val="20"/>
              </w:rPr>
              <w:t>vc-exact_167.gr</w:t>
            </w:r>
          </w:p>
        </w:tc>
        <w:tc>
          <w:tcPr>
            <w:tcW w:w="1134" w:type="dxa"/>
            <w:tcBorders>
              <w:top w:val="nil"/>
              <w:left w:val="nil"/>
              <w:bottom w:val="nil"/>
              <w:right w:val="nil"/>
            </w:tcBorders>
            <w:hideMark/>
          </w:tcPr>
          <w:p w14:paraId="4E027D27" w14:textId="77777777" w:rsidR="0006695B" w:rsidRPr="006449A1" w:rsidRDefault="0006695B" w:rsidP="0006695B">
            <w:r w:rsidRPr="006449A1">
              <w:t>15783</w:t>
            </w:r>
          </w:p>
        </w:tc>
        <w:tc>
          <w:tcPr>
            <w:tcW w:w="1842" w:type="dxa"/>
            <w:tcBorders>
              <w:top w:val="nil"/>
              <w:left w:val="nil"/>
              <w:bottom w:val="nil"/>
              <w:right w:val="nil"/>
            </w:tcBorders>
            <w:hideMark/>
          </w:tcPr>
          <w:p w14:paraId="50881FF4" w14:textId="77777777" w:rsidR="0006695B" w:rsidRPr="006449A1" w:rsidRDefault="0006695B" w:rsidP="0006695B">
            <w:r w:rsidRPr="006449A1">
              <w:t>TIMEOUT</w:t>
            </w:r>
          </w:p>
        </w:tc>
        <w:tc>
          <w:tcPr>
            <w:tcW w:w="1134" w:type="dxa"/>
            <w:tcBorders>
              <w:top w:val="nil"/>
              <w:left w:val="nil"/>
              <w:bottom w:val="nil"/>
              <w:right w:val="nil"/>
            </w:tcBorders>
            <w:hideMark/>
          </w:tcPr>
          <w:p w14:paraId="113EA4DE" w14:textId="77777777" w:rsidR="0006695B" w:rsidRPr="006449A1" w:rsidRDefault="0006695B" w:rsidP="0006695B">
            <w:r w:rsidRPr="006449A1">
              <w:t> </w:t>
            </w:r>
          </w:p>
        </w:tc>
      </w:tr>
      <w:tr w:rsidR="0006695B" w:rsidRPr="006449A1" w14:paraId="10C10163" w14:textId="77777777" w:rsidTr="0006695B">
        <w:trPr>
          <w:trHeight w:val="270"/>
        </w:trPr>
        <w:tc>
          <w:tcPr>
            <w:tcW w:w="2689" w:type="dxa"/>
            <w:tcBorders>
              <w:top w:val="nil"/>
              <w:left w:val="nil"/>
              <w:bottom w:val="nil"/>
              <w:right w:val="nil"/>
            </w:tcBorders>
            <w:noWrap/>
            <w:vAlign w:val="bottom"/>
            <w:hideMark/>
          </w:tcPr>
          <w:p w14:paraId="72420005" w14:textId="5236F3A0" w:rsidR="0006695B" w:rsidRPr="006449A1" w:rsidRDefault="0006695B" w:rsidP="0006695B">
            <w:r>
              <w:rPr>
                <w:rFonts w:ascii="Arial" w:hAnsi="Arial" w:cs="Arial"/>
                <w:sz w:val="20"/>
                <w:szCs w:val="20"/>
              </w:rPr>
              <w:t>vc-exact_169.gr</w:t>
            </w:r>
          </w:p>
        </w:tc>
        <w:tc>
          <w:tcPr>
            <w:tcW w:w="1134" w:type="dxa"/>
            <w:tcBorders>
              <w:top w:val="nil"/>
              <w:left w:val="nil"/>
              <w:bottom w:val="nil"/>
              <w:right w:val="nil"/>
            </w:tcBorders>
            <w:hideMark/>
          </w:tcPr>
          <w:p w14:paraId="6907AFAF" w14:textId="77777777" w:rsidR="0006695B" w:rsidRPr="006449A1" w:rsidRDefault="0006695B" w:rsidP="0006695B">
            <w:r w:rsidRPr="006449A1">
              <w:t>4768</w:t>
            </w:r>
          </w:p>
        </w:tc>
        <w:tc>
          <w:tcPr>
            <w:tcW w:w="1842" w:type="dxa"/>
            <w:tcBorders>
              <w:top w:val="nil"/>
              <w:left w:val="nil"/>
              <w:bottom w:val="nil"/>
              <w:right w:val="nil"/>
            </w:tcBorders>
            <w:hideMark/>
          </w:tcPr>
          <w:p w14:paraId="66EBADC1" w14:textId="77777777" w:rsidR="0006695B" w:rsidRPr="006449A1" w:rsidRDefault="0006695B" w:rsidP="0006695B">
            <w:r w:rsidRPr="006449A1">
              <w:t>TIMEOUT</w:t>
            </w:r>
          </w:p>
        </w:tc>
        <w:tc>
          <w:tcPr>
            <w:tcW w:w="1134" w:type="dxa"/>
            <w:tcBorders>
              <w:top w:val="nil"/>
              <w:left w:val="nil"/>
              <w:bottom w:val="nil"/>
              <w:right w:val="nil"/>
            </w:tcBorders>
            <w:hideMark/>
          </w:tcPr>
          <w:p w14:paraId="7A75B581" w14:textId="77777777" w:rsidR="0006695B" w:rsidRPr="006449A1" w:rsidRDefault="0006695B" w:rsidP="0006695B">
            <w:r w:rsidRPr="006449A1">
              <w:t> </w:t>
            </w:r>
          </w:p>
        </w:tc>
      </w:tr>
      <w:tr w:rsidR="0006695B" w:rsidRPr="006449A1" w14:paraId="754373CD" w14:textId="77777777" w:rsidTr="0006695B">
        <w:trPr>
          <w:trHeight w:val="270"/>
        </w:trPr>
        <w:tc>
          <w:tcPr>
            <w:tcW w:w="2689" w:type="dxa"/>
            <w:tcBorders>
              <w:top w:val="nil"/>
              <w:left w:val="nil"/>
              <w:bottom w:val="nil"/>
              <w:right w:val="nil"/>
            </w:tcBorders>
            <w:noWrap/>
            <w:vAlign w:val="bottom"/>
            <w:hideMark/>
          </w:tcPr>
          <w:p w14:paraId="575EFF9E" w14:textId="5D4A668D" w:rsidR="0006695B" w:rsidRPr="006449A1" w:rsidRDefault="0006695B" w:rsidP="0006695B">
            <w:r>
              <w:rPr>
                <w:rFonts w:ascii="Arial" w:hAnsi="Arial" w:cs="Arial"/>
                <w:sz w:val="20"/>
                <w:szCs w:val="20"/>
              </w:rPr>
              <w:t>vc-exact_171.gr</w:t>
            </w:r>
          </w:p>
        </w:tc>
        <w:tc>
          <w:tcPr>
            <w:tcW w:w="1134" w:type="dxa"/>
            <w:tcBorders>
              <w:top w:val="nil"/>
              <w:left w:val="nil"/>
              <w:bottom w:val="nil"/>
              <w:right w:val="nil"/>
            </w:tcBorders>
            <w:hideMark/>
          </w:tcPr>
          <w:p w14:paraId="72812344" w14:textId="77777777" w:rsidR="0006695B" w:rsidRPr="006449A1" w:rsidRDefault="0006695B" w:rsidP="0006695B">
            <w:r w:rsidRPr="006449A1">
              <w:t>18096</w:t>
            </w:r>
          </w:p>
        </w:tc>
        <w:tc>
          <w:tcPr>
            <w:tcW w:w="1842" w:type="dxa"/>
            <w:tcBorders>
              <w:top w:val="nil"/>
              <w:left w:val="nil"/>
              <w:bottom w:val="nil"/>
              <w:right w:val="nil"/>
            </w:tcBorders>
            <w:hideMark/>
          </w:tcPr>
          <w:p w14:paraId="5F32E3DC" w14:textId="77777777" w:rsidR="0006695B" w:rsidRPr="006449A1" w:rsidRDefault="0006695B" w:rsidP="0006695B">
            <w:r w:rsidRPr="006449A1">
              <w:t>TIMEOUT</w:t>
            </w:r>
          </w:p>
        </w:tc>
        <w:tc>
          <w:tcPr>
            <w:tcW w:w="1134" w:type="dxa"/>
            <w:tcBorders>
              <w:top w:val="nil"/>
              <w:left w:val="nil"/>
              <w:bottom w:val="nil"/>
              <w:right w:val="nil"/>
            </w:tcBorders>
            <w:hideMark/>
          </w:tcPr>
          <w:p w14:paraId="3E5C4803" w14:textId="77777777" w:rsidR="0006695B" w:rsidRPr="006449A1" w:rsidRDefault="0006695B" w:rsidP="0006695B">
            <w:r w:rsidRPr="006449A1">
              <w:t> </w:t>
            </w:r>
          </w:p>
        </w:tc>
      </w:tr>
      <w:tr w:rsidR="0006695B" w:rsidRPr="006449A1" w14:paraId="23C061F3" w14:textId="77777777" w:rsidTr="0006695B">
        <w:trPr>
          <w:trHeight w:val="270"/>
        </w:trPr>
        <w:tc>
          <w:tcPr>
            <w:tcW w:w="2689" w:type="dxa"/>
            <w:tcBorders>
              <w:top w:val="nil"/>
              <w:left w:val="nil"/>
              <w:bottom w:val="nil"/>
              <w:right w:val="nil"/>
            </w:tcBorders>
            <w:noWrap/>
            <w:vAlign w:val="bottom"/>
            <w:hideMark/>
          </w:tcPr>
          <w:p w14:paraId="37BE8213" w14:textId="4C6C4DED" w:rsidR="0006695B" w:rsidRPr="006449A1" w:rsidRDefault="0006695B" w:rsidP="0006695B">
            <w:r>
              <w:rPr>
                <w:rFonts w:ascii="Arial" w:hAnsi="Arial" w:cs="Arial"/>
                <w:sz w:val="20"/>
                <w:szCs w:val="20"/>
              </w:rPr>
              <w:t>vc-exact_173.gr</w:t>
            </w:r>
          </w:p>
        </w:tc>
        <w:tc>
          <w:tcPr>
            <w:tcW w:w="1134" w:type="dxa"/>
            <w:tcBorders>
              <w:top w:val="nil"/>
              <w:left w:val="nil"/>
              <w:bottom w:val="nil"/>
              <w:right w:val="nil"/>
            </w:tcBorders>
            <w:hideMark/>
          </w:tcPr>
          <w:p w14:paraId="2290DD75" w14:textId="77777777" w:rsidR="0006695B" w:rsidRPr="006449A1" w:rsidRDefault="0006695B" w:rsidP="0006695B">
            <w:r w:rsidRPr="006449A1">
              <w:t>56860</w:t>
            </w:r>
          </w:p>
        </w:tc>
        <w:tc>
          <w:tcPr>
            <w:tcW w:w="1842" w:type="dxa"/>
            <w:tcBorders>
              <w:top w:val="nil"/>
              <w:left w:val="nil"/>
              <w:bottom w:val="nil"/>
              <w:right w:val="nil"/>
            </w:tcBorders>
            <w:hideMark/>
          </w:tcPr>
          <w:p w14:paraId="2A8CA114" w14:textId="77777777" w:rsidR="0006695B" w:rsidRPr="006449A1" w:rsidRDefault="0006695B" w:rsidP="0006695B">
            <w:r w:rsidRPr="006449A1">
              <w:t>TIMEOUT</w:t>
            </w:r>
          </w:p>
        </w:tc>
        <w:tc>
          <w:tcPr>
            <w:tcW w:w="1134" w:type="dxa"/>
            <w:tcBorders>
              <w:top w:val="nil"/>
              <w:left w:val="nil"/>
              <w:bottom w:val="nil"/>
              <w:right w:val="nil"/>
            </w:tcBorders>
            <w:hideMark/>
          </w:tcPr>
          <w:p w14:paraId="700C525B" w14:textId="77777777" w:rsidR="0006695B" w:rsidRPr="006449A1" w:rsidRDefault="0006695B" w:rsidP="0006695B">
            <w:r w:rsidRPr="006449A1">
              <w:t> </w:t>
            </w:r>
          </w:p>
        </w:tc>
      </w:tr>
      <w:tr w:rsidR="0006695B" w:rsidRPr="006449A1" w14:paraId="58F6D929" w14:textId="77777777" w:rsidTr="0006695B">
        <w:trPr>
          <w:trHeight w:val="270"/>
        </w:trPr>
        <w:tc>
          <w:tcPr>
            <w:tcW w:w="2689" w:type="dxa"/>
            <w:tcBorders>
              <w:top w:val="nil"/>
              <w:left w:val="nil"/>
              <w:bottom w:val="nil"/>
              <w:right w:val="nil"/>
            </w:tcBorders>
            <w:noWrap/>
            <w:vAlign w:val="bottom"/>
            <w:hideMark/>
          </w:tcPr>
          <w:p w14:paraId="267A688B" w14:textId="1443B1E9" w:rsidR="0006695B" w:rsidRPr="006449A1" w:rsidRDefault="0006695B" w:rsidP="0006695B">
            <w:r>
              <w:rPr>
                <w:rFonts w:ascii="Arial" w:hAnsi="Arial" w:cs="Arial"/>
                <w:sz w:val="20"/>
                <w:szCs w:val="20"/>
              </w:rPr>
              <w:t>vc-exact_179.gr</w:t>
            </w:r>
          </w:p>
        </w:tc>
        <w:tc>
          <w:tcPr>
            <w:tcW w:w="1134" w:type="dxa"/>
            <w:tcBorders>
              <w:top w:val="nil"/>
              <w:left w:val="nil"/>
              <w:bottom w:val="nil"/>
              <w:right w:val="nil"/>
            </w:tcBorders>
            <w:hideMark/>
          </w:tcPr>
          <w:p w14:paraId="410957FD" w14:textId="77777777" w:rsidR="0006695B" w:rsidRPr="006449A1" w:rsidRDefault="0006695B" w:rsidP="0006695B">
            <w:r w:rsidRPr="006449A1">
              <w:t>15783</w:t>
            </w:r>
          </w:p>
        </w:tc>
        <w:tc>
          <w:tcPr>
            <w:tcW w:w="1842" w:type="dxa"/>
            <w:tcBorders>
              <w:top w:val="nil"/>
              <w:left w:val="nil"/>
              <w:bottom w:val="nil"/>
              <w:right w:val="nil"/>
            </w:tcBorders>
            <w:hideMark/>
          </w:tcPr>
          <w:p w14:paraId="1E81674B" w14:textId="77777777" w:rsidR="0006695B" w:rsidRPr="006449A1" w:rsidRDefault="0006695B" w:rsidP="0006695B">
            <w:r w:rsidRPr="006449A1">
              <w:t>TIMEOUT</w:t>
            </w:r>
          </w:p>
        </w:tc>
        <w:tc>
          <w:tcPr>
            <w:tcW w:w="1134" w:type="dxa"/>
            <w:tcBorders>
              <w:top w:val="nil"/>
              <w:left w:val="nil"/>
              <w:bottom w:val="nil"/>
              <w:right w:val="nil"/>
            </w:tcBorders>
            <w:hideMark/>
          </w:tcPr>
          <w:p w14:paraId="65646EAD" w14:textId="77777777" w:rsidR="0006695B" w:rsidRPr="006449A1" w:rsidRDefault="0006695B" w:rsidP="0006695B">
            <w:r w:rsidRPr="006449A1">
              <w:t> </w:t>
            </w:r>
          </w:p>
        </w:tc>
      </w:tr>
      <w:tr w:rsidR="0006695B" w:rsidRPr="006449A1" w14:paraId="53C53464" w14:textId="77777777" w:rsidTr="0006695B">
        <w:trPr>
          <w:trHeight w:val="270"/>
        </w:trPr>
        <w:tc>
          <w:tcPr>
            <w:tcW w:w="2689" w:type="dxa"/>
            <w:tcBorders>
              <w:top w:val="nil"/>
              <w:left w:val="nil"/>
              <w:bottom w:val="nil"/>
              <w:right w:val="nil"/>
            </w:tcBorders>
            <w:noWrap/>
            <w:vAlign w:val="bottom"/>
            <w:hideMark/>
          </w:tcPr>
          <w:p w14:paraId="10F5CC78" w14:textId="02032F24" w:rsidR="0006695B" w:rsidRPr="006449A1" w:rsidRDefault="0006695B" w:rsidP="0006695B">
            <w:r>
              <w:rPr>
                <w:rFonts w:ascii="Arial" w:hAnsi="Arial" w:cs="Arial"/>
                <w:sz w:val="20"/>
                <w:szCs w:val="20"/>
              </w:rPr>
              <w:t>vc-exact_181.gr</w:t>
            </w:r>
          </w:p>
        </w:tc>
        <w:tc>
          <w:tcPr>
            <w:tcW w:w="1134" w:type="dxa"/>
            <w:tcBorders>
              <w:top w:val="nil"/>
              <w:left w:val="nil"/>
              <w:bottom w:val="nil"/>
              <w:right w:val="nil"/>
            </w:tcBorders>
            <w:hideMark/>
          </w:tcPr>
          <w:p w14:paraId="40B1D183" w14:textId="77777777" w:rsidR="0006695B" w:rsidRPr="006449A1" w:rsidRDefault="0006695B" w:rsidP="0006695B">
            <w:r w:rsidRPr="006449A1">
              <w:t>18096</w:t>
            </w:r>
          </w:p>
        </w:tc>
        <w:tc>
          <w:tcPr>
            <w:tcW w:w="1842" w:type="dxa"/>
            <w:tcBorders>
              <w:top w:val="nil"/>
              <w:left w:val="nil"/>
              <w:bottom w:val="nil"/>
              <w:right w:val="nil"/>
            </w:tcBorders>
            <w:hideMark/>
          </w:tcPr>
          <w:p w14:paraId="00BF7818" w14:textId="77777777" w:rsidR="0006695B" w:rsidRPr="006449A1" w:rsidRDefault="0006695B" w:rsidP="0006695B">
            <w:r w:rsidRPr="006449A1">
              <w:t>TIMEOUT</w:t>
            </w:r>
          </w:p>
        </w:tc>
        <w:tc>
          <w:tcPr>
            <w:tcW w:w="1134" w:type="dxa"/>
            <w:tcBorders>
              <w:top w:val="nil"/>
              <w:left w:val="nil"/>
              <w:bottom w:val="nil"/>
              <w:right w:val="nil"/>
            </w:tcBorders>
            <w:hideMark/>
          </w:tcPr>
          <w:p w14:paraId="4C6EDA9A" w14:textId="77777777" w:rsidR="0006695B" w:rsidRPr="006449A1" w:rsidRDefault="0006695B" w:rsidP="0006695B">
            <w:r w:rsidRPr="006449A1">
              <w:t> </w:t>
            </w:r>
          </w:p>
        </w:tc>
      </w:tr>
      <w:tr w:rsidR="0006695B" w:rsidRPr="006449A1" w14:paraId="0DCA94D1" w14:textId="77777777" w:rsidTr="0006695B">
        <w:trPr>
          <w:trHeight w:val="270"/>
        </w:trPr>
        <w:tc>
          <w:tcPr>
            <w:tcW w:w="2689" w:type="dxa"/>
            <w:tcBorders>
              <w:top w:val="nil"/>
              <w:left w:val="nil"/>
              <w:bottom w:val="nil"/>
              <w:right w:val="nil"/>
            </w:tcBorders>
            <w:noWrap/>
            <w:vAlign w:val="bottom"/>
            <w:hideMark/>
          </w:tcPr>
          <w:p w14:paraId="4F77BB97" w14:textId="1E19080A" w:rsidR="0006695B" w:rsidRPr="006449A1" w:rsidRDefault="0006695B" w:rsidP="0006695B">
            <w:r>
              <w:rPr>
                <w:rFonts w:ascii="Arial" w:hAnsi="Arial" w:cs="Arial"/>
                <w:sz w:val="20"/>
                <w:szCs w:val="20"/>
              </w:rPr>
              <w:t>vc-exact_183.gr</w:t>
            </w:r>
          </w:p>
        </w:tc>
        <w:tc>
          <w:tcPr>
            <w:tcW w:w="1134" w:type="dxa"/>
            <w:tcBorders>
              <w:top w:val="nil"/>
              <w:left w:val="nil"/>
              <w:bottom w:val="nil"/>
              <w:right w:val="nil"/>
            </w:tcBorders>
            <w:hideMark/>
          </w:tcPr>
          <w:p w14:paraId="3F6472D6" w14:textId="77777777" w:rsidR="0006695B" w:rsidRPr="006449A1" w:rsidRDefault="0006695B" w:rsidP="0006695B">
            <w:r w:rsidRPr="006449A1">
              <w:t>72420</w:t>
            </w:r>
          </w:p>
        </w:tc>
        <w:tc>
          <w:tcPr>
            <w:tcW w:w="1842" w:type="dxa"/>
            <w:tcBorders>
              <w:top w:val="nil"/>
              <w:left w:val="nil"/>
              <w:bottom w:val="nil"/>
              <w:right w:val="nil"/>
            </w:tcBorders>
            <w:hideMark/>
          </w:tcPr>
          <w:p w14:paraId="0B965390" w14:textId="77777777" w:rsidR="0006695B" w:rsidRPr="006449A1" w:rsidRDefault="0006695B" w:rsidP="0006695B">
            <w:r w:rsidRPr="006449A1">
              <w:t>TIMEOUT</w:t>
            </w:r>
          </w:p>
        </w:tc>
        <w:tc>
          <w:tcPr>
            <w:tcW w:w="1134" w:type="dxa"/>
            <w:tcBorders>
              <w:top w:val="nil"/>
              <w:left w:val="nil"/>
              <w:bottom w:val="nil"/>
              <w:right w:val="nil"/>
            </w:tcBorders>
            <w:hideMark/>
          </w:tcPr>
          <w:p w14:paraId="21106A4B" w14:textId="77777777" w:rsidR="0006695B" w:rsidRPr="006449A1" w:rsidRDefault="0006695B" w:rsidP="0006695B">
            <w:r w:rsidRPr="006449A1">
              <w:t> </w:t>
            </w:r>
          </w:p>
        </w:tc>
      </w:tr>
      <w:tr w:rsidR="0006695B" w:rsidRPr="006449A1" w14:paraId="6E86F0B4" w14:textId="77777777" w:rsidTr="0006695B">
        <w:trPr>
          <w:trHeight w:val="270"/>
        </w:trPr>
        <w:tc>
          <w:tcPr>
            <w:tcW w:w="2689" w:type="dxa"/>
            <w:tcBorders>
              <w:top w:val="nil"/>
              <w:left w:val="nil"/>
              <w:bottom w:val="nil"/>
              <w:right w:val="nil"/>
            </w:tcBorders>
            <w:noWrap/>
            <w:vAlign w:val="bottom"/>
            <w:hideMark/>
          </w:tcPr>
          <w:p w14:paraId="2FBBDA09" w14:textId="235744EF" w:rsidR="0006695B" w:rsidRPr="006449A1" w:rsidRDefault="0006695B" w:rsidP="0006695B">
            <w:r>
              <w:rPr>
                <w:rFonts w:ascii="Arial" w:hAnsi="Arial" w:cs="Arial"/>
                <w:sz w:val="20"/>
                <w:szCs w:val="20"/>
              </w:rPr>
              <w:t>vc-exact_189.gr</w:t>
            </w:r>
          </w:p>
        </w:tc>
        <w:tc>
          <w:tcPr>
            <w:tcW w:w="1134" w:type="dxa"/>
            <w:tcBorders>
              <w:top w:val="nil"/>
              <w:left w:val="nil"/>
              <w:bottom w:val="nil"/>
              <w:right w:val="nil"/>
            </w:tcBorders>
            <w:hideMark/>
          </w:tcPr>
          <w:p w14:paraId="54A86961" w14:textId="77777777" w:rsidR="0006695B" w:rsidRPr="006449A1" w:rsidRDefault="0006695B" w:rsidP="0006695B">
            <w:r w:rsidRPr="006449A1">
              <w:t>7400</w:t>
            </w:r>
          </w:p>
        </w:tc>
        <w:tc>
          <w:tcPr>
            <w:tcW w:w="1842" w:type="dxa"/>
            <w:tcBorders>
              <w:top w:val="nil"/>
              <w:left w:val="nil"/>
              <w:bottom w:val="nil"/>
              <w:right w:val="nil"/>
            </w:tcBorders>
            <w:hideMark/>
          </w:tcPr>
          <w:p w14:paraId="5BDF8D79" w14:textId="77777777" w:rsidR="0006695B" w:rsidRPr="006449A1" w:rsidRDefault="0006695B" w:rsidP="0006695B">
            <w:r w:rsidRPr="006449A1">
              <w:t>TIMEOUT</w:t>
            </w:r>
          </w:p>
        </w:tc>
        <w:tc>
          <w:tcPr>
            <w:tcW w:w="1134" w:type="dxa"/>
            <w:tcBorders>
              <w:top w:val="nil"/>
              <w:left w:val="nil"/>
              <w:bottom w:val="nil"/>
              <w:right w:val="nil"/>
            </w:tcBorders>
            <w:hideMark/>
          </w:tcPr>
          <w:p w14:paraId="2A432FA1" w14:textId="77777777" w:rsidR="0006695B" w:rsidRPr="006449A1" w:rsidRDefault="0006695B" w:rsidP="0006695B">
            <w:r w:rsidRPr="006449A1">
              <w:t> </w:t>
            </w:r>
          </w:p>
        </w:tc>
      </w:tr>
      <w:tr w:rsidR="0006695B" w:rsidRPr="006449A1" w14:paraId="38AD2583" w14:textId="77777777" w:rsidTr="0006695B">
        <w:trPr>
          <w:trHeight w:val="270"/>
        </w:trPr>
        <w:tc>
          <w:tcPr>
            <w:tcW w:w="2689" w:type="dxa"/>
            <w:tcBorders>
              <w:top w:val="nil"/>
              <w:left w:val="nil"/>
              <w:bottom w:val="nil"/>
              <w:right w:val="nil"/>
            </w:tcBorders>
            <w:noWrap/>
            <w:vAlign w:val="bottom"/>
            <w:hideMark/>
          </w:tcPr>
          <w:p w14:paraId="49CD1297" w14:textId="1CF0DB22" w:rsidR="0006695B" w:rsidRPr="006449A1" w:rsidRDefault="0006695B" w:rsidP="0006695B">
            <w:r>
              <w:rPr>
                <w:rFonts w:ascii="Arial" w:hAnsi="Arial" w:cs="Arial"/>
                <w:sz w:val="20"/>
                <w:szCs w:val="20"/>
              </w:rPr>
              <w:t>vc-exact_193.gr</w:t>
            </w:r>
          </w:p>
        </w:tc>
        <w:tc>
          <w:tcPr>
            <w:tcW w:w="1134" w:type="dxa"/>
            <w:tcBorders>
              <w:top w:val="nil"/>
              <w:left w:val="nil"/>
              <w:bottom w:val="nil"/>
              <w:right w:val="nil"/>
            </w:tcBorders>
            <w:hideMark/>
          </w:tcPr>
          <w:p w14:paraId="5B4F0598" w14:textId="77777777" w:rsidR="0006695B" w:rsidRPr="006449A1" w:rsidRDefault="0006695B" w:rsidP="0006695B">
            <w:r w:rsidRPr="006449A1">
              <w:t>7030</w:t>
            </w:r>
          </w:p>
        </w:tc>
        <w:tc>
          <w:tcPr>
            <w:tcW w:w="1842" w:type="dxa"/>
            <w:tcBorders>
              <w:top w:val="nil"/>
              <w:left w:val="nil"/>
              <w:bottom w:val="nil"/>
              <w:right w:val="nil"/>
            </w:tcBorders>
            <w:hideMark/>
          </w:tcPr>
          <w:p w14:paraId="019670CA" w14:textId="77777777" w:rsidR="0006695B" w:rsidRPr="006449A1" w:rsidRDefault="0006695B" w:rsidP="0006695B">
            <w:r w:rsidRPr="006449A1">
              <w:t>TIMEOUT</w:t>
            </w:r>
          </w:p>
        </w:tc>
        <w:tc>
          <w:tcPr>
            <w:tcW w:w="1134" w:type="dxa"/>
            <w:tcBorders>
              <w:top w:val="nil"/>
              <w:left w:val="nil"/>
              <w:bottom w:val="nil"/>
              <w:right w:val="nil"/>
            </w:tcBorders>
            <w:hideMark/>
          </w:tcPr>
          <w:p w14:paraId="03719D53" w14:textId="77777777" w:rsidR="0006695B" w:rsidRPr="006449A1" w:rsidRDefault="0006695B" w:rsidP="0006695B">
            <w:r w:rsidRPr="006449A1">
              <w:t> </w:t>
            </w:r>
          </w:p>
        </w:tc>
      </w:tr>
      <w:tr w:rsidR="0006695B" w:rsidRPr="006449A1" w14:paraId="2CFE9CD7" w14:textId="77777777" w:rsidTr="0006695B">
        <w:trPr>
          <w:trHeight w:val="270"/>
        </w:trPr>
        <w:tc>
          <w:tcPr>
            <w:tcW w:w="2689" w:type="dxa"/>
            <w:tcBorders>
              <w:top w:val="nil"/>
              <w:left w:val="nil"/>
              <w:bottom w:val="nil"/>
              <w:right w:val="nil"/>
            </w:tcBorders>
            <w:noWrap/>
            <w:vAlign w:val="bottom"/>
            <w:hideMark/>
          </w:tcPr>
          <w:p w14:paraId="6584E5F1" w14:textId="04D265B8" w:rsidR="0006695B" w:rsidRPr="006449A1" w:rsidRDefault="0006695B" w:rsidP="0006695B">
            <w:r>
              <w:rPr>
                <w:rFonts w:ascii="Arial" w:hAnsi="Arial" w:cs="Arial"/>
                <w:sz w:val="20"/>
                <w:szCs w:val="20"/>
              </w:rPr>
              <w:t>vc-exact_195.gr</w:t>
            </w:r>
          </w:p>
        </w:tc>
        <w:tc>
          <w:tcPr>
            <w:tcW w:w="1134" w:type="dxa"/>
            <w:tcBorders>
              <w:top w:val="nil"/>
              <w:left w:val="nil"/>
              <w:bottom w:val="nil"/>
              <w:right w:val="nil"/>
            </w:tcBorders>
            <w:hideMark/>
          </w:tcPr>
          <w:p w14:paraId="367636DA" w14:textId="77777777" w:rsidR="0006695B" w:rsidRPr="006449A1" w:rsidRDefault="0006695B" w:rsidP="0006695B">
            <w:r w:rsidRPr="006449A1">
              <w:t>1150</w:t>
            </w:r>
          </w:p>
        </w:tc>
        <w:tc>
          <w:tcPr>
            <w:tcW w:w="1842" w:type="dxa"/>
            <w:tcBorders>
              <w:top w:val="nil"/>
              <w:left w:val="nil"/>
              <w:bottom w:val="nil"/>
              <w:right w:val="nil"/>
            </w:tcBorders>
            <w:hideMark/>
          </w:tcPr>
          <w:p w14:paraId="70231D0A" w14:textId="77777777" w:rsidR="0006695B" w:rsidRPr="006449A1" w:rsidRDefault="0006695B" w:rsidP="0006695B">
            <w:r w:rsidRPr="006449A1">
              <w:t>TIMEOUT</w:t>
            </w:r>
          </w:p>
        </w:tc>
        <w:tc>
          <w:tcPr>
            <w:tcW w:w="1134" w:type="dxa"/>
            <w:tcBorders>
              <w:top w:val="nil"/>
              <w:left w:val="nil"/>
              <w:bottom w:val="nil"/>
              <w:right w:val="nil"/>
            </w:tcBorders>
            <w:hideMark/>
          </w:tcPr>
          <w:p w14:paraId="0E1DEC4A" w14:textId="77777777" w:rsidR="0006695B" w:rsidRPr="006449A1" w:rsidRDefault="0006695B" w:rsidP="0006695B">
            <w:r w:rsidRPr="006449A1">
              <w:t> </w:t>
            </w:r>
          </w:p>
        </w:tc>
      </w:tr>
      <w:tr w:rsidR="0006695B" w:rsidRPr="006449A1" w14:paraId="7608502E" w14:textId="77777777" w:rsidTr="0006695B">
        <w:trPr>
          <w:trHeight w:val="270"/>
        </w:trPr>
        <w:tc>
          <w:tcPr>
            <w:tcW w:w="2689" w:type="dxa"/>
            <w:tcBorders>
              <w:top w:val="nil"/>
              <w:left w:val="nil"/>
              <w:bottom w:val="nil"/>
              <w:right w:val="nil"/>
            </w:tcBorders>
            <w:noWrap/>
            <w:vAlign w:val="bottom"/>
            <w:hideMark/>
          </w:tcPr>
          <w:p w14:paraId="3ED3A24C" w14:textId="691AD667" w:rsidR="0006695B" w:rsidRPr="006449A1" w:rsidRDefault="0006695B" w:rsidP="0006695B">
            <w:r>
              <w:rPr>
                <w:rFonts w:ascii="Arial" w:hAnsi="Arial" w:cs="Arial"/>
                <w:sz w:val="20"/>
                <w:szCs w:val="20"/>
              </w:rPr>
              <w:t>vc-exact_197.gr</w:t>
            </w:r>
          </w:p>
        </w:tc>
        <w:tc>
          <w:tcPr>
            <w:tcW w:w="1134" w:type="dxa"/>
            <w:tcBorders>
              <w:top w:val="nil"/>
              <w:left w:val="nil"/>
              <w:bottom w:val="nil"/>
              <w:right w:val="nil"/>
            </w:tcBorders>
            <w:hideMark/>
          </w:tcPr>
          <w:p w14:paraId="58060E4E" w14:textId="77777777" w:rsidR="0006695B" w:rsidRPr="006449A1" w:rsidRDefault="0006695B" w:rsidP="0006695B">
            <w:r w:rsidRPr="006449A1">
              <w:t>1534</w:t>
            </w:r>
          </w:p>
        </w:tc>
        <w:tc>
          <w:tcPr>
            <w:tcW w:w="1842" w:type="dxa"/>
            <w:tcBorders>
              <w:top w:val="nil"/>
              <w:left w:val="nil"/>
              <w:bottom w:val="nil"/>
              <w:right w:val="nil"/>
            </w:tcBorders>
            <w:hideMark/>
          </w:tcPr>
          <w:p w14:paraId="7B5FB839" w14:textId="77777777" w:rsidR="0006695B" w:rsidRPr="006449A1" w:rsidRDefault="0006695B" w:rsidP="0006695B">
            <w:r w:rsidRPr="006449A1">
              <w:t>TIMEOUT</w:t>
            </w:r>
          </w:p>
        </w:tc>
        <w:tc>
          <w:tcPr>
            <w:tcW w:w="1134" w:type="dxa"/>
            <w:tcBorders>
              <w:top w:val="nil"/>
              <w:left w:val="nil"/>
              <w:bottom w:val="nil"/>
              <w:right w:val="nil"/>
            </w:tcBorders>
            <w:hideMark/>
          </w:tcPr>
          <w:p w14:paraId="222B6682" w14:textId="77777777" w:rsidR="0006695B" w:rsidRPr="006449A1" w:rsidRDefault="0006695B" w:rsidP="0006695B">
            <w:r w:rsidRPr="006449A1">
              <w:t> </w:t>
            </w:r>
          </w:p>
        </w:tc>
      </w:tr>
      <w:tr w:rsidR="0006695B" w:rsidRPr="006449A1" w14:paraId="345CEBBA" w14:textId="77777777" w:rsidTr="0006695B">
        <w:trPr>
          <w:trHeight w:val="270"/>
        </w:trPr>
        <w:tc>
          <w:tcPr>
            <w:tcW w:w="2689" w:type="dxa"/>
            <w:tcBorders>
              <w:top w:val="nil"/>
              <w:left w:val="nil"/>
              <w:bottom w:val="nil"/>
              <w:right w:val="nil"/>
            </w:tcBorders>
            <w:noWrap/>
            <w:vAlign w:val="bottom"/>
            <w:hideMark/>
          </w:tcPr>
          <w:p w14:paraId="37F8F570" w14:textId="2A42BE1F" w:rsidR="0006695B" w:rsidRPr="006449A1" w:rsidRDefault="0006695B" w:rsidP="0006695B">
            <w:r>
              <w:rPr>
                <w:rFonts w:ascii="Arial" w:hAnsi="Arial" w:cs="Arial"/>
                <w:sz w:val="20"/>
                <w:szCs w:val="20"/>
              </w:rPr>
              <w:t>vc-exact_199.gr</w:t>
            </w:r>
          </w:p>
        </w:tc>
        <w:tc>
          <w:tcPr>
            <w:tcW w:w="1134" w:type="dxa"/>
            <w:tcBorders>
              <w:top w:val="nil"/>
              <w:left w:val="nil"/>
              <w:bottom w:val="nil"/>
              <w:right w:val="nil"/>
            </w:tcBorders>
            <w:hideMark/>
          </w:tcPr>
          <w:p w14:paraId="64ECA5EC" w14:textId="77777777" w:rsidR="0006695B" w:rsidRPr="006449A1" w:rsidRDefault="0006695B" w:rsidP="0006695B">
            <w:r w:rsidRPr="006449A1">
              <w:t>1534</w:t>
            </w:r>
          </w:p>
        </w:tc>
        <w:tc>
          <w:tcPr>
            <w:tcW w:w="1842" w:type="dxa"/>
            <w:tcBorders>
              <w:top w:val="nil"/>
              <w:left w:val="nil"/>
              <w:bottom w:val="nil"/>
              <w:right w:val="nil"/>
            </w:tcBorders>
            <w:hideMark/>
          </w:tcPr>
          <w:p w14:paraId="65A63F93" w14:textId="77777777" w:rsidR="0006695B" w:rsidRPr="006449A1" w:rsidRDefault="0006695B" w:rsidP="0006695B">
            <w:r w:rsidRPr="006449A1">
              <w:t>TIMEOUT</w:t>
            </w:r>
          </w:p>
        </w:tc>
        <w:tc>
          <w:tcPr>
            <w:tcW w:w="1134" w:type="dxa"/>
            <w:tcBorders>
              <w:top w:val="nil"/>
              <w:left w:val="nil"/>
              <w:bottom w:val="nil"/>
              <w:right w:val="nil"/>
            </w:tcBorders>
            <w:hideMark/>
          </w:tcPr>
          <w:p w14:paraId="35E1D95F" w14:textId="77777777" w:rsidR="0006695B" w:rsidRPr="006449A1" w:rsidRDefault="0006695B" w:rsidP="0006695B">
            <w:r w:rsidRPr="006449A1">
              <w:t> </w:t>
            </w:r>
          </w:p>
        </w:tc>
      </w:tr>
      <w:tr w:rsidR="0006695B" w:rsidRPr="006449A1" w14:paraId="2BF011A4" w14:textId="77777777" w:rsidTr="0006695B">
        <w:trPr>
          <w:trHeight w:val="270"/>
        </w:trPr>
        <w:tc>
          <w:tcPr>
            <w:tcW w:w="2689" w:type="dxa"/>
            <w:tcBorders>
              <w:top w:val="nil"/>
              <w:left w:val="nil"/>
              <w:bottom w:val="nil"/>
              <w:right w:val="nil"/>
            </w:tcBorders>
            <w:noWrap/>
            <w:vAlign w:val="bottom"/>
            <w:hideMark/>
          </w:tcPr>
          <w:p w14:paraId="6BCC0CB8" w14:textId="605F0597" w:rsidR="0006695B" w:rsidRPr="006449A1" w:rsidRDefault="0006695B" w:rsidP="0006695B">
            <w:r>
              <w:rPr>
                <w:rFonts w:ascii="Arial" w:hAnsi="Arial" w:cs="Arial"/>
                <w:sz w:val="20"/>
                <w:szCs w:val="20"/>
              </w:rPr>
              <w:t>vc-exact_177.gr</w:t>
            </w:r>
          </w:p>
        </w:tc>
        <w:tc>
          <w:tcPr>
            <w:tcW w:w="1134" w:type="dxa"/>
            <w:tcBorders>
              <w:top w:val="nil"/>
              <w:left w:val="nil"/>
              <w:bottom w:val="nil"/>
              <w:right w:val="nil"/>
            </w:tcBorders>
            <w:hideMark/>
          </w:tcPr>
          <w:p w14:paraId="0E10D9FF" w14:textId="77777777" w:rsidR="0006695B" w:rsidRPr="006449A1" w:rsidRDefault="0006695B" w:rsidP="0006695B">
            <w:r w:rsidRPr="006449A1">
              <w:t>5066</w:t>
            </w:r>
          </w:p>
        </w:tc>
        <w:tc>
          <w:tcPr>
            <w:tcW w:w="1842" w:type="dxa"/>
            <w:tcBorders>
              <w:top w:val="nil"/>
              <w:left w:val="nil"/>
              <w:bottom w:val="nil"/>
              <w:right w:val="nil"/>
            </w:tcBorders>
            <w:hideMark/>
          </w:tcPr>
          <w:p w14:paraId="3787B586" w14:textId="77777777" w:rsidR="0006695B" w:rsidRPr="006449A1" w:rsidRDefault="0006695B" w:rsidP="0006695B">
            <w:r w:rsidRPr="006449A1">
              <w:t>74.7946373</w:t>
            </w:r>
          </w:p>
        </w:tc>
        <w:tc>
          <w:tcPr>
            <w:tcW w:w="1134" w:type="dxa"/>
            <w:tcBorders>
              <w:top w:val="nil"/>
              <w:left w:val="nil"/>
              <w:bottom w:val="nil"/>
              <w:right w:val="nil"/>
            </w:tcBorders>
            <w:hideMark/>
          </w:tcPr>
          <w:p w14:paraId="6C4B9DC2" w14:textId="77777777" w:rsidR="0006695B" w:rsidRPr="006449A1" w:rsidRDefault="0006695B" w:rsidP="0006695B">
            <w:r w:rsidRPr="006449A1">
              <w:t>17612308</w:t>
            </w:r>
          </w:p>
        </w:tc>
      </w:tr>
      <w:tr w:rsidR="0006695B" w:rsidRPr="006449A1" w14:paraId="7E5A0EF0" w14:textId="77777777" w:rsidTr="0006695B">
        <w:trPr>
          <w:trHeight w:val="270"/>
        </w:trPr>
        <w:tc>
          <w:tcPr>
            <w:tcW w:w="2689" w:type="dxa"/>
            <w:tcBorders>
              <w:top w:val="nil"/>
              <w:left w:val="nil"/>
              <w:bottom w:val="nil"/>
              <w:right w:val="nil"/>
            </w:tcBorders>
            <w:noWrap/>
            <w:vAlign w:val="bottom"/>
            <w:hideMark/>
          </w:tcPr>
          <w:p w14:paraId="33E1854A" w14:textId="4B720F4C" w:rsidR="0006695B" w:rsidRPr="006449A1" w:rsidRDefault="0006695B" w:rsidP="0006695B">
            <w:r>
              <w:rPr>
                <w:rFonts w:ascii="Arial" w:hAnsi="Arial" w:cs="Arial"/>
                <w:sz w:val="20"/>
                <w:szCs w:val="20"/>
              </w:rPr>
              <w:t>vc-exact_191.gr</w:t>
            </w:r>
          </w:p>
        </w:tc>
        <w:tc>
          <w:tcPr>
            <w:tcW w:w="1134" w:type="dxa"/>
            <w:tcBorders>
              <w:top w:val="nil"/>
              <w:left w:val="nil"/>
              <w:bottom w:val="nil"/>
              <w:right w:val="nil"/>
            </w:tcBorders>
            <w:hideMark/>
          </w:tcPr>
          <w:p w14:paraId="6DC33103" w14:textId="77777777" w:rsidR="0006695B" w:rsidRPr="006449A1" w:rsidRDefault="0006695B" w:rsidP="0006695B">
            <w:r w:rsidRPr="006449A1">
              <w:t>4579</w:t>
            </w:r>
          </w:p>
        </w:tc>
        <w:tc>
          <w:tcPr>
            <w:tcW w:w="1842" w:type="dxa"/>
            <w:tcBorders>
              <w:top w:val="nil"/>
              <w:left w:val="nil"/>
              <w:bottom w:val="nil"/>
              <w:right w:val="nil"/>
            </w:tcBorders>
            <w:hideMark/>
          </w:tcPr>
          <w:p w14:paraId="743C24B7" w14:textId="77777777" w:rsidR="0006695B" w:rsidRPr="006449A1" w:rsidRDefault="0006695B" w:rsidP="0006695B">
            <w:r w:rsidRPr="006449A1">
              <w:t>62.5852474</w:t>
            </w:r>
          </w:p>
        </w:tc>
        <w:tc>
          <w:tcPr>
            <w:tcW w:w="1134" w:type="dxa"/>
            <w:tcBorders>
              <w:top w:val="nil"/>
              <w:left w:val="nil"/>
              <w:bottom w:val="nil"/>
              <w:right w:val="nil"/>
            </w:tcBorders>
            <w:hideMark/>
          </w:tcPr>
          <w:p w14:paraId="42597E96" w14:textId="77777777" w:rsidR="0006695B" w:rsidRPr="006449A1" w:rsidRDefault="0006695B" w:rsidP="0006695B">
            <w:r w:rsidRPr="006449A1">
              <w:t>13586683</w:t>
            </w:r>
          </w:p>
        </w:tc>
      </w:tr>
      <w:tr w:rsidR="0006695B" w:rsidRPr="006449A1" w14:paraId="06C3A867" w14:textId="77777777" w:rsidTr="0006695B">
        <w:trPr>
          <w:trHeight w:val="270"/>
        </w:trPr>
        <w:tc>
          <w:tcPr>
            <w:tcW w:w="2689" w:type="dxa"/>
            <w:tcBorders>
              <w:top w:val="nil"/>
              <w:left w:val="nil"/>
              <w:bottom w:val="nil"/>
              <w:right w:val="nil"/>
            </w:tcBorders>
            <w:noWrap/>
            <w:vAlign w:val="bottom"/>
            <w:hideMark/>
          </w:tcPr>
          <w:p w14:paraId="5FFC1435" w14:textId="2D254E43" w:rsidR="0006695B" w:rsidRPr="006449A1" w:rsidRDefault="0006695B" w:rsidP="0006695B">
            <w:r>
              <w:rPr>
                <w:rFonts w:ascii="Arial" w:hAnsi="Arial" w:cs="Arial"/>
                <w:sz w:val="20"/>
                <w:szCs w:val="20"/>
              </w:rPr>
              <w:t>vc-exact_187.gr</w:t>
            </w:r>
          </w:p>
        </w:tc>
        <w:tc>
          <w:tcPr>
            <w:tcW w:w="1134" w:type="dxa"/>
            <w:tcBorders>
              <w:top w:val="nil"/>
              <w:left w:val="nil"/>
              <w:bottom w:val="nil"/>
              <w:right w:val="nil"/>
            </w:tcBorders>
            <w:hideMark/>
          </w:tcPr>
          <w:p w14:paraId="64A01B61" w14:textId="77777777" w:rsidR="0006695B" w:rsidRPr="006449A1" w:rsidRDefault="0006695B" w:rsidP="0006695B">
            <w:r w:rsidRPr="006449A1">
              <w:t>4227</w:t>
            </w:r>
          </w:p>
        </w:tc>
        <w:tc>
          <w:tcPr>
            <w:tcW w:w="1842" w:type="dxa"/>
            <w:tcBorders>
              <w:top w:val="nil"/>
              <w:left w:val="nil"/>
              <w:bottom w:val="nil"/>
              <w:right w:val="nil"/>
            </w:tcBorders>
            <w:hideMark/>
          </w:tcPr>
          <w:p w14:paraId="6D47482E" w14:textId="77777777" w:rsidR="0006695B" w:rsidRPr="006449A1" w:rsidRDefault="0006695B" w:rsidP="0006695B">
            <w:r w:rsidRPr="006449A1">
              <w:t>53.0780551</w:t>
            </w:r>
          </w:p>
        </w:tc>
        <w:tc>
          <w:tcPr>
            <w:tcW w:w="1134" w:type="dxa"/>
            <w:tcBorders>
              <w:top w:val="nil"/>
              <w:left w:val="nil"/>
              <w:bottom w:val="nil"/>
              <w:right w:val="nil"/>
            </w:tcBorders>
            <w:hideMark/>
          </w:tcPr>
          <w:p w14:paraId="62A8F4C9" w14:textId="77777777" w:rsidR="0006695B" w:rsidRPr="006449A1" w:rsidRDefault="0006695B" w:rsidP="0006695B">
            <w:r w:rsidRPr="006449A1">
              <w:t>10966147</w:t>
            </w:r>
          </w:p>
        </w:tc>
      </w:tr>
      <w:tr w:rsidR="0006695B" w:rsidRPr="006449A1" w14:paraId="4EB1FC45" w14:textId="77777777" w:rsidTr="0006695B">
        <w:trPr>
          <w:trHeight w:val="270"/>
        </w:trPr>
        <w:tc>
          <w:tcPr>
            <w:tcW w:w="2689" w:type="dxa"/>
            <w:tcBorders>
              <w:top w:val="nil"/>
              <w:left w:val="nil"/>
              <w:bottom w:val="nil"/>
              <w:right w:val="nil"/>
            </w:tcBorders>
            <w:noWrap/>
            <w:vAlign w:val="bottom"/>
            <w:hideMark/>
          </w:tcPr>
          <w:p w14:paraId="1B2021AE" w14:textId="06D7CB7E" w:rsidR="0006695B" w:rsidRPr="006449A1" w:rsidRDefault="0006695B" w:rsidP="0006695B">
            <w:r>
              <w:rPr>
                <w:rFonts w:ascii="Arial" w:hAnsi="Arial" w:cs="Arial"/>
                <w:sz w:val="20"/>
                <w:szCs w:val="20"/>
              </w:rPr>
              <w:t>vc-exact_085.gr</w:t>
            </w:r>
          </w:p>
        </w:tc>
        <w:tc>
          <w:tcPr>
            <w:tcW w:w="1134" w:type="dxa"/>
            <w:tcBorders>
              <w:top w:val="nil"/>
              <w:left w:val="nil"/>
              <w:bottom w:val="nil"/>
              <w:right w:val="nil"/>
            </w:tcBorders>
            <w:hideMark/>
          </w:tcPr>
          <w:p w14:paraId="3AB8D4C5" w14:textId="77777777" w:rsidR="0006695B" w:rsidRPr="006449A1" w:rsidRDefault="0006695B" w:rsidP="0006695B">
            <w:r w:rsidRPr="006449A1">
              <w:t>11470</w:t>
            </w:r>
          </w:p>
        </w:tc>
        <w:tc>
          <w:tcPr>
            <w:tcW w:w="1842" w:type="dxa"/>
            <w:tcBorders>
              <w:top w:val="nil"/>
              <w:left w:val="nil"/>
              <w:bottom w:val="nil"/>
              <w:right w:val="nil"/>
            </w:tcBorders>
            <w:hideMark/>
          </w:tcPr>
          <w:p w14:paraId="5FC76B1F" w14:textId="77777777" w:rsidR="0006695B" w:rsidRPr="006449A1" w:rsidRDefault="0006695B" w:rsidP="0006695B">
            <w:r w:rsidRPr="006449A1">
              <w:t>49.5567036</w:t>
            </w:r>
          </w:p>
        </w:tc>
        <w:tc>
          <w:tcPr>
            <w:tcW w:w="1134" w:type="dxa"/>
            <w:tcBorders>
              <w:top w:val="nil"/>
              <w:left w:val="nil"/>
              <w:bottom w:val="nil"/>
              <w:right w:val="nil"/>
            </w:tcBorders>
            <w:hideMark/>
          </w:tcPr>
          <w:p w14:paraId="00657123" w14:textId="77777777" w:rsidR="0006695B" w:rsidRPr="006449A1" w:rsidRDefault="0006695B" w:rsidP="0006695B">
            <w:r w:rsidRPr="006449A1">
              <w:t>27252144</w:t>
            </w:r>
          </w:p>
        </w:tc>
      </w:tr>
      <w:tr w:rsidR="0006695B" w:rsidRPr="006449A1" w14:paraId="458326F3" w14:textId="77777777" w:rsidTr="0006695B">
        <w:trPr>
          <w:trHeight w:val="270"/>
        </w:trPr>
        <w:tc>
          <w:tcPr>
            <w:tcW w:w="2689" w:type="dxa"/>
            <w:tcBorders>
              <w:top w:val="nil"/>
              <w:left w:val="nil"/>
              <w:bottom w:val="nil"/>
              <w:right w:val="nil"/>
            </w:tcBorders>
            <w:noWrap/>
            <w:vAlign w:val="bottom"/>
            <w:hideMark/>
          </w:tcPr>
          <w:p w14:paraId="1D27B185" w14:textId="487CC9A2" w:rsidR="0006695B" w:rsidRPr="006449A1" w:rsidRDefault="0006695B" w:rsidP="0006695B">
            <w:r>
              <w:rPr>
                <w:rFonts w:ascii="Arial" w:hAnsi="Arial" w:cs="Arial"/>
                <w:sz w:val="20"/>
                <w:szCs w:val="20"/>
              </w:rPr>
              <w:t>vc-exact_175.gr</w:t>
            </w:r>
          </w:p>
        </w:tc>
        <w:tc>
          <w:tcPr>
            <w:tcW w:w="1134" w:type="dxa"/>
            <w:tcBorders>
              <w:top w:val="nil"/>
              <w:left w:val="nil"/>
              <w:bottom w:val="nil"/>
              <w:right w:val="nil"/>
            </w:tcBorders>
            <w:hideMark/>
          </w:tcPr>
          <w:p w14:paraId="16D20400" w14:textId="77777777" w:rsidR="0006695B" w:rsidRPr="006449A1" w:rsidRDefault="0006695B" w:rsidP="0006695B">
            <w:r w:rsidRPr="006449A1">
              <w:t>3523</w:t>
            </w:r>
          </w:p>
        </w:tc>
        <w:tc>
          <w:tcPr>
            <w:tcW w:w="1842" w:type="dxa"/>
            <w:tcBorders>
              <w:top w:val="nil"/>
              <w:left w:val="nil"/>
              <w:bottom w:val="nil"/>
              <w:right w:val="nil"/>
            </w:tcBorders>
            <w:hideMark/>
          </w:tcPr>
          <w:p w14:paraId="11F02ED2" w14:textId="77777777" w:rsidR="0006695B" w:rsidRPr="006449A1" w:rsidRDefault="0006695B" w:rsidP="0006695B">
            <w:r w:rsidRPr="006449A1">
              <w:t>36.9099557</w:t>
            </w:r>
          </w:p>
        </w:tc>
        <w:tc>
          <w:tcPr>
            <w:tcW w:w="1134" w:type="dxa"/>
            <w:tcBorders>
              <w:top w:val="nil"/>
              <w:left w:val="nil"/>
              <w:bottom w:val="nil"/>
              <w:right w:val="nil"/>
            </w:tcBorders>
            <w:hideMark/>
          </w:tcPr>
          <w:p w14:paraId="4640F851" w14:textId="77777777" w:rsidR="0006695B" w:rsidRPr="006449A1" w:rsidRDefault="0006695B" w:rsidP="0006695B">
            <w:r w:rsidRPr="006449A1">
              <w:t>7935483</w:t>
            </w:r>
          </w:p>
        </w:tc>
      </w:tr>
      <w:tr w:rsidR="0006695B" w:rsidRPr="006449A1" w14:paraId="71D242E0" w14:textId="77777777" w:rsidTr="0006695B">
        <w:trPr>
          <w:trHeight w:val="270"/>
        </w:trPr>
        <w:tc>
          <w:tcPr>
            <w:tcW w:w="2689" w:type="dxa"/>
            <w:tcBorders>
              <w:top w:val="nil"/>
              <w:left w:val="nil"/>
              <w:bottom w:val="nil"/>
              <w:right w:val="nil"/>
            </w:tcBorders>
            <w:noWrap/>
            <w:vAlign w:val="bottom"/>
            <w:hideMark/>
          </w:tcPr>
          <w:p w14:paraId="537A04DA" w14:textId="7AD153D5" w:rsidR="0006695B" w:rsidRPr="006449A1" w:rsidRDefault="0006695B" w:rsidP="0006695B">
            <w:r>
              <w:rPr>
                <w:rFonts w:ascii="Arial" w:hAnsi="Arial" w:cs="Arial"/>
                <w:sz w:val="20"/>
                <w:szCs w:val="20"/>
              </w:rPr>
              <w:t>vc-exact_185.gr</w:t>
            </w:r>
          </w:p>
        </w:tc>
        <w:tc>
          <w:tcPr>
            <w:tcW w:w="1134" w:type="dxa"/>
            <w:tcBorders>
              <w:top w:val="nil"/>
              <w:left w:val="nil"/>
              <w:bottom w:val="nil"/>
              <w:right w:val="nil"/>
            </w:tcBorders>
            <w:hideMark/>
          </w:tcPr>
          <w:p w14:paraId="0B191177" w14:textId="77777777" w:rsidR="0006695B" w:rsidRPr="006449A1" w:rsidRDefault="0006695B" w:rsidP="0006695B">
            <w:r w:rsidRPr="006449A1">
              <w:t>3523</w:t>
            </w:r>
          </w:p>
        </w:tc>
        <w:tc>
          <w:tcPr>
            <w:tcW w:w="1842" w:type="dxa"/>
            <w:tcBorders>
              <w:top w:val="nil"/>
              <w:left w:val="nil"/>
              <w:bottom w:val="nil"/>
              <w:right w:val="nil"/>
            </w:tcBorders>
            <w:hideMark/>
          </w:tcPr>
          <w:p w14:paraId="5BBFB5C8" w14:textId="77777777" w:rsidR="0006695B" w:rsidRPr="006449A1" w:rsidRDefault="0006695B" w:rsidP="0006695B">
            <w:r w:rsidRPr="006449A1">
              <w:t>36.7892153</w:t>
            </w:r>
          </w:p>
        </w:tc>
        <w:tc>
          <w:tcPr>
            <w:tcW w:w="1134" w:type="dxa"/>
            <w:tcBorders>
              <w:top w:val="nil"/>
              <w:left w:val="nil"/>
              <w:bottom w:val="nil"/>
              <w:right w:val="nil"/>
            </w:tcBorders>
            <w:hideMark/>
          </w:tcPr>
          <w:p w14:paraId="64AD924B" w14:textId="77777777" w:rsidR="0006695B" w:rsidRPr="006449A1" w:rsidRDefault="0006695B" w:rsidP="0006695B">
            <w:r w:rsidRPr="006449A1">
              <w:t>8004151</w:t>
            </w:r>
          </w:p>
        </w:tc>
      </w:tr>
      <w:tr w:rsidR="0006695B" w:rsidRPr="006449A1" w14:paraId="2F98ED61" w14:textId="77777777" w:rsidTr="0006695B">
        <w:trPr>
          <w:trHeight w:val="270"/>
        </w:trPr>
        <w:tc>
          <w:tcPr>
            <w:tcW w:w="2689" w:type="dxa"/>
            <w:tcBorders>
              <w:top w:val="nil"/>
              <w:left w:val="nil"/>
              <w:bottom w:val="nil"/>
              <w:right w:val="nil"/>
            </w:tcBorders>
            <w:noWrap/>
            <w:vAlign w:val="bottom"/>
            <w:hideMark/>
          </w:tcPr>
          <w:p w14:paraId="2A5C8057" w14:textId="0B0EAED8" w:rsidR="0006695B" w:rsidRPr="006449A1" w:rsidRDefault="0006695B" w:rsidP="0006695B">
            <w:r>
              <w:rPr>
                <w:rFonts w:ascii="Arial" w:hAnsi="Arial" w:cs="Arial"/>
                <w:sz w:val="20"/>
                <w:szCs w:val="20"/>
              </w:rPr>
              <w:t>vc-exact_033.gr</w:t>
            </w:r>
          </w:p>
        </w:tc>
        <w:tc>
          <w:tcPr>
            <w:tcW w:w="1134" w:type="dxa"/>
            <w:tcBorders>
              <w:top w:val="nil"/>
              <w:left w:val="nil"/>
              <w:bottom w:val="nil"/>
              <w:right w:val="nil"/>
            </w:tcBorders>
            <w:hideMark/>
          </w:tcPr>
          <w:p w14:paraId="39B451E9" w14:textId="77777777" w:rsidR="0006695B" w:rsidRPr="006449A1" w:rsidRDefault="0006695B" w:rsidP="0006695B">
            <w:r w:rsidRPr="006449A1">
              <w:t>4410</w:t>
            </w:r>
          </w:p>
        </w:tc>
        <w:tc>
          <w:tcPr>
            <w:tcW w:w="1842" w:type="dxa"/>
            <w:tcBorders>
              <w:top w:val="nil"/>
              <w:left w:val="nil"/>
              <w:bottom w:val="nil"/>
              <w:right w:val="nil"/>
            </w:tcBorders>
            <w:hideMark/>
          </w:tcPr>
          <w:p w14:paraId="55B73C59" w14:textId="77777777" w:rsidR="0006695B" w:rsidRPr="006449A1" w:rsidRDefault="0006695B" w:rsidP="0006695B">
            <w:r w:rsidRPr="006449A1">
              <w:t>33.6643743</w:t>
            </w:r>
          </w:p>
        </w:tc>
        <w:tc>
          <w:tcPr>
            <w:tcW w:w="1134" w:type="dxa"/>
            <w:tcBorders>
              <w:top w:val="nil"/>
              <w:left w:val="nil"/>
              <w:bottom w:val="nil"/>
              <w:right w:val="nil"/>
            </w:tcBorders>
            <w:hideMark/>
          </w:tcPr>
          <w:p w14:paraId="719300F7" w14:textId="77777777" w:rsidR="0006695B" w:rsidRPr="006449A1" w:rsidRDefault="0006695B" w:rsidP="0006695B">
            <w:r w:rsidRPr="006449A1">
              <w:t>12395728</w:t>
            </w:r>
          </w:p>
        </w:tc>
      </w:tr>
      <w:tr w:rsidR="0006695B" w:rsidRPr="006449A1" w14:paraId="155F212B" w14:textId="77777777" w:rsidTr="0006695B">
        <w:trPr>
          <w:trHeight w:val="270"/>
        </w:trPr>
        <w:tc>
          <w:tcPr>
            <w:tcW w:w="2689" w:type="dxa"/>
            <w:tcBorders>
              <w:top w:val="nil"/>
              <w:left w:val="nil"/>
              <w:bottom w:val="nil"/>
              <w:right w:val="nil"/>
            </w:tcBorders>
            <w:noWrap/>
            <w:vAlign w:val="bottom"/>
            <w:hideMark/>
          </w:tcPr>
          <w:p w14:paraId="18D78093" w14:textId="03DBEC07" w:rsidR="0006695B" w:rsidRPr="006449A1" w:rsidRDefault="0006695B" w:rsidP="0006695B">
            <w:r>
              <w:rPr>
                <w:rFonts w:ascii="Arial" w:hAnsi="Arial" w:cs="Arial"/>
                <w:sz w:val="20"/>
                <w:szCs w:val="20"/>
              </w:rPr>
              <w:t>vc-exact_131.gr</w:t>
            </w:r>
          </w:p>
        </w:tc>
        <w:tc>
          <w:tcPr>
            <w:tcW w:w="1134" w:type="dxa"/>
            <w:tcBorders>
              <w:top w:val="nil"/>
              <w:left w:val="nil"/>
              <w:bottom w:val="nil"/>
              <w:right w:val="nil"/>
            </w:tcBorders>
            <w:hideMark/>
          </w:tcPr>
          <w:p w14:paraId="1E6C552E" w14:textId="77777777" w:rsidR="0006695B" w:rsidRPr="006449A1" w:rsidRDefault="0006695B" w:rsidP="0006695B">
            <w:r w:rsidRPr="006449A1">
              <w:t>2980</w:t>
            </w:r>
          </w:p>
        </w:tc>
        <w:tc>
          <w:tcPr>
            <w:tcW w:w="1842" w:type="dxa"/>
            <w:tcBorders>
              <w:top w:val="nil"/>
              <w:left w:val="nil"/>
              <w:bottom w:val="nil"/>
              <w:right w:val="nil"/>
            </w:tcBorders>
            <w:hideMark/>
          </w:tcPr>
          <w:p w14:paraId="3D0C8E04" w14:textId="77777777" w:rsidR="0006695B" w:rsidRPr="006449A1" w:rsidRDefault="0006695B" w:rsidP="0006695B">
            <w:r w:rsidRPr="006449A1">
              <w:t>27.4342354</w:t>
            </w:r>
          </w:p>
        </w:tc>
        <w:tc>
          <w:tcPr>
            <w:tcW w:w="1134" w:type="dxa"/>
            <w:tcBorders>
              <w:top w:val="nil"/>
              <w:left w:val="nil"/>
              <w:bottom w:val="nil"/>
              <w:right w:val="nil"/>
            </w:tcBorders>
            <w:hideMark/>
          </w:tcPr>
          <w:p w14:paraId="25B11429" w14:textId="77777777" w:rsidR="0006695B" w:rsidRPr="006449A1" w:rsidRDefault="0006695B" w:rsidP="0006695B">
            <w:r w:rsidRPr="006449A1">
              <w:t>6126310</w:t>
            </w:r>
          </w:p>
        </w:tc>
      </w:tr>
      <w:tr w:rsidR="0006695B" w:rsidRPr="006449A1" w14:paraId="6EAB00BA" w14:textId="77777777" w:rsidTr="0006695B">
        <w:trPr>
          <w:trHeight w:val="270"/>
        </w:trPr>
        <w:tc>
          <w:tcPr>
            <w:tcW w:w="2689" w:type="dxa"/>
            <w:tcBorders>
              <w:top w:val="nil"/>
              <w:left w:val="nil"/>
              <w:bottom w:val="nil"/>
              <w:right w:val="nil"/>
            </w:tcBorders>
            <w:noWrap/>
            <w:vAlign w:val="bottom"/>
            <w:hideMark/>
          </w:tcPr>
          <w:p w14:paraId="7D8831E7" w14:textId="71ED8390" w:rsidR="0006695B" w:rsidRPr="006449A1" w:rsidRDefault="0006695B" w:rsidP="0006695B">
            <w:r>
              <w:rPr>
                <w:rFonts w:ascii="Arial" w:hAnsi="Arial" w:cs="Arial"/>
                <w:sz w:val="20"/>
                <w:szCs w:val="20"/>
              </w:rPr>
              <w:t>vc-exact_091.gr</w:t>
            </w:r>
          </w:p>
        </w:tc>
        <w:tc>
          <w:tcPr>
            <w:tcW w:w="1134" w:type="dxa"/>
            <w:tcBorders>
              <w:top w:val="nil"/>
              <w:left w:val="nil"/>
              <w:bottom w:val="nil"/>
              <w:right w:val="nil"/>
            </w:tcBorders>
            <w:hideMark/>
          </w:tcPr>
          <w:p w14:paraId="6CEF6F77" w14:textId="77777777" w:rsidR="0006695B" w:rsidRPr="006449A1" w:rsidRDefault="0006695B" w:rsidP="0006695B">
            <w:r w:rsidRPr="006449A1">
              <w:t>200</w:t>
            </w:r>
          </w:p>
        </w:tc>
        <w:tc>
          <w:tcPr>
            <w:tcW w:w="1842" w:type="dxa"/>
            <w:tcBorders>
              <w:top w:val="nil"/>
              <w:left w:val="nil"/>
              <w:bottom w:val="nil"/>
              <w:right w:val="nil"/>
            </w:tcBorders>
            <w:hideMark/>
          </w:tcPr>
          <w:p w14:paraId="38940E82" w14:textId="77777777" w:rsidR="0006695B" w:rsidRPr="006449A1" w:rsidRDefault="0006695B" w:rsidP="0006695B">
            <w:r w:rsidRPr="006449A1">
              <w:t>5.62535871</w:t>
            </w:r>
          </w:p>
        </w:tc>
        <w:tc>
          <w:tcPr>
            <w:tcW w:w="1134" w:type="dxa"/>
            <w:tcBorders>
              <w:top w:val="nil"/>
              <w:left w:val="nil"/>
              <w:bottom w:val="nil"/>
              <w:right w:val="nil"/>
            </w:tcBorders>
            <w:hideMark/>
          </w:tcPr>
          <w:p w14:paraId="22FD68D2" w14:textId="77777777" w:rsidR="0006695B" w:rsidRPr="006449A1" w:rsidRDefault="0006695B" w:rsidP="0006695B">
            <w:r w:rsidRPr="006449A1">
              <w:t>421432</w:t>
            </w:r>
          </w:p>
        </w:tc>
      </w:tr>
      <w:tr w:rsidR="0006695B" w:rsidRPr="006449A1" w14:paraId="4043187A" w14:textId="77777777" w:rsidTr="0006695B">
        <w:trPr>
          <w:trHeight w:val="270"/>
        </w:trPr>
        <w:tc>
          <w:tcPr>
            <w:tcW w:w="2689" w:type="dxa"/>
            <w:tcBorders>
              <w:top w:val="nil"/>
              <w:left w:val="nil"/>
              <w:bottom w:val="nil"/>
              <w:right w:val="nil"/>
            </w:tcBorders>
            <w:noWrap/>
            <w:vAlign w:val="bottom"/>
            <w:hideMark/>
          </w:tcPr>
          <w:p w14:paraId="3147C181" w14:textId="2311D652" w:rsidR="0006695B" w:rsidRPr="006449A1" w:rsidRDefault="0006695B" w:rsidP="0006695B">
            <w:r>
              <w:rPr>
                <w:rFonts w:ascii="Arial" w:hAnsi="Arial" w:cs="Arial"/>
                <w:sz w:val="20"/>
                <w:szCs w:val="20"/>
              </w:rPr>
              <w:t>vc-exact_057.gr</w:t>
            </w:r>
          </w:p>
        </w:tc>
        <w:tc>
          <w:tcPr>
            <w:tcW w:w="1134" w:type="dxa"/>
            <w:tcBorders>
              <w:top w:val="nil"/>
              <w:left w:val="nil"/>
              <w:bottom w:val="nil"/>
              <w:right w:val="nil"/>
            </w:tcBorders>
            <w:hideMark/>
          </w:tcPr>
          <w:p w14:paraId="28D734ED" w14:textId="77777777" w:rsidR="0006695B" w:rsidRPr="006449A1" w:rsidRDefault="0006695B" w:rsidP="0006695B">
            <w:r w:rsidRPr="006449A1">
              <w:t>200</w:t>
            </w:r>
          </w:p>
        </w:tc>
        <w:tc>
          <w:tcPr>
            <w:tcW w:w="1842" w:type="dxa"/>
            <w:tcBorders>
              <w:top w:val="nil"/>
              <w:left w:val="nil"/>
              <w:bottom w:val="nil"/>
              <w:right w:val="nil"/>
            </w:tcBorders>
            <w:hideMark/>
          </w:tcPr>
          <w:p w14:paraId="63163160" w14:textId="77777777" w:rsidR="0006695B" w:rsidRPr="006449A1" w:rsidRDefault="0006695B" w:rsidP="0006695B">
            <w:r w:rsidRPr="006449A1">
              <w:t>5.32362473</w:t>
            </w:r>
          </w:p>
        </w:tc>
        <w:tc>
          <w:tcPr>
            <w:tcW w:w="1134" w:type="dxa"/>
            <w:tcBorders>
              <w:top w:val="nil"/>
              <w:left w:val="nil"/>
              <w:bottom w:val="nil"/>
              <w:right w:val="nil"/>
            </w:tcBorders>
            <w:hideMark/>
          </w:tcPr>
          <w:p w14:paraId="65712270" w14:textId="77777777" w:rsidR="0006695B" w:rsidRPr="006449A1" w:rsidRDefault="0006695B" w:rsidP="0006695B">
            <w:r w:rsidRPr="006449A1">
              <w:t>392446</w:t>
            </w:r>
          </w:p>
        </w:tc>
      </w:tr>
      <w:tr w:rsidR="0006695B" w:rsidRPr="006449A1" w14:paraId="74973DF5" w14:textId="77777777" w:rsidTr="0006695B">
        <w:trPr>
          <w:trHeight w:val="270"/>
        </w:trPr>
        <w:tc>
          <w:tcPr>
            <w:tcW w:w="2689" w:type="dxa"/>
            <w:tcBorders>
              <w:top w:val="nil"/>
              <w:left w:val="nil"/>
              <w:bottom w:val="nil"/>
              <w:right w:val="nil"/>
            </w:tcBorders>
            <w:noWrap/>
            <w:vAlign w:val="bottom"/>
            <w:hideMark/>
          </w:tcPr>
          <w:p w14:paraId="690EC879" w14:textId="0880FCD1" w:rsidR="0006695B" w:rsidRPr="006449A1" w:rsidRDefault="0006695B" w:rsidP="0006695B">
            <w:r>
              <w:rPr>
                <w:rFonts w:ascii="Arial" w:hAnsi="Arial" w:cs="Arial"/>
                <w:sz w:val="20"/>
                <w:szCs w:val="20"/>
              </w:rPr>
              <w:t>vc-exact_083.gr</w:t>
            </w:r>
          </w:p>
        </w:tc>
        <w:tc>
          <w:tcPr>
            <w:tcW w:w="1134" w:type="dxa"/>
            <w:tcBorders>
              <w:top w:val="nil"/>
              <w:left w:val="nil"/>
              <w:bottom w:val="nil"/>
              <w:right w:val="nil"/>
            </w:tcBorders>
            <w:hideMark/>
          </w:tcPr>
          <w:p w14:paraId="772DC716" w14:textId="77777777" w:rsidR="0006695B" w:rsidRPr="006449A1" w:rsidRDefault="0006695B" w:rsidP="0006695B">
            <w:r w:rsidRPr="006449A1">
              <w:t>200</w:t>
            </w:r>
          </w:p>
        </w:tc>
        <w:tc>
          <w:tcPr>
            <w:tcW w:w="1842" w:type="dxa"/>
            <w:tcBorders>
              <w:top w:val="nil"/>
              <w:left w:val="nil"/>
              <w:bottom w:val="nil"/>
              <w:right w:val="nil"/>
            </w:tcBorders>
            <w:hideMark/>
          </w:tcPr>
          <w:p w14:paraId="323B7DDF" w14:textId="77777777" w:rsidR="0006695B" w:rsidRPr="006449A1" w:rsidRDefault="0006695B" w:rsidP="0006695B">
            <w:r w:rsidRPr="006449A1">
              <w:t>5.17146441</w:t>
            </w:r>
          </w:p>
        </w:tc>
        <w:tc>
          <w:tcPr>
            <w:tcW w:w="1134" w:type="dxa"/>
            <w:tcBorders>
              <w:top w:val="nil"/>
              <w:left w:val="nil"/>
              <w:bottom w:val="nil"/>
              <w:right w:val="nil"/>
            </w:tcBorders>
            <w:hideMark/>
          </w:tcPr>
          <w:p w14:paraId="2F5896A0" w14:textId="77777777" w:rsidR="0006695B" w:rsidRPr="006449A1" w:rsidRDefault="0006695B" w:rsidP="0006695B">
            <w:r w:rsidRPr="006449A1">
              <w:t>368178</w:t>
            </w:r>
          </w:p>
        </w:tc>
      </w:tr>
      <w:tr w:rsidR="0006695B" w:rsidRPr="006449A1" w14:paraId="5B2AC2DB" w14:textId="77777777" w:rsidTr="0006695B">
        <w:trPr>
          <w:trHeight w:val="270"/>
        </w:trPr>
        <w:tc>
          <w:tcPr>
            <w:tcW w:w="2689" w:type="dxa"/>
            <w:tcBorders>
              <w:top w:val="nil"/>
              <w:left w:val="nil"/>
              <w:bottom w:val="nil"/>
              <w:right w:val="nil"/>
            </w:tcBorders>
            <w:noWrap/>
            <w:vAlign w:val="bottom"/>
            <w:hideMark/>
          </w:tcPr>
          <w:p w14:paraId="6930C4EE" w14:textId="6DA5B409" w:rsidR="0006695B" w:rsidRPr="006449A1" w:rsidRDefault="0006695B" w:rsidP="0006695B">
            <w:r>
              <w:rPr>
                <w:rFonts w:ascii="Arial" w:hAnsi="Arial" w:cs="Arial"/>
                <w:sz w:val="20"/>
                <w:szCs w:val="20"/>
              </w:rPr>
              <w:t>vc-exact_093.gr</w:t>
            </w:r>
          </w:p>
        </w:tc>
        <w:tc>
          <w:tcPr>
            <w:tcW w:w="1134" w:type="dxa"/>
            <w:tcBorders>
              <w:top w:val="nil"/>
              <w:left w:val="nil"/>
              <w:bottom w:val="nil"/>
              <w:right w:val="nil"/>
            </w:tcBorders>
            <w:hideMark/>
          </w:tcPr>
          <w:p w14:paraId="0EFFD214" w14:textId="77777777" w:rsidR="0006695B" w:rsidRPr="006449A1" w:rsidRDefault="0006695B" w:rsidP="0006695B">
            <w:r w:rsidRPr="006449A1">
              <w:t>200</w:t>
            </w:r>
          </w:p>
        </w:tc>
        <w:tc>
          <w:tcPr>
            <w:tcW w:w="1842" w:type="dxa"/>
            <w:tcBorders>
              <w:top w:val="nil"/>
              <w:left w:val="nil"/>
              <w:bottom w:val="nil"/>
              <w:right w:val="nil"/>
            </w:tcBorders>
            <w:hideMark/>
          </w:tcPr>
          <w:p w14:paraId="072B0729" w14:textId="77777777" w:rsidR="0006695B" w:rsidRPr="006449A1" w:rsidRDefault="0006695B" w:rsidP="0006695B">
            <w:r w:rsidRPr="006449A1">
              <w:t>5.13506833</w:t>
            </w:r>
          </w:p>
        </w:tc>
        <w:tc>
          <w:tcPr>
            <w:tcW w:w="1134" w:type="dxa"/>
            <w:tcBorders>
              <w:top w:val="nil"/>
              <w:left w:val="nil"/>
              <w:bottom w:val="nil"/>
              <w:right w:val="nil"/>
            </w:tcBorders>
            <w:hideMark/>
          </w:tcPr>
          <w:p w14:paraId="18BE64B9" w14:textId="77777777" w:rsidR="0006695B" w:rsidRPr="006449A1" w:rsidRDefault="0006695B" w:rsidP="0006695B">
            <w:r w:rsidRPr="006449A1">
              <w:t>395642</w:t>
            </w:r>
          </w:p>
        </w:tc>
      </w:tr>
      <w:tr w:rsidR="0006695B" w:rsidRPr="006449A1" w14:paraId="42F86F4E" w14:textId="77777777" w:rsidTr="0006695B">
        <w:trPr>
          <w:trHeight w:val="270"/>
        </w:trPr>
        <w:tc>
          <w:tcPr>
            <w:tcW w:w="2689" w:type="dxa"/>
            <w:tcBorders>
              <w:top w:val="nil"/>
              <w:left w:val="nil"/>
              <w:bottom w:val="nil"/>
              <w:right w:val="nil"/>
            </w:tcBorders>
            <w:noWrap/>
            <w:vAlign w:val="bottom"/>
            <w:hideMark/>
          </w:tcPr>
          <w:p w14:paraId="12822780" w14:textId="4922215C" w:rsidR="0006695B" w:rsidRPr="006449A1" w:rsidRDefault="0006695B" w:rsidP="0006695B">
            <w:r>
              <w:rPr>
                <w:rFonts w:ascii="Arial" w:hAnsi="Arial" w:cs="Arial"/>
                <w:sz w:val="20"/>
                <w:szCs w:val="20"/>
              </w:rPr>
              <w:t>vc-exact_067.gr</w:t>
            </w:r>
          </w:p>
        </w:tc>
        <w:tc>
          <w:tcPr>
            <w:tcW w:w="1134" w:type="dxa"/>
            <w:tcBorders>
              <w:top w:val="nil"/>
              <w:left w:val="nil"/>
              <w:bottom w:val="nil"/>
              <w:right w:val="nil"/>
            </w:tcBorders>
            <w:hideMark/>
          </w:tcPr>
          <w:p w14:paraId="2632081B" w14:textId="77777777" w:rsidR="0006695B" w:rsidRPr="006449A1" w:rsidRDefault="0006695B" w:rsidP="0006695B">
            <w:r w:rsidRPr="006449A1">
              <w:t>200</w:t>
            </w:r>
          </w:p>
        </w:tc>
        <w:tc>
          <w:tcPr>
            <w:tcW w:w="1842" w:type="dxa"/>
            <w:tcBorders>
              <w:top w:val="nil"/>
              <w:left w:val="nil"/>
              <w:bottom w:val="nil"/>
              <w:right w:val="nil"/>
            </w:tcBorders>
            <w:hideMark/>
          </w:tcPr>
          <w:p w14:paraId="686DCCE5" w14:textId="77777777" w:rsidR="0006695B" w:rsidRPr="006449A1" w:rsidRDefault="0006695B" w:rsidP="0006695B">
            <w:r w:rsidRPr="006449A1">
              <w:t>5.07773096</w:t>
            </w:r>
          </w:p>
        </w:tc>
        <w:tc>
          <w:tcPr>
            <w:tcW w:w="1134" w:type="dxa"/>
            <w:tcBorders>
              <w:top w:val="nil"/>
              <w:left w:val="nil"/>
              <w:bottom w:val="nil"/>
              <w:right w:val="nil"/>
            </w:tcBorders>
            <w:hideMark/>
          </w:tcPr>
          <w:p w14:paraId="575A6C45" w14:textId="77777777" w:rsidR="0006695B" w:rsidRPr="006449A1" w:rsidRDefault="0006695B" w:rsidP="0006695B">
            <w:r w:rsidRPr="006449A1">
              <w:t>360184</w:t>
            </w:r>
          </w:p>
        </w:tc>
      </w:tr>
      <w:tr w:rsidR="0006695B" w:rsidRPr="006449A1" w14:paraId="47CB84CB" w14:textId="77777777" w:rsidTr="0006695B">
        <w:trPr>
          <w:trHeight w:val="270"/>
        </w:trPr>
        <w:tc>
          <w:tcPr>
            <w:tcW w:w="2689" w:type="dxa"/>
            <w:tcBorders>
              <w:top w:val="nil"/>
              <w:left w:val="nil"/>
              <w:bottom w:val="nil"/>
              <w:right w:val="nil"/>
            </w:tcBorders>
            <w:noWrap/>
            <w:vAlign w:val="bottom"/>
            <w:hideMark/>
          </w:tcPr>
          <w:p w14:paraId="4FD2CDD0" w14:textId="2555998E" w:rsidR="0006695B" w:rsidRPr="006449A1" w:rsidRDefault="0006695B" w:rsidP="0006695B">
            <w:r>
              <w:rPr>
                <w:rFonts w:ascii="Arial" w:hAnsi="Arial" w:cs="Arial"/>
                <w:sz w:val="20"/>
                <w:szCs w:val="20"/>
              </w:rPr>
              <w:t>vc-exact_081.gr</w:t>
            </w:r>
          </w:p>
        </w:tc>
        <w:tc>
          <w:tcPr>
            <w:tcW w:w="1134" w:type="dxa"/>
            <w:tcBorders>
              <w:top w:val="nil"/>
              <w:left w:val="nil"/>
              <w:bottom w:val="nil"/>
              <w:right w:val="nil"/>
            </w:tcBorders>
            <w:hideMark/>
          </w:tcPr>
          <w:p w14:paraId="652E9388" w14:textId="77777777" w:rsidR="0006695B" w:rsidRPr="006449A1" w:rsidRDefault="0006695B" w:rsidP="0006695B">
            <w:r w:rsidRPr="006449A1">
              <w:t>199</w:t>
            </w:r>
          </w:p>
        </w:tc>
        <w:tc>
          <w:tcPr>
            <w:tcW w:w="1842" w:type="dxa"/>
            <w:tcBorders>
              <w:top w:val="nil"/>
              <w:left w:val="nil"/>
              <w:bottom w:val="nil"/>
              <w:right w:val="nil"/>
            </w:tcBorders>
            <w:hideMark/>
          </w:tcPr>
          <w:p w14:paraId="46DEA29F" w14:textId="77777777" w:rsidR="0006695B" w:rsidRPr="006449A1" w:rsidRDefault="0006695B" w:rsidP="0006695B">
            <w:r w:rsidRPr="006449A1">
              <w:t>5.04589218</w:t>
            </w:r>
          </w:p>
        </w:tc>
        <w:tc>
          <w:tcPr>
            <w:tcW w:w="1134" w:type="dxa"/>
            <w:tcBorders>
              <w:top w:val="nil"/>
              <w:left w:val="nil"/>
              <w:bottom w:val="nil"/>
              <w:right w:val="nil"/>
            </w:tcBorders>
            <w:hideMark/>
          </w:tcPr>
          <w:p w14:paraId="66117BE9" w14:textId="77777777" w:rsidR="0006695B" w:rsidRPr="006449A1" w:rsidRDefault="0006695B" w:rsidP="0006695B">
            <w:r w:rsidRPr="006449A1">
              <w:t>373481</w:t>
            </w:r>
          </w:p>
        </w:tc>
      </w:tr>
      <w:tr w:rsidR="0006695B" w:rsidRPr="006449A1" w14:paraId="0C162E10" w14:textId="77777777" w:rsidTr="0006695B">
        <w:trPr>
          <w:trHeight w:val="270"/>
        </w:trPr>
        <w:tc>
          <w:tcPr>
            <w:tcW w:w="2689" w:type="dxa"/>
            <w:tcBorders>
              <w:top w:val="nil"/>
              <w:left w:val="nil"/>
              <w:bottom w:val="nil"/>
              <w:right w:val="nil"/>
            </w:tcBorders>
            <w:noWrap/>
            <w:vAlign w:val="bottom"/>
            <w:hideMark/>
          </w:tcPr>
          <w:p w14:paraId="65B22FD8" w14:textId="3045A8C3" w:rsidR="0006695B" w:rsidRPr="006449A1" w:rsidRDefault="0006695B" w:rsidP="0006695B">
            <w:r>
              <w:rPr>
                <w:rFonts w:ascii="Arial" w:hAnsi="Arial" w:cs="Arial"/>
                <w:sz w:val="20"/>
                <w:szCs w:val="20"/>
              </w:rPr>
              <w:t>vc-exact_051.gr</w:t>
            </w:r>
          </w:p>
        </w:tc>
        <w:tc>
          <w:tcPr>
            <w:tcW w:w="1134" w:type="dxa"/>
            <w:tcBorders>
              <w:top w:val="nil"/>
              <w:left w:val="nil"/>
              <w:bottom w:val="nil"/>
              <w:right w:val="nil"/>
            </w:tcBorders>
            <w:hideMark/>
          </w:tcPr>
          <w:p w14:paraId="7FE251F9" w14:textId="77777777" w:rsidR="0006695B" w:rsidRPr="006449A1" w:rsidRDefault="0006695B" w:rsidP="0006695B">
            <w:r w:rsidRPr="006449A1">
              <w:t>200</w:t>
            </w:r>
          </w:p>
        </w:tc>
        <w:tc>
          <w:tcPr>
            <w:tcW w:w="1842" w:type="dxa"/>
            <w:tcBorders>
              <w:top w:val="nil"/>
              <w:left w:val="nil"/>
              <w:bottom w:val="nil"/>
              <w:right w:val="nil"/>
            </w:tcBorders>
            <w:hideMark/>
          </w:tcPr>
          <w:p w14:paraId="286FBBDD" w14:textId="77777777" w:rsidR="0006695B" w:rsidRPr="006449A1" w:rsidRDefault="0006695B" w:rsidP="0006695B">
            <w:r w:rsidRPr="006449A1">
              <w:t>4.7935966</w:t>
            </w:r>
          </w:p>
        </w:tc>
        <w:tc>
          <w:tcPr>
            <w:tcW w:w="1134" w:type="dxa"/>
            <w:tcBorders>
              <w:top w:val="nil"/>
              <w:left w:val="nil"/>
              <w:bottom w:val="nil"/>
              <w:right w:val="nil"/>
            </w:tcBorders>
            <w:hideMark/>
          </w:tcPr>
          <w:p w14:paraId="6186D13E" w14:textId="77777777" w:rsidR="0006695B" w:rsidRPr="006449A1" w:rsidRDefault="0006695B" w:rsidP="0006695B">
            <w:r w:rsidRPr="006449A1">
              <w:t>375226</w:t>
            </w:r>
          </w:p>
        </w:tc>
      </w:tr>
      <w:tr w:rsidR="0006695B" w:rsidRPr="006449A1" w14:paraId="7DBE6D6A" w14:textId="77777777" w:rsidTr="0006695B">
        <w:trPr>
          <w:trHeight w:val="270"/>
        </w:trPr>
        <w:tc>
          <w:tcPr>
            <w:tcW w:w="2689" w:type="dxa"/>
            <w:tcBorders>
              <w:top w:val="nil"/>
              <w:left w:val="nil"/>
              <w:bottom w:val="nil"/>
              <w:right w:val="nil"/>
            </w:tcBorders>
            <w:noWrap/>
            <w:vAlign w:val="bottom"/>
            <w:hideMark/>
          </w:tcPr>
          <w:p w14:paraId="49F1DCED" w14:textId="63307E41" w:rsidR="0006695B" w:rsidRPr="006449A1" w:rsidRDefault="0006695B" w:rsidP="0006695B">
            <w:r>
              <w:rPr>
                <w:rFonts w:ascii="Arial" w:hAnsi="Arial" w:cs="Arial"/>
                <w:sz w:val="20"/>
                <w:szCs w:val="20"/>
              </w:rPr>
              <w:t>vc-exact_073.gr</w:t>
            </w:r>
          </w:p>
        </w:tc>
        <w:tc>
          <w:tcPr>
            <w:tcW w:w="1134" w:type="dxa"/>
            <w:tcBorders>
              <w:top w:val="nil"/>
              <w:left w:val="nil"/>
              <w:bottom w:val="nil"/>
              <w:right w:val="nil"/>
            </w:tcBorders>
            <w:hideMark/>
          </w:tcPr>
          <w:p w14:paraId="5EB54404" w14:textId="77777777" w:rsidR="0006695B" w:rsidRPr="006449A1" w:rsidRDefault="0006695B" w:rsidP="0006695B">
            <w:r w:rsidRPr="006449A1">
              <w:t>200</w:t>
            </w:r>
          </w:p>
        </w:tc>
        <w:tc>
          <w:tcPr>
            <w:tcW w:w="1842" w:type="dxa"/>
            <w:tcBorders>
              <w:top w:val="nil"/>
              <w:left w:val="nil"/>
              <w:bottom w:val="nil"/>
              <w:right w:val="nil"/>
            </w:tcBorders>
            <w:hideMark/>
          </w:tcPr>
          <w:p w14:paraId="6AFF3813" w14:textId="77777777" w:rsidR="0006695B" w:rsidRPr="006449A1" w:rsidRDefault="0006695B" w:rsidP="0006695B">
            <w:r w:rsidRPr="006449A1">
              <w:t>4.73089617</w:t>
            </w:r>
          </w:p>
        </w:tc>
        <w:tc>
          <w:tcPr>
            <w:tcW w:w="1134" w:type="dxa"/>
            <w:tcBorders>
              <w:top w:val="nil"/>
              <w:left w:val="nil"/>
              <w:bottom w:val="nil"/>
              <w:right w:val="nil"/>
            </w:tcBorders>
            <w:hideMark/>
          </w:tcPr>
          <w:p w14:paraId="5C171CF3" w14:textId="77777777" w:rsidR="0006695B" w:rsidRPr="006449A1" w:rsidRDefault="0006695B" w:rsidP="0006695B">
            <w:r w:rsidRPr="006449A1">
              <w:t>399112</w:t>
            </w:r>
          </w:p>
        </w:tc>
      </w:tr>
      <w:tr w:rsidR="0006695B" w:rsidRPr="006449A1" w14:paraId="4B9B00A0" w14:textId="77777777" w:rsidTr="0006695B">
        <w:trPr>
          <w:trHeight w:val="270"/>
        </w:trPr>
        <w:tc>
          <w:tcPr>
            <w:tcW w:w="2689" w:type="dxa"/>
            <w:tcBorders>
              <w:top w:val="nil"/>
              <w:left w:val="nil"/>
              <w:bottom w:val="nil"/>
              <w:right w:val="nil"/>
            </w:tcBorders>
            <w:noWrap/>
            <w:vAlign w:val="bottom"/>
            <w:hideMark/>
          </w:tcPr>
          <w:p w14:paraId="0D78853B" w14:textId="7D7CB54F" w:rsidR="0006695B" w:rsidRPr="006449A1" w:rsidRDefault="0006695B" w:rsidP="0006695B">
            <w:r>
              <w:rPr>
                <w:rFonts w:ascii="Arial" w:hAnsi="Arial" w:cs="Arial"/>
                <w:sz w:val="20"/>
                <w:szCs w:val="20"/>
              </w:rPr>
              <w:t>vc-exact_053.gr</w:t>
            </w:r>
          </w:p>
        </w:tc>
        <w:tc>
          <w:tcPr>
            <w:tcW w:w="1134" w:type="dxa"/>
            <w:tcBorders>
              <w:top w:val="nil"/>
              <w:left w:val="nil"/>
              <w:bottom w:val="nil"/>
              <w:right w:val="nil"/>
            </w:tcBorders>
            <w:hideMark/>
          </w:tcPr>
          <w:p w14:paraId="639BD683" w14:textId="77777777" w:rsidR="0006695B" w:rsidRPr="006449A1" w:rsidRDefault="0006695B" w:rsidP="0006695B">
            <w:r w:rsidRPr="006449A1">
              <w:t>200</w:t>
            </w:r>
          </w:p>
        </w:tc>
        <w:tc>
          <w:tcPr>
            <w:tcW w:w="1842" w:type="dxa"/>
            <w:tcBorders>
              <w:top w:val="nil"/>
              <w:left w:val="nil"/>
              <w:bottom w:val="nil"/>
              <w:right w:val="nil"/>
            </w:tcBorders>
            <w:hideMark/>
          </w:tcPr>
          <w:p w14:paraId="6C8154A0" w14:textId="77777777" w:rsidR="0006695B" w:rsidRPr="006449A1" w:rsidRDefault="0006695B" w:rsidP="0006695B">
            <w:r w:rsidRPr="006449A1">
              <w:t>4.50447667</w:t>
            </w:r>
          </w:p>
        </w:tc>
        <w:tc>
          <w:tcPr>
            <w:tcW w:w="1134" w:type="dxa"/>
            <w:tcBorders>
              <w:top w:val="nil"/>
              <w:left w:val="nil"/>
              <w:bottom w:val="nil"/>
              <w:right w:val="nil"/>
            </w:tcBorders>
            <w:hideMark/>
          </w:tcPr>
          <w:p w14:paraId="389873B0" w14:textId="77777777" w:rsidR="0006695B" w:rsidRPr="006449A1" w:rsidRDefault="0006695B" w:rsidP="0006695B">
            <w:r w:rsidRPr="006449A1">
              <w:t>362952</w:t>
            </w:r>
          </w:p>
        </w:tc>
      </w:tr>
      <w:tr w:rsidR="0006695B" w:rsidRPr="006449A1" w14:paraId="2DE34B6C" w14:textId="77777777" w:rsidTr="0006695B">
        <w:trPr>
          <w:trHeight w:val="270"/>
        </w:trPr>
        <w:tc>
          <w:tcPr>
            <w:tcW w:w="2689" w:type="dxa"/>
            <w:tcBorders>
              <w:top w:val="nil"/>
              <w:left w:val="nil"/>
              <w:bottom w:val="nil"/>
              <w:right w:val="nil"/>
            </w:tcBorders>
            <w:noWrap/>
            <w:vAlign w:val="bottom"/>
            <w:hideMark/>
          </w:tcPr>
          <w:p w14:paraId="1473E43A" w14:textId="451FDAB3" w:rsidR="0006695B" w:rsidRPr="006449A1" w:rsidRDefault="0006695B" w:rsidP="0006695B">
            <w:r>
              <w:rPr>
                <w:rFonts w:ascii="Arial" w:hAnsi="Arial" w:cs="Arial"/>
                <w:sz w:val="20"/>
                <w:szCs w:val="20"/>
              </w:rPr>
              <w:t>vc-exact_041.gr</w:t>
            </w:r>
          </w:p>
        </w:tc>
        <w:tc>
          <w:tcPr>
            <w:tcW w:w="1134" w:type="dxa"/>
            <w:tcBorders>
              <w:top w:val="nil"/>
              <w:left w:val="nil"/>
              <w:bottom w:val="nil"/>
              <w:right w:val="nil"/>
            </w:tcBorders>
            <w:hideMark/>
          </w:tcPr>
          <w:p w14:paraId="3D074057" w14:textId="77777777" w:rsidR="0006695B" w:rsidRPr="006449A1" w:rsidRDefault="0006695B" w:rsidP="0006695B">
            <w:r w:rsidRPr="006449A1">
              <w:t>200</w:t>
            </w:r>
          </w:p>
        </w:tc>
        <w:tc>
          <w:tcPr>
            <w:tcW w:w="1842" w:type="dxa"/>
            <w:tcBorders>
              <w:top w:val="nil"/>
              <w:left w:val="nil"/>
              <w:bottom w:val="nil"/>
              <w:right w:val="nil"/>
            </w:tcBorders>
            <w:hideMark/>
          </w:tcPr>
          <w:p w14:paraId="5A3C1714" w14:textId="77777777" w:rsidR="0006695B" w:rsidRPr="006449A1" w:rsidRDefault="0006695B" w:rsidP="0006695B">
            <w:r w:rsidRPr="006449A1">
              <w:t>4.43585832</w:t>
            </w:r>
          </w:p>
        </w:tc>
        <w:tc>
          <w:tcPr>
            <w:tcW w:w="1134" w:type="dxa"/>
            <w:tcBorders>
              <w:top w:val="nil"/>
              <w:left w:val="nil"/>
              <w:bottom w:val="nil"/>
              <w:right w:val="nil"/>
            </w:tcBorders>
            <w:hideMark/>
          </w:tcPr>
          <w:p w14:paraId="4E4E536D" w14:textId="77777777" w:rsidR="0006695B" w:rsidRPr="006449A1" w:rsidRDefault="0006695B" w:rsidP="0006695B">
            <w:r w:rsidRPr="006449A1">
              <w:t>369410</w:t>
            </w:r>
          </w:p>
        </w:tc>
      </w:tr>
      <w:tr w:rsidR="0006695B" w:rsidRPr="006449A1" w14:paraId="69B4CF71" w14:textId="77777777" w:rsidTr="0006695B">
        <w:trPr>
          <w:trHeight w:val="270"/>
        </w:trPr>
        <w:tc>
          <w:tcPr>
            <w:tcW w:w="2689" w:type="dxa"/>
            <w:tcBorders>
              <w:top w:val="nil"/>
              <w:left w:val="nil"/>
              <w:bottom w:val="nil"/>
              <w:right w:val="nil"/>
            </w:tcBorders>
            <w:noWrap/>
            <w:vAlign w:val="bottom"/>
            <w:hideMark/>
          </w:tcPr>
          <w:p w14:paraId="03D14B60" w14:textId="4EE53BDC" w:rsidR="0006695B" w:rsidRPr="006449A1" w:rsidRDefault="0006695B" w:rsidP="0006695B">
            <w:r>
              <w:rPr>
                <w:rFonts w:ascii="Arial" w:hAnsi="Arial" w:cs="Arial"/>
                <w:sz w:val="20"/>
                <w:szCs w:val="20"/>
              </w:rPr>
              <w:t>vc-exact_069.gr</w:t>
            </w:r>
          </w:p>
        </w:tc>
        <w:tc>
          <w:tcPr>
            <w:tcW w:w="1134" w:type="dxa"/>
            <w:tcBorders>
              <w:top w:val="nil"/>
              <w:left w:val="nil"/>
              <w:bottom w:val="nil"/>
              <w:right w:val="nil"/>
            </w:tcBorders>
            <w:hideMark/>
          </w:tcPr>
          <w:p w14:paraId="0F454CE3" w14:textId="77777777" w:rsidR="0006695B" w:rsidRPr="006449A1" w:rsidRDefault="0006695B" w:rsidP="0006695B">
            <w:r w:rsidRPr="006449A1">
              <w:t>200</w:t>
            </w:r>
          </w:p>
        </w:tc>
        <w:tc>
          <w:tcPr>
            <w:tcW w:w="1842" w:type="dxa"/>
            <w:tcBorders>
              <w:top w:val="nil"/>
              <w:left w:val="nil"/>
              <w:bottom w:val="nil"/>
              <w:right w:val="nil"/>
            </w:tcBorders>
            <w:hideMark/>
          </w:tcPr>
          <w:p w14:paraId="70A35DFA" w14:textId="77777777" w:rsidR="0006695B" w:rsidRPr="006449A1" w:rsidRDefault="0006695B" w:rsidP="0006695B">
            <w:r w:rsidRPr="006449A1">
              <w:t>4.43145153</w:t>
            </w:r>
          </w:p>
        </w:tc>
        <w:tc>
          <w:tcPr>
            <w:tcW w:w="1134" w:type="dxa"/>
            <w:tcBorders>
              <w:top w:val="nil"/>
              <w:left w:val="nil"/>
              <w:bottom w:val="nil"/>
              <w:right w:val="nil"/>
            </w:tcBorders>
            <w:hideMark/>
          </w:tcPr>
          <w:p w14:paraId="465944E5" w14:textId="77777777" w:rsidR="0006695B" w:rsidRPr="006449A1" w:rsidRDefault="0006695B" w:rsidP="0006695B">
            <w:r w:rsidRPr="006449A1">
              <w:t>328746</w:t>
            </w:r>
          </w:p>
        </w:tc>
      </w:tr>
      <w:tr w:rsidR="0006695B" w:rsidRPr="006449A1" w14:paraId="59F1F2DF" w14:textId="77777777" w:rsidTr="0006695B">
        <w:trPr>
          <w:trHeight w:val="270"/>
        </w:trPr>
        <w:tc>
          <w:tcPr>
            <w:tcW w:w="2689" w:type="dxa"/>
            <w:tcBorders>
              <w:top w:val="nil"/>
              <w:left w:val="nil"/>
              <w:bottom w:val="nil"/>
              <w:right w:val="nil"/>
            </w:tcBorders>
            <w:noWrap/>
            <w:vAlign w:val="bottom"/>
            <w:hideMark/>
          </w:tcPr>
          <w:p w14:paraId="5887227A" w14:textId="7B8788B3" w:rsidR="0006695B" w:rsidRPr="006449A1" w:rsidRDefault="0006695B" w:rsidP="0006695B">
            <w:r>
              <w:rPr>
                <w:rFonts w:ascii="Arial" w:hAnsi="Arial" w:cs="Arial"/>
                <w:sz w:val="20"/>
                <w:szCs w:val="20"/>
              </w:rPr>
              <w:t>vc-exact_063.gr</w:t>
            </w:r>
          </w:p>
        </w:tc>
        <w:tc>
          <w:tcPr>
            <w:tcW w:w="1134" w:type="dxa"/>
            <w:tcBorders>
              <w:top w:val="nil"/>
              <w:left w:val="nil"/>
              <w:bottom w:val="nil"/>
              <w:right w:val="nil"/>
            </w:tcBorders>
            <w:hideMark/>
          </w:tcPr>
          <w:p w14:paraId="534288E5" w14:textId="77777777" w:rsidR="0006695B" w:rsidRPr="006449A1" w:rsidRDefault="0006695B" w:rsidP="0006695B">
            <w:r w:rsidRPr="006449A1">
              <w:t>200</w:t>
            </w:r>
          </w:p>
        </w:tc>
        <w:tc>
          <w:tcPr>
            <w:tcW w:w="1842" w:type="dxa"/>
            <w:tcBorders>
              <w:top w:val="nil"/>
              <w:left w:val="nil"/>
              <w:bottom w:val="nil"/>
              <w:right w:val="nil"/>
            </w:tcBorders>
            <w:hideMark/>
          </w:tcPr>
          <w:p w14:paraId="3A8AAC95" w14:textId="77777777" w:rsidR="0006695B" w:rsidRPr="006449A1" w:rsidRDefault="0006695B" w:rsidP="0006695B">
            <w:r w:rsidRPr="006449A1">
              <w:t>4.34266859</w:t>
            </w:r>
          </w:p>
        </w:tc>
        <w:tc>
          <w:tcPr>
            <w:tcW w:w="1134" w:type="dxa"/>
            <w:tcBorders>
              <w:top w:val="nil"/>
              <w:left w:val="nil"/>
              <w:bottom w:val="nil"/>
              <w:right w:val="nil"/>
            </w:tcBorders>
            <w:hideMark/>
          </w:tcPr>
          <w:p w14:paraId="750B9F7A" w14:textId="77777777" w:rsidR="0006695B" w:rsidRPr="006449A1" w:rsidRDefault="0006695B" w:rsidP="0006695B">
            <w:r w:rsidRPr="006449A1">
              <w:t>357700</w:t>
            </w:r>
          </w:p>
        </w:tc>
      </w:tr>
      <w:tr w:rsidR="0006695B" w:rsidRPr="006449A1" w14:paraId="3FD0BA94" w14:textId="77777777" w:rsidTr="0006695B">
        <w:trPr>
          <w:trHeight w:val="270"/>
        </w:trPr>
        <w:tc>
          <w:tcPr>
            <w:tcW w:w="2689" w:type="dxa"/>
            <w:tcBorders>
              <w:top w:val="nil"/>
              <w:left w:val="nil"/>
              <w:bottom w:val="nil"/>
              <w:right w:val="nil"/>
            </w:tcBorders>
            <w:noWrap/>
            <w:vAlign w:val="bottom"/>
            <w:hideMark/>
          </w:tcPr>
          <w:p w14:paraId="31FF300D" w14:textId="63BA3A52" w:rsidR="0006695B" w:rsidRPr="006449A1" w:rsidRDefault="0006695B" w:rsidP="0006695B">
            <w:r>
              <w:rPr>
                <w:rFonts w:ascii="Arial" w:hAnsi="Arial" w:cs="Arial"/>
                <w:sz w:val="20"/>
                <w:szCs w:val="20"/>
              </w:rPr>
              <w:t>vc-exact_065.gr</w:t>
            </w:r>
          </w:p>
        </w:tc>
        <w:tc>
          <w:tcPr>
            <w:tcW w:w="1134" w:type="dxa"/>
            <w:tcBorders>
              <w:top w:val="nil"/>
              <w:left w:val="nil"/>
              <w:bottom w:val="nil"/>
              <w:right w:val="nil"/>
            </w:tcBorders>
            <w:hideMark/>
          </w:tcPr>
          <w:p w14:paraId="25E330CD" w14:textId="77777777" w:rsidR="0006695B" w:rsidRPr="006449A1" w:rsidRDefault="0006695B" w:rsidP="0006695B">
            <w:r w:rsidRPr="006449A1">
              <w:t>200</w:t>
            </w:r>
          </w:p>
        </w:tc>
        <w:tc>
          <w:tcPr>
            <w:tcW w:w="1842" w:type="dxa"/>
            <w:tcBorders>
              <w:top w:val="nil"/>
              <w:left w:val="nil"/>
              <w:bottom w:val="nil"/>
              <w:right w:val="nil"/>
            </w:tcBorders>
            <w:hideMark/>
          </w:tcPr>
          <w:p w14:paraId="17D3E64B" w14:textId="77777777" w:rsidR="0006695B" w:rsidRPr="006449A1" w:rsidRDefault="0006695B" w:rsidP="0006695B">
            <w:r w:rsidRPr="006449A1">
              <w:t>4.3260781</w:t>
            </w:r>
          </w:p>
        </w:tc>
        <w:tc>
          <w:tcPr>
            <w:tcW w:w="1134" w:type="dxa"/>
            <w:tcBorders>
              <w:top w:val="nil"/>
              <w:left w:val="nil"/>
              <w:bottom w:val="nil"/>
              <w:right w:val="nil"/>
            </w:tcBorders>
            <w:hideMark/>
          </w:tcPr>
          <w:p w14:paraId="3736791A" w14:textId="77777777" w:rsidR="0006695B" w:rsidRPr="006449A1" w:rsidRDefault="0006695B" w:rsidP="0006695B">
            <w:r w:rsidRPr="006449A1">
              <w:t>356224</w:t>
            </w:r>
          </w:p>
        </w:tc>
      </w:tr>
      <w:tr w:rsidR="0006695B" w:rsidRPr="006449A1" w14:paraId="0A246CBB" w14:textId="77777777" w:rsidTr="0006695B">
        <w:trPr>
          <w:trHeight w:val="270"/>
        </w:trPr>
        <w:tc>
          <w:tcPr>
            <w:tcW w:w="2689" w:type="dxa"/>
            <w:tcBorders>
              <w:top w:val="nil"/>
              <w:left w:val="nil"/>
              <w:bottom w:val="nil"/>
              <w:right w:val="nil"/>
            </w:tcBorders>
            <w:noWrap/>
            <w:vAlign w:val="bottom"/>
            <w:hideMark/>
          </w:tcPr>
          <w:p w14:paraId="45929B54" w14:textId="418D301D" w:rsidR="0006695B" w:rsidRPr="006449A1" w:rsidRDefault="0006695B" w:rsidP="0006695B">
            <w:r>
              <w:rPr>
                <w:rFonts w:ascii="Arial" w:hAnsi="Arial" w:cs="Arial"/>
                <w:sz w:val="20"/>
                <w:szCs w:val="20"/>
              </w:rPr>
              <w:t>vc-exact_071.gr</w:t>
            </w:r>
          </w:p>
        </w:tc>
        <w:tc>
          <w:tcPr>
            <w:tcW w:w="1134" w:type="dxa"/>
            <w:tcBorders>
              <w:top w:val="nil"/>
              <w:left w:val="nil"/>
              <w:bottom w:val="nil"/>
              <w:right w:val="nil"/>
            </w:tcBorders>
            <w:hideMark/>
          </w:tcPr>
          <w:p w14:paraId="245DBE02" w14:textId="77777777" w:rsidR="0006695B" w:rsidRPr="006449A1" w:rsidRDefault="0006695B" w:rsidP="0006695B">
            <w:r w:rsidRPr="006449A1">
              <w:t>200</w:t>
            </w:r>
          </w:p>
        </w:tc>
        <w:tc>
          <w:tcPr>
            <w:tcW w:w="1842" w:type="dxa"/>
            <w:tcBorders>
              <w:top w:val="nil"/>
              <w:left w:val="nil"/>
              <w:bottom w:val="nil"/>
              <w:right w:val="nil"/>
            </w:tcBorders>
            <w:hideMark/>
          </w:tcPr>
          <w:p w14:paraId="3B4F1A0F" w14:textId="77777777" w:rsidR="0006695B" w:rsidRPr="006449A1" w:rsidRDefault="0006695B" w:rsidP="0006695B">
            <w:r w:rsidRPr="006449A1">
              <w:t>4.14351419</w:t>
            </w:r>
          </w:p>
        </w:tc>
        <w:tc>
          <w:tcPr>
            <w:tcW w:w="1134" w:type="dxa"/>
            <w:tcBorders>
              <w:top w:val="nil"/>
              <w:left w:val="nil"/>
              <w:bottom w:val="nil"/>
              <w:right w:val="nil"/>
            </w:tcBorders>
            <w:hideMark/>
          </w:tcPr>
          <w:p w14:paraId="64A7884A" w14:textId="77777777" w:rsidR="0006695B" w:rsidRPr="006449A1" w:rsidRDefault="0006695B" w:rsidP="0006695B">
            <w:r w:rsidRPr="006449A1">
              <w:t>359404</w:t>
            </w:r>
          </w:p>
        </w:tc>
      </w:tr>
      <w:tr w:rsidR="0006695B" w:rsidRPr="006449A1" w14:paraId="3B929C2A" w14:textId="77777777" w:rsidTr="0006695B">
        <w:trPr>
          <w:trHeight w:val="270"/>
        </w:trPr>
        <w:tc>
          <w:tcPr>
            <w:tcW w:w="2689" w:type="dxa"/>
            <w:tcBorders>
              <w:top w:val="nil"/>
              <w:left w:val="nil"/>
              <w:bottom w:val="nil"/>
              <w:right w:val="nil"/>
            </w:tcBorders>
            <w:noWrap/>
            <w:vAlign w:val="bottom"/>
            <w:hideMark/>
          </w:tcPr>
          <w:p w14:paraId="326C005A" w14:textId="015ED692" w:rsidR="0006695B" w:rsidRPr="006449A1" w:rsidRDefault="0006695B" w:rsidP="0006695B">
            <w:r>
              <w:rPr>
                <w:rFonts w:ascii="Arial" w:hAnsi="Arial" w:cs="Arial"/>
                <w:sz w:val="20"/>
                <w:szCs w:val="20"/>
              </w:rPr>
              <w:t>vc-exact_045.gr</w:t>
            </w:r>
          </w:p>
        </w:tc>
        <w:tc>
          <w:tcPr>
            <w:tcW w:w="1134" w:type="dxa"/>
            <w:tcBorders>
              <w:top w:val="nil"/>
              <w:left w:val="nil"/>
              <w:bottom w:val="nil"/>
              <w:right w:val="nil"/>
            </w:tcBorders>
            <w:hideMark/>
          </w:tcPr>
          <w:p w14:paraId="74563BEF" w14:textId="77777777" w:rsidR="0006695B" w:rsidRPr="006449A1" w:rsidRDefault="0006695B" w:rsidP="0006695B">
            <w:r w:rsidRPr="006449A1">
              <w:t>200</w:t>
            </w:r>
          </w:p>
        </w:tc>
        <w:tc>
          <w:tcPr>
            <w:tcW w:w="1842" w:type="dxa"/>
            <w:tcBorders>
              <w:top w:val="nil"/>
              <w:left w:val="nil"/>
              <w:bottom w:val="nil"/>
              <w:right w:val="nil"/>
            </w:tcBorders>
            <w:hideMark/>
          </w:tcPr>
          <w:p w14:paraId="2B46255B" w14:textId="77777777" w:rsidR="0006695B" w:rsidRPr="006449A1" w:rsidRDefault="0006695B" w:rsidP="0006695B">
            <w:r w:rsidRPr="006449A1">
              <w:t>4.13912673</w:t>
            </w:r>
          </w:p>
        </w:tc>
        <w:tc>
          <w:tcPr>
            <w:tcW w:w="1134" w:type="dxa"/>
            <w:tcBorders>
              <w:top w:val="nil"/>
              <w:left w:val="nil"/>
              <w:bottom w:val="nil"/>
              <w:right w:val="nil"/>
            </w:tcBorders>
            <w:hideMark/>
          </w:tcPr>
          <w:p w14:paraId="3D13CC55" w14:textId="77777777" w:rsidR="0006695B" w:rsidRPr="006449A1" w:rsidRDefault="0006695B" w:rsidP="0006695B">
            <w:r w:rsidRPr="006449A1">
              <w:t>350600</w:t>
            </w:r>
          </w:p>
        </w:tc>
      </w:tr>
      <w:tr w:rsidR="0006695B" w:rsidRPr="006449A1" w14:paraId="53B056CE" w14:textId="77777777" w:rsidTr="0006695B">
        <w:trPr>
          <w:trHeight w:val="270"/>
        </w:trPr>
        <w:tc>
          <w:tcPr>
            <w:tcW w:w="2689" w:type="dxa"/>
            <w:tcBorders>
              <w:top w:val="nil"/>
              <w:left w:val="nil"/>
              <w:bottom w:val="nil"/>
              <w:right w:val="nil"/>
            </w:tcBorders>
            <w:noWrap/>
            <w:vAlign w:val="bottom"/>
            <w:hideMark/>
          </w:tcPr>
          <w:p w14:paraId="027DD572" w14:textId="5816FAE7" w:rsidR="0006695B" w:rsidRPr="006449A1" w:rsidRDefault="0006695B" w:rsidP="0006695B">
            <w:r>
              <w:rPr>
                <w:rFonts w:ascii="Arial" w:hAnsi="Arial" w:cs="Arial"/>
                <w:sz w:val="20"/>
                <w:szCs w:val="20"/>
              </w:rPr>
              <w:t>vc-exact_061.gr</w:t>
            </w:r>
          </w:p>
        </w:tc>
        <w:tc>
          <w:tcPr>
            <w:tcW w:w="1134" w:type="dxa"/>
            <w:tcBorders>
              <w:top w:val="nil"/>
              <w:left w:val="nil"/>
              <w:bottom w:val="nil"/>
              <w:right w:val="nil"/>
            </w:tcBorders>
            <w:hideMark/>
          </w:tcPr>
          <w:p w14:paraId="30723641" w14:textId="77777777" w:rsidR="0006695B" w:rsidRPr="006449A1" w:rsidRDefault="0006695B" w:rsidP="0006695B">
            <w:r w:rsidRPr="006449A1">
              <w:t>200</w:t>
            </w:r>
          </w:p>
        </w:tc>
        <w:tc>
          <w:tcPr>
            <w:tcW w:w="1842" w:type="dxa"/>
            <w:tcBorders>
              <w:top w:val="nil"/>
              <w:left w:val="nil"/>
              <w:bottom w:val="nil"/>
              <w:right w:val="nil"/>
            </w:tcBorders>
            <w:hideMark/>
          </w:tcPr>
          <w:p w14:paraId="28982C2A" w14:textId="77777777" w:rsidR="0006695B" w:rsidRPr="006449A1" w:rsidRDefault="0006695B" w:rsidP="0006695B">
            <w:r w:rsidRPr="006449A1">
              <w:t>4.02033358</w:t>
            </w:r>
          </w:p>
        </w:tc>
        <w:tc>
          <w:tcPr>
            <w:tcW w:w="1134" w:type="dxa"/>
            <w:tcBorders>
              <w:top w:val="nil"/>
              <w:left w:val="nil"/>
              <w:bottom w:val="nil"/>
              <w:right w:val="nil"/>
            </w:tcBorders>
            <w:hideMark/>
          </w:tcPr>
          <w:p w14:paraId="70E31BD9" w14:textId="77777777" w:rsidR="0006695B" w:rsidRPr="006449A1" w:rsidRDefault="0006695B" w:rsidP="0006695B">
            <w:r w:rsidRPr="006449A1">
              <w:t>367582</w:t>
            </w:r>
          </w:p>
        </w:tc>
      </w:tr>
      <w:tr w:rsidR="0006695B" w:rsidRPr="006449A1" w14:paraId="333608E0" w14:textId="77777777" w:rsidTr="0006695B">
        <w:trPr>
          <w:trHeight w:val="270"/>
        </w:trPr>
        <w:tc>
          <w:tcPr>
            <w:tcW w:w="2689" w:type="dxa"/>
            <w:tcBorders>
              <w:top w:val="nil"/>
              <w:left w:val="nil"/>
              <w:bottom w:val="nil"/>
              <w:right w:val="nil"/>
            </w:tcBorders>
            <w:noWrap/>
            <w:vAlign w:val="bottom"/>
            <w:hideMark/>
          </w:tcPr>
          <w:p w14:paraId="2EFF0A28" w14:textId="3144CFDE" w:rsidR="0006695B" w:rsidRPr="006449A1" w:rsidRDefault="0006695B" w:rsidP="0006695B">
            <w:r>
              <w:rPr>
                <w:rFonts w:ascii="Arial" w:hAnsi="Arial" w:cs="Arial"/>
                <w:sz w:val="20"/>
                <w:szCs w:val="20"/>
              </w:rPr>
              <w:t>vc-exact_043.gr</w:t>
            </w:r>
          </w:p>
        </w:tc>
        <w:tc>
          <w:tcPr>
            <w:tcW w:w="1134" w:type="dxa"/>
            <w:tcBorders>
              <w:top w:val="nil"/>
              <w:left w:val="nil"/>
              <w:bottom w:val="nil"/>
              <w:right w:val="nil"/>
            </w:tcBorders>
            <w:hideMark/>
          </w:tcPr>
          <w:p w14:paraId="09357AE6" w14:textId="77777777" w:rsidR="0006695B" w:rsidRPr="006449A1" w:rsidRDefault="0006695B" w:rsidP="0006695B">
            <w:r w:rsidRPr="006449A1">
              <w:t>200</w:t>
            </w:r>
          </w:p>
        </w:tc>
        <w:tc>
          <w:tcPr>
            <w:tcW w:w="1842" w:type="dxa"/>
            <w:tcBorders>
              <w:top w:val="nil"/>
              <w:left w:val="nil"/>
              <w:bottom w:val="nil"/>
              <w:right w:val="nil"/>
            </w:tcBorders>
            <w:hideMark/>
          </w:tcPr>
          <w:p w14:paraId="63B87F47" w14:textId="77777777" w:rsidR="0006695B" w:rsidRPr="006449A1" w:rsidRDefault="0006695B" w:rsidP="0006695B">
            <w:r w:rsidRPr="006449A1">
              <w:t>3.98862391</w:t>
            </w:r>
          </w:p>
        </w:tc>
        <w:tc>
          <w:tcPr>
            <w:tcW w:w="1134" w:type="dxa"/>
            <w:tcBorders>
              <w:top w:val="nil"/>
              <w:left w:val="nil"/>
              <w:bottom w:val="nil"/>
              <w:right w:val="nil"/>
            </w:tcBorders>
            <w:hideMark/>
          </w:tcPr>
          <w:p w14:paraId="37F7A9B3" w14:textId="77777777" w:rsidR="0006695B" w:rsidRPr="006449A1" w:rsidRDefault="0006695B" w:rsidP="0006695B">
            <w:r w:rsidRPr="006449A1">
              <w:t>383602</w:t>
            </w:r>
          </w:p>
        </w:tc>
      </w:tr>
      <w:tr w:rsidR="0006695B" w:rsidRPr="006449A1" w14:paraId="0E7E2AC2" w14:textId="77777777" w:rsidTr="0006695B">
        <w:trPr>
          <w:trHeight w:val="270"/>
        </w:trPr>
        <w:tc>
          <w:tcPr>
            <w:tcW w:w="2689" w:type="dxa"/>
            <w:tcBorders>
              <w:top w:val="nil"/>
              <w:left w:val="nil"/>
              <w:bottom w:val="nil"/>
              <w:right w:val="nil"/>
            </w:tcBorders>
            <w:noWrap/>
            <w:vAlign w:val="bottom"/>
            <w:hideMark/>
          </w:tcPr>
          <w:p w14:paraId="3AFF52D7" w14:textId="3EC98A1E" w:rsidR="0006695B" w:rsidRPr="006449A1" w:rsidRDefault="0006695B" w:rsidP="0006695B">
            <w:r>
              <w:rPr>
                <w:rFonts w:ascii="Arial" w:hAnsi="Arial" w:cs="Arial"/>
                <w:sz w:val="20"/>
                <w:szCs w:val="20"/>
              </w:rPr>
              <w:t>vc-exact_077.gr</w:t>
            </w:r>
          </w:p>
        </w:tc>
        <w:tc>
          <w:tcPr>
            <w:tcW w:w="1134" w:type="dxa"/>
            <w:tcBorders>
              <w:top w:val="nil"/>
              <w:left w:val="nil"/>
              <w:bottom w:val="nil"/>
              <w:right w:val="nil"/>
            </w:tcBorders>
            <w:hideMark/>
          </w:tcPr>
          <w:p w14:paraId="7019D74C" w14:textId="77777777" w:rsidR="0006695B" w:rsidRPr="006449A1" w:rsidRDefault="0006695B" w:rsidP="0006695B">
            <w:r w:rsidRPr="006449A1">
              <w:t>200</w:t>
            </w:r>
          </w:p>
        </w:tc>
        <w:tc>
          <w:tcPr>
            <w:tcW w:w="1842" w:type="dxa"/>
            <w:tcBorders>
              <w:top w:val="nil"/>
              <w:left w:val="nil"/>
              <w:bottom w:val="nil"/>
              <w:right w:val="nil"/>
            </w:tcBorders>
            <w:hideMark/>
          </w:tcPr>
          <w:p w14:paraId="2A656C9B" w14:textId="77777777" w:rsidR="0006695B" w:rsidRPr="006449A1" w:rsidRDefault="0006695B" w:rsidP="0006695B">
            <w:r w:rsidRPr="006449A1">
              <w:t>3.97993408</w:t>
            </w:r>
          </w:p>
        </w:tc>
        <w:tc>
          <w:tcPr>
            <w:tcW w:w="1134" w:type="dxa"/>
            <w:tcBorders>
              <w:top w:val="nil"/>
              <w:left w:val="nil"/>
              <w:bottom w:val="nil"/>
              <w:right w:val="nil"/>
            </w:tcBorders>
            <w:hideMark/>
          </w:tcPr>
          <w:p w14:paraId="100442AA" w14:textId="77777777" w:rsidR="0006695B" w:rsidRPr="006449A1" w:rsidRDefault="0006695B" w:rsidP="0006695B">
            <w:r w:rsidRPr="006449A1">
              <w:t>357562</w:t>
            </w:r>
          </w:p>
        </w:tc>
      </w:tr>
      <w:tr w:rsidR="0006695B" w:rsidRPr="006449A1" w14:paraId="1E84A04E" w14:textId="77777777" w:rsidTr="0006695B">
        <w:trPr>
          <w:trHeight w:val="270"/>
        </w:trPr>
        <w:tc>
          <w:tcPr>
            <w:tcW w:w="2689" w:type="dxa"/>
            <w:tcBorders>
              <w:top w:val="nil"/>
              <w:left w:val="nil"/>
              <w:bottom w:val="nil"/>
              <w:right w:val="nil"/>
            </w:tcBorders>
            <w:noWrap/>
            <w:vAlign w:val="bottom"/>
            <w:hideMark/>
          </w:tcPr>
          <w:p w14:paraId="193B1465" w14:textId="126BA1E7" w:rsidR="0006695B" w:rsidRPr="006449A1" w:rsidRDefault="0006695B" w:rsidP="0006695B">
            <w:r>
              <w:rPr>
                <w:rFonts w:ascii="Arial" w:hAnsi="Arial" w:cs="Arial"/>
                <w:sz w:val="20"/>
                <w:szCs w:val="20"/>
              </w:rPr>
              <w:t>vc-exact_049.gr</w:t>
            </w:r>
          </w:p>
        </w:tc>
        <w:tc>
          <w:tcPr>
            <w:tcW w:w="1134" w:type="dxa"/>
            <w:tcBorders>
              <w:top w:val="nil"/>
              <w:left w:val="nil"/>
              <w:bottom w:val="nil"/>
              <w:right w:val="nil"/>
            </w:tcBorders>
            <w:hideMark/>
          </w:tcPr>
          <w:p w14:paraId="0A8A17D9" w14:textId="77777777" w:rsidR="0006695B" w:rsidRPr="006449A1" w:rsidRDefault="0006695B" w:rsidP="0006695B">
            <w:r w:rsidRPr="006449A1">
              <w:t>200</w:t>
            </w:r>
          </w:p>
        </w:tc>
        <w:tc>
          <w:tcPr>
            <w:tcW w:w="1842" w:type="dxa"/>
            <w:tcBorders>
              <w:top w:val="nil"/>
              <w:left w:val="nil"/>
              <w:bottom w:val="nil"/>
              <w:right w:val="nil"/>
            </w:tcBorders>
            <w:hideMark/>
          </w:tcPr>
          <w:p w14:paraId="6EC1994D" w14:textId="77777777" w:rsidR="0006695B" w:rsidRPr="006449A1" w:rsidRDefault="0006695B" w:rsidP="0006695B">
            <w:r w:rsidRPr="006449A1">
              <w:t>3.80338567</w:t>
            </w:r>
          </w:p>
        </w:tc>
        <w:tc>
          <w:tcPr>
            <w:tcW w:w="1134" w:type="dxa"/>
            <w:tcBorders>
              <w:top w:val="nil"/>
              <w:left w:val="nil"/>
              <w:bottom w:val="nil"/>
              <w:right w:val="nil"/>
            </w:tcBorders>
            <w:hideMark/>
          </w:tcPr>
          <w:p w14:paraId="14230507" w14:textId="77777777" w:rsidR="0006695B" w:rsidRPr="006449A1" w:rsidRDefault="0006695B" w:rsidP="0006695B">
            <w:r w:rsidRPr="006449A1">
              <w:t>344396</w:t>
            </w:r>
          </w:p>
        </w:tc>
      </w:tr>
      <w:tr w:rsidR="0006695B" w:rsidRPr="006449A1" w14:paraId="0079338D" w14:textId="77777777" w:rsidTr="0006695B">
        <w:trPr>
          <w:trHeight w:val="270"/>
        </w:trPr>
        <w:tc>
          <w:tcPr>
            <w:tcW w:w="2689" w:type="dxa"/>
            <w:tcBorders>
              <w:top w:val="nil"/>
              <w:left w:val="nil"/>
              <w:bottom w:val="nil"/>
              <w:right w:val="nil"/>
            </w:tcBorders>
            <w:noWrap/>
            <w:vAlign w:val="bottom"/>
            <w:hideMark/>
          </w:tcPr>
          <w:p w14:paraId="6106A41B" w14:textId="0CC7C955" w:rsidR="0006695B" w:rsidRPr="006449A1" w:rsidRDefault="0006695B" w:rsidP="0006695B">
            <w:r>
              <w:rPr>
                <w:rFonts w:ascii="Arial" w:hAnsi="Arial" w:cs="Arial"/>
                <w:sz w:val="20"/>
                <w:szCs w:val="20"/>
              </w:rPr>
              <w:t>vc-exact_059.gr</w:t>
            </w:r>
          </w:p>
        </w:tc>
        <w:tc>
          <w:tcPr>
            <w:tcW w:w="1134" w:type="dxa"/>
            <w:tcBorders>
              <w:top w:val="nil"/>
              <w:left w:val="nil"/>
              <w:bottom w:val="nil"/>
              <w:right w:val="nil"/>
            </w:tcBorders>
            <w:hideMark/>
          </w:tcPr>
          <w:p w14:paraId="56D27C7E" w14:textId="77777777" w:rsidR="0006695B" w:rsidRPr="006449A1" w:rsidRDefault="0006695B" w:rsidP="0006695B">
            <w:r w:rsidRPr="006449A1">
              <w:t>200</w:t>
            </w:r>
          </w:p>
        </w:tc>
        <w:tc>
          <w:tcPr>
            <w:tcW w:w="1842" w:type="dxa"/>
            <w:tcBorders>
              <w:top w:val="nil"/>
              <w:left w:val="nil"/>
              <w:bottom w:val="nil"/>
              <w:right w:val="nil"/>
            </w:tcBorders>
            <w:hideMark/>
          </w:tcPr>
          <w:p w14:paraId="63FEE20F" w14:textId="77777777" w:rsidR="0006695B" w:rsidRPr="006449A1" w:rsidRDefault="0006695B" w:rsidP="0006695B">
            <w:r w:rsidRPr="006449A1">
              <w:t>3.74029756</w:t>
            </w:r>
          </w:p>
        </w:tc>
        <w:tc>
          <w:tcPr>
            <w:tcW w:w="1134" w:type="dxa"/>
            <w:tcBorders>
              <w:top w:val="nil"/>
              <w:left w:val="nil"/>
              <w:bottom w:val="nil"/>
              <w:right w:val="nil"/>
            </w:tcBorders>
            <w:hideMark/>
          </w:tcPr>
          <w:p w14:paraId="4433560E" w14:textId="77777777" w:rsidR="0006695B" w:rsidRPr="006449A1" w:rsidRDefault="0006695B" w:rsidP="0006695B">
            <w:r w:rsidRPr="006449A1">
              <w:t>357562</w:t>
            </w:r>
          </w:p>
        </w:tc>
      </w:tr>
      <w:tr w:rsidR="0006695B" w:rsidRPr="006449A1" w14:paraId="09A2BB6A" w14:textId="77777777" w:rsidTr="0006695B">
        <w:trPr>
          <w:trHeight w:val="270"/>
        </w:trPr>
        <w:tc>
          <w:tcPr>
            <w:tcW w:w="2689" w:type="dxa"/>
            <w:tcBorders>
              <w:top w:val="nil"/>
              <w:left w:val="nil"/>
              <w:bottom w:val="nil"/>
              <w:right w:val="nil"/>
            </w:tcBorders>
            <w:noWrap/>
            <w:vAlign w:val="bottom"/>
            <w:hideMark/>
          </w:tcPr>
          <w:p w14:paraId="44BB613E" w14:textId="39F7AD32" w:rsidR="0006695B" w:rsidRPr="006449A1" w:rsidRDefault="0006695B" w:rsidP="0006695B">
            <w:r>
              <w:rPr>
                <w:rFonts w:ascii="Arial" w:hAnsi="Arial" w:cs="Arial"/>
                <w:sz w:val="20"/>
                <w:szCs w:val="20"/>
              </w:rPr>
              <w:t>vc-exact_031.gr</w:t>
            </w:r>
          </w:p>
        </w:tc>
        <w:tc>
          <w:tcPr>
            <w:tcW w:w="1134" w:type="dxa"/>
            <w:tcBorders>
              <w:top w:val="nil"/>
              <w:left w:val="nil"/>
              <w:bottom w:val="nil"/>
              <w:right w:val="nil"/>
            </w:tcBorders>
            <w:hideMark/>
          </w:tcPr>
          <w:p w14:paraId="638E6A21" w14:textId="77777777" w:rsidR="0006695B" w:rsidRPr="006449A1" w:rsidRDefault="0006695B" w:rsidP="0006695B">
            <w:r w:rsidRPr="006449A1">
              <w:t>200</w:t>
            </w:r>
          </w:p>
        </w:tc>
        <w:tc>
          <w:tcPr>
            <w:tcW w:w="1842" w:type="dxa"/>
            <w:tcBorders>
              <w:top w:val="nil"/>
              <w:left w:val="nil"/>
              <w:bottom w:val="nil"/>
              <w:right w:val="nil"/>
            </w:tcBorders>
            <w:hideMark/>
          </w:tcPr>
          <w:p w14:paraId="698A5ACA" w14:textId="77777777" w:rsidR="0006695B" w:rsidRPr="006449A1" w:rsidRDefault="0006695B" w:rsidP="0006695B">
            <w:r w:rsidRPr="006449A1">
              <w:t>3.44846995</w:t>
            </w:r>
          </w:p>
        </w:tc>
        <w:tc>
          <w:tcPr>
            <w:tcW w:w="1134" w:type="dxa"/>
            <w:tcBorders>
              <w:top w:val="nil"/>
              <w:left w:val="nil"/>
              <w:bottom w:val="nil"/>
              <w:right w:val="nil"/>
            </w:tcBorders>
            <w:hideMark/>
          </w:tcPr>
          <w:p w14:paraId="7BC9D950" w14:textId="77777777" w:rsidR="0006695B" w:rsidRPr="006449A1" w:rsidRDefault="0006695B" w:rsidP="0006695B">
            <w:r w:rsidRPr="006449A1">
              <w:t>340922</w:t>
            </w:r>
          </w:p>
        </w:tc>
      </w:tr>
      <w:tr w:rsidR="0006695B" w:rsidRPr="006449A1" w14:paraId="5529661A" w14:textId="77777777" w:rsidTr="0006695B">
        <w:trPr>
          <w:trHeight w:val="270"/>
        </w:trPr>
        <w:tc>
          <w:tcPr>
            <w:tcW w:w="2689" w:type="dxa"/>
            <w:tcBorders>
              <w:top w:val="nil"/>
              <w:left w:val="nil"/>
              <w:bottom w:val="nil"/>
              <w:right w:val="nil"/>
            </w:tcBorders>
            <w:noWrap/>
            <w:vAlign w:val="bottom"/>
            <w:hideMark/>
          </w:tcPr>
          <w:p w14:paraId="42FC93F8" w14:textId="671B4BC2" w:rsidR="0006695B" w:rsidRPr="006449A1" w:rsidRDefault="0006695B" w:rsidP="0006695B">
            <w:r>
              <w:rPr>
                <w:rFonts w:ascii="Arial" w:hAnsi="Arial" w:cs="Arial"/>
                <w:sz w:val="20"/>
                <w:szCs w:val="20"/>
              </w:rPr>
              <w:t>vc-exact_035.gr</w:t>
            </w:r>
          </w:p>
        </w:tc>
        <w:tc>
          <w:tcPr>
            <w:tcW w:w="1134" w:type="dxa"/>
            <w:tcBorders>
              <w:top w:val="nil"/>
              <w:left w:val="nil"/>
              <w:bottom w:val="nil"/>
              <w:right w:val="nil"/>
            </w:tcBorders>
            <w:hideMark/>
          </w:tcPr>
          <w:p w14:paraId="6EC56F5A" w14:textId="77777777" w:rsidR="0006695B" w:rsidRPr="006449A1" w:rsidRDefault="0006695B" w:rsidP="0006695B">
            <w:r w:rsidRPr="006449A1">
              <w:t>200</w:t>
            </w:r>
          </w:p>
        </w:tc>
        <w:tc>
          <w:tcPr>
            <w:tcW w:w="1842" w:type="dxa"/>
            <w:tcBorders>
              <w:top w:val="nil"/>
              <w:left w:val="nil"/>
              <w:bottom w:val="nil"/>
              <w:right w:val="nil"/>
            </w:tcBorders>
            <w:hideMark/>
          </w:tcPr>
          <w:p w14:paraId="274DBCDE" w14:textId="77777777" w:rsidR="0006695B" w:rsidRPr="006449A1" w:rsidRDefault="0006695B" w:rsidP="0006695B">
            <w:r w:rsidRPr="006449A1">
              <w:t>3.3451836</w:t>
            </w:r>
          </w:p>
        </w:tc>
        <w:tc>
          <w:tcPr>
            <w:tcW w:w="1134" w:type="dxa"/>
            <w:tcBorders>
              <w:top w:val="nil"/>
              <w:left w:val="nil"/>
              <w:bottom w:val="nil"/>
              <w:right w:val="nil"/>
            </w:tcBorders>
            <w:hideMark/>
          </w:tcPr>
          <w:p w14:paraId="6C535D26" w14:textId="77777777" w:rsidR="0006695B" w:rsidRPr="006449A1" w:rsidRDefault="0006695B" w:rsidP="0006695B">
            <w:r w:rsidRPr="006449A1">
              <w:t>336080</w:t>
            </w:r>
          </w:p>
        </w:tc>
      </w:tr>
      <w:tr w:rsidR="0006695B" w:rsidRPr="006449A1" w14:paraId="610442D4" w14:textId="77777777" w:rsidTr="0006695B">
        <w:trPr>
          <w:trHeight w:val="270"/>
        </w:trPr>
        <w:tc>
          <w:tcPr>
            <w:tcW w:w="2689" w:type="dxa"/>
            <w:tcBorders>
              <w:top w:val="nil"/>
              <w:left w:val="nil"/>
              <w:bottom w:val="nil"/>
              <w:right w:val="nil"/>
            </w:tcBorders>
            <w:noWrap/>
            <w:vAlign w:val="bottom"/>
            <w:hideMark/>
          </w:tcPr>
          <w:p w14:paraId="303ED17B" w14:textId="457B6DD1" w:rsidR="0006695B" w:rsidRPr="006449A1" w:rsidRDefault="0006695B" w:rsidP="0006695B">
            <w:r>
              <w:rPr>
                <w:rFonts w:ascii="Arial" w:hAnsi="Arial" w:cs="Arial"/>
                <w:sz w:val="20"/>
                <w:szCs w:val="20"/>
              </w:rPr>
              <w:t>vc-exact_037.gr</w:t>
            </w:r>
          </w:p>
        </w:tc>
        <w:tc>
          <w:tcPr>
            <w:tcW w:w="1134" w:type="dxa"/>
            <w:tcBorders>
              <w:top w:val="nil"/>
              <w:left w:val="nil"/>
              <w:bottom w:val="nil"/>
              <w:right w:val="nil"/>
            </w:tcBorders>
            <w:hideMark/>
          </w:tcPr>
          <w:p w14:paraId="74F733F2" w14:textId="77777777" w:rsidR="0006695B" w:rsidRPr="006449A1" w:rsidRDefault="0006695B" w:rsidP="0006695B">
            <w:r w:rsidRPr="006449A1">
              <w:t>198</w:t>
            </w:r>
          </w:p>
        </w:tc>
        <w:tc>
          <w:tcPr>
            <w:tcW w:w="1842" w:type="dxa"/>
            <w:tcBorders>
              <w:top w:val="nil"/>
              <w:left w:val="nil"/>
              <w:bottom w:val="nil"/>
              <w:right w:val="nil"/>
            </w:tcBorders>
            <w:hideMark/>
          </w:tcPr>
          <w:p w14:paraId="4A90CA11" w14:textId="77777777" w:rsidR="0006695B" w:rsidRPr="006449A1" w:rsidRDefault="0006695B" w:rsidP="0006695B">
            <w:r w:rsidRPr="006449A1">
              <w:t>3.2125033</w:t>
            </w:r>
          </w:p>
        </w:tc>
        <w:tc>
          <w:tcPr>
            <w:tcW w:w="1134" w:type="dxa"/>
            <w:tcBorders>
              <w:top w:val="nil"/>
              <w:left w:val="nil"/>
              <w:bottom w:val="nil"/>
              <w:right w:val="nil"/>
            </w:tcBorders>
            <w:hideMark/>
          </w:tcPr>
          <w:p w14:paraId="2FA4D175" w14:textId="77777777" w:rsidR="0006695B" w:rsidRPr="006449A1" w:rsidRDefault="0006695B" w:rsidP="0006695B">
            <w:r w:rsidRPr="006449A1">
              <w:t>343132</w:t>
            </w:r>
          </w:p>
        </w:tc>
      </w:tr>
      <w:tr w:rsidR="0006695B" w:rsidRPr="006449A1" w14:paraId="40453807" w14:textId="77777777" w:rsidTr="0006695B">
        <w:trPr>
          <w:trHeight w:val="270"/>
        </w:trPr>
        <w:tc>
          <w:tcPr>
            <w:tcW w:w="2689" w:type="dxa"/>
            <w:tcBorders>
              <w:top w:val="nil"/>
              <w:left w:val="nil"/>
              <w:bottom w:val="nil"/>
              <w:right w:val="nil"/>
            </w:tcBorders>
            <w:noWrap/>
            <w:vAlign w:val="bottom"/>
            <w:hideMark/>
          </w:tcPr>
          <w:p w14:paraId="7B84AA3C" w14:textId="0A131834" w:rsidR="0006695B" w:rsidRPr="006449A1" w:rsidRDefault="0006695B" w:rsidP="0006695B">
            <w:r>
              <w:rPr>
                <w:rFonts w:ascii="Arial" w:hAnsi="Arial" w:cs="Arial"/>
                <w:sz w:val="20"/>
                <w:szCs w:val="20"/>
              </w:rPr>
              <w:t>vc-exact_019.gr</w:t>
            </w:r>
          </w:p>
        </w:tc>
        <w:tc>
          <w:tcPr>
            <w:tcW w:w="1134" w:type="dxa"/>
            <w:tcBorders>
              <w:top w:val="nil"/>
              <w:left w:val="nil"/>
              <w:bottom w:val="nil"/>
              <w:right w:val="nil"/>
            </w:tcBorders>
            <w:hideMark/>
          </w:tcPr>
          <w:p w14:paraId="2B83BD3A" w14:textId="77777777" w:rsidR="0006695B" w:rsidRPr="006449A1" w:rsidRDefault="0006695B" w:rsidP="0006695B">
            <w:r w:rsidRPr="006449A1">
              <w:t>200</w:t>
            </w:r>
          </w:p>
        </w:tc>
        <w:tc>
          <w:tcPr>
            <w:tcW w:w="1842" w:type="dxa"/>
            <w:tcBorders>
              <w:top w:val="nil"/>
              <w:left w:val="nil"/>
              <w:bottom w:val="nil"/>
              <w:right w:val="nil"/>
            </w:tcBorders>
            <w:hideMark/>
          </w:tcPr>
          <w:p w14:paraId="77FF369B" w14:textId="77777777" w:rsidR="0006695B" w:rsidRPr="006449A1" w:rsidRDefault="0006695B" w:rsidP="0006695B">
            <w:r w:rsidRPr="006449A1">
              <w:t>3.12815104</w:t>
            </w:r>
          </w:p>
        </w:tc>
        <w:tc>
          <w:tcPr>
            <w:tcW w:w="1134" w:type="dxa"/>
            <w:tcBorders>
              <w:top w:val="nil"/>
              <w:left w:val="nil"/>
              <w:bottom w:val="nil"/>
              <w:right w:val="nil"/>
            </w:tcBorders>
            <w:hideMark/>
          </w:tcPr>
          <w:p w14:paraId="14DEBEAA" w14:textId="77777777" w:rsidR="0006695B" w:rsidRPr="006449A1" w:rsidRDefault="0006695B" w:rsidP="0006695B">
            <w:r w:rsidRPr="006449A1">
              <w:t>321772</w:t>
            </w:r>
          </w:p>
        </w:tc>
      </w:tr>
      <w:tr w:rsidR="0006695B" w:rsidRPr="006449A1" w14:paraId="57652D90" w14:textId="77777777" w:rsidTr="0006695B">
        <w:trPr>
          <w:trHeight w:val="270"/>
        </w:trPr>
        <w:tc>
          <w:tcPr>
            <w:tcW w:w="2689" w:type="dxa"/>
            <w:tcBorders>
              <w:top w:val="nil"/>
              <w:left w:val="nil"/>
              <w:bottom w:val="single" w:sz="12" w:space="0" w:color="auto"/>
              <w:right w:val="nil"/>
            </w:tcBorders>
            <w:noWrap/>
            <w:vAlign w:val="bottom"/>
            <w:hideMark/>
          </w:tcPr>
          <w:p w14:paraId="3A834E31" w14:textId="689CE74C" w:rsidR="0006695B" w:rsidRPr="006449A1" w:rsidRDefault="0006695B" w:rsidP="0006695B">
            <w:r>
              <w:rPr>
                <w:rFonts w:ascii="Arial" w:hAnsi="Arial" w:cs="Arial"/>
                <w:sz w:val="20"/>
                <w:szCs w:val="20"/>
              </w:rPr>
              <w:t>vc-exact_005.gr</w:t>
            </w:r>
          </w:p>
        </w:tc>
        <w:tc>
          <w:tcPr>
            <w:tcW w:w="1134" w:type="dxa"/>
            <w:tcBorders>
              <w:top w:val="nil"/>
              <w:left w:val="nil"/>
              <w:bottom w:val="single" w:sz="12" w:space="0" w:color="auto"/>
              <w:right w:val="nil"/>
            </w:tcBorders>
            <w:hideMark/>
          </w:tcPr>
          <w:p w14:paraId="5A5B8BFC" w14:textId="77777777" w:rsidR="0006695B" w:rsidRPr="006449A1" w:rsidRDefault="0006695B" w:rsidP="0006695B">
            <w:r w:rsidRPr="006449A1">
              <w:t>200</w:t>
            </w:r>
          </w:p>
        </w:tc>
        <w:tc>
          <w:tcPr>
            <w:tcW w:w="1842" w:type="dxa"/>
            <w:tcBorders>
              <w:top w:val="nil"/>
              <w:left w:val="nil"/>
              <w:bottom w:val="single" w:sz="12" w:space="0" w:color="auto"/>
              <w:right w:val="nil"/>
            </w:tcBorders>
            <w:hideMark/>
          </w:tcPr>
          <w:p w14:paraId="051628C1" w14:textId="77777777" w:rsidR="0006695B" w:rsidRPr="006449A1" w:rsidRDefault="0006695B" w:rsidP="0006695B">
            <w:r w:rsidRPr="006449A1">
              <w:t>2.71463387</w:t>
            </w:r>
          </w:p>
        </w:tc>
        <w:tc>
          <w:tcPr>
            <w:tcW w:w="1134" w:type="dxa"/>
            <w:tcBorders>
              <w:top w:val="nil"/>
              <w:left w:val="nil"/>
              <w:bottom w:val="single" w:sz="12" w:space="0" w:color="auto"/>
              <w:right w:val="nil"/>
            </w:tcBorders>
            <w:hideMark/>
          </w:tcPr>
          <w:p w14:paraId="3E261E4C" w14:textId="77777777" w:rsidR="0006695B" w:rsidRPr="006449A1" w:rsidRDefault="0006695B" w:rsidP="0006695B">
            <w:r w:rsidRPr="006449A1">
              <w:t>315270</w:t>
            </w:r>
          </w:p>
        </w:tc>
      </w:tr>
    </w:tbl>
    <w:p w14:paraId="5F91D2FD" w14:textId="77777777" w:rsidR="0026661F" w:rsidRDefault="0026661F" w:rsidP="0006695B"/>
    <w:p w14:paraId="78582067" w14:textId="77777777" w:rsidR="0026661F" w:rsidRDefault="0026661F" w:rsidP="0006695B">
      <w:r>
        <w:t>Results for final version of the algorith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134"/>
        <w:gridCol w:w="1394"/>
        <w:gridCol w:w="1842"/>
        <w:gridCol w:w="1134"/>
      </w:tblGrid>
      <w:tr w:rsidR="0026661F" w:rsidRPr="008361E2" w14:paraId="19DB177A" w14:textId="77777777" w:rsidTr="0006695B">
        <w:trPr>
          <w:trHeight w:val="270"/>
        </w:trPr>
        <w:tc>
          <w:tcPr>
            <w:tcW w:w="8193" w:type="dxa"/>
            <w:gridSpan w:val="5"/>
            <w:tcBorders>
              <w:bottom w:val="single" w:sz="12" w:space="0" w:color="auto"/>
            </w:tcBorders>
            <w:noWrap/>
            <w:hideMark/>
          </w:tcPr>
          <w:p w14:paraId="67E01038" w14:textId="77777777" w:rsidR="0026661F" w:rsidRPr="008361E2" w:rsidRDefault="0026661F" w:rsidP="0006695B">
            <w:r w:rsidRPr="008361E2">
              <w:t>PACE instances, timeout: 120 seconds, Graph.copy() used, local preprocessing used</w:t>
            </w:r>
          </w:p>
        </w:tc>
      </w:tr>
      <w:tr w:rsidR="0026661F" w:rsidRPr="008361E2" w14:paraId="1E388DDC" w14:textId="77777777" w:rsidTr="0006695B">
        <w:trPr>
          <w:trHeight w:val="270"/>
        </w:trPr>
        <w:tc>
          <w:tcPr>
            <w:tcW w:w="2689" w:type="dxa"/>
            <w:tcBorders>
              <w:top w:val="single" w:sz="12" w:space="0" w:color="auto"/>
              <w:bottom w:val="single" w:sz="6" w:space="0" w:color="auto"/>
            </w:tcBorders>
            <w:noWrap/>
            <w:hideMark/>
          </w:tcPr>
          <w:p w14:paraId="052062B7" w14:textId="77777777" w:rsidR="0026661F" w:rsidRPr="008361E2" w:rsidRDefault="0026661F" w:rsidP="0006695B">
            <w:r w:rsidRPr="008361E2">
              <w:t>instance</w:t>
            </w:r>
          </w:p>
        </w:tc>
        <w:tc>
          <w:tcPr>
            <w:tcW w:w="1134" w:type="dxa"/>
            <w:tcBorders>
              <w:top w:val="single" w:sz="12" w:space="0" w:color="auto"/>
              <w:bottom w:val="single" w:sz="6" w:space="0" w:color="auto"/>
            </w:tcBorders>
            <w:noWrap/>
            <w:hideMark/>
          </w:tcPr>
          <w:p w14:paraId="4677AD38" w14:textId="77777777" w:rsidR="0026661F" w:rsidRPr="008361E2" w:rsidRDefault="0026661F" w:rsidP="0006695B">
            <w:r w:rsidRPr="008361E2">
              <w:t>|V|</w:t>
            </w:r>
          </w:p>
        </w:tc>
        <w:tc>
          <w:tcPr>
            <w:tcW w:w="1394" w:type="dxa"/>
            <w:tcBorders>
              <w:top w:val="single" w:sz="12" w:space="0" w:color="auto"/>
              <w:bottom w:val="single" w:sz="6" w:space="0" w:color="auto"/>
            </w:tcBorders>
            <w:noWrap/>
            <w:hideMark/>
          </w:tcPr>
          <w:p w14:paraId="783D13A8" w14:textId="77777777" w:rsidR="0026661F" w:rsidRPr="008361E2" w:rsidRDefault="0026661F" w:rsidP="0006695B">
            <w:r w:rsidRPr="008361E2">
              <w:t>time elapsed</w:t>
            </w:r>
          </w:p>
        </w:tc>
        <w:tc>
          <w:tcPr>
            <w:tcW w:w="1842" w:type="dxa"/>
            <w:tcBorders>
              <w:top w:val="single" w:sz="12" w:space="0" w:color="auto"/>
              <w:bottom w:val="single" w:sz="6" w:space="0" w:color="auto"/>
            </w:tcBorders>
            <w:noWrap/>
            <w:hideMark/>
          </w:tcPr>
          <w:p w14:paraId="5A281DD3" w14:textId="77777777" w:rsidR="0026661F" w:rsidRPr="008361E2" w:rsidRDefault="0026661F" w:rsidP="0006695B">
            <w:r w:rsidRPr="008361E2">
              <w:t>v visited</w:t>
            </w:r>
          </w:p>
        </w:tc>
        <w:tc>
          <w:tcPr>
            <w:tcW w:w="1134" w:type="dxa"/>
            <w:tcBorders>
              <w:top w:val="single" w:sz="12" w:space="0" w:color="auto"/>
              <w:bottom w:val="single" w:sz="6" w:space="0" w:color="auto"/>
            </w:tcBorders>
            <w:noWrap/>
            <w:hideMark/>
          </w:tcPr>
          <w:p w14:paraId="500D02FD" w14:textId="77777777" w:rsidR="0026661F" w:rsidRPr="008361E2" w:rsidRDefault="0026661F" w:rsidP="0006695B">
            <w:r w:rsidRPr="008361E2">
              <w:t>VC size</w:t>
            </w:r>
          </w:p>
        </w:tc>
      </w:tr>
      <w:tr w:rsidR="0006695B" w:rsidRPr="008361E2" w14:paraId="26F9FAF8" w14:textId="77777777" w:rsidTr="0006695B">
        <w:trPr>
          <w:trHeight w:val="270"/>
        </w:trPr>
        <w:tc>
          <w:tcPr>
            <w:tcW w:w="2689" w:type="dxa"/>
            <w:tcBorders>
              <w:top w:val="single" w:sz="6" w:space="0" w:color="auto"/>
            </w:tcBorders>
            <w:noWrap/>
            <w:vAlign w:val="bottom"/>
            <w:hideMark/>
          </w:tcPr>
          <w:p w14:paraId="7AA7049D" w14:textId="722194E5" w:rsidR="0006695B" w:rsidRPr="008361E2" w:rsidRDefault="0006695B" w:rsidP="0006695B">
            <w:r>
              <w:rPr>
                <w:rFonts w:ascii="Arial" w:hAnsi="Arial" w:cs="Arial"/>
                <w:sz w:val="20"/>
                <w:szCs w:val="20"/>
              </w:rPr>
              <w:t>vc-exact_197.gr</w:t>
            </w:r>
          </w:p>
        </w:tc>
        <w:tc>
          <w:tcPr>
            <w:tcW w:w="1134" w:type="dxa"/>
            <w:tcBorders>
              <w:top w:val="single" w:sz="6" w:space="0" w:color="auto"/>
            </w:tcBorders>
            <w:noWrap/>
            <w:hideMark/>
          </w:tcPr>
          <w:p w14:paraId="7468F71D" w14:textId="77777777" w:rsidR="0006695B" w:rsidRPr="008361E2" w:rsidRDefault="0006695B" w:rsidP="0006695B">
            <w:r w:rsidRPr="008361E2">
              <w:t>1534</w:t>
            </w:r>
          </w:p>
        </w:tc>
        <w:tc>
          <w:tcPr>
            <w:tcW w:w="1394" w:type="dxa"/>
            <w:tcBorders>
              <w:top w:val="single" w:sz="6" w:space="0" w:color="auto"/>
            </w:tcBorders>
            <w:noWrap/>
            <w:hideMark/>
          </w:tcPr>
          <w:p w14:paraId="79DD0BF1" w14:textId="77777777" w:rsidR="0006695B" w:rsidRPr="008361E2" w:rsidRDefault="0006695B" w:rsidP="0006695B">
            <w:r w:rsidRPr="008361E2">
              <w:t>TIMEOUT</w:t>
            </w:r>
          </w:p>
        </w:tc>
        <w:tc>
          <w:tcPr>
            <w:tcW w:w="1842" w:type="dxa"/>
            <w:tcBorders>
              <w:top w:val="single" w:sz="6" w:space="0" w:color="auto"/>
            </w:tcBorders>
            <w:noWrap/>
            <w:hideMark/>
          </w:tcPr>
          <w:p w14:paraId="302018DC" w14:textId="77777777" w:rsidR="0006695B" w:rsidRPr="008361E2" w:rsidRDefault="0006695B" w:rsidP="0006695B">
            <w:r w:rsidRPr="008361E2">
              <w:t> </w:t>
            </w:r>
          </w:p>
        </w:tc>
        <w:tc>
          <w:tcPr>
            <w:tcW w:w="1134" w:type="dxa"/>
            <w:tcBorders>
              <w:top w:val="single" w:sz="6" w:space="0" w:color="auto"/>
            </w:tcBorders>
            <w:noWrap/>
            <w:hideMark/>
          </w:tcPr>
          <w:p w14:paraId="5A667095" w14:textId="77777777" w:rsidR="0006695B" w:rsidRPr="008361E2" w:rsidRDefault="0006695B" w:rsidP="0006695B">
            <w:r w:rsidRPr="008361E2">
              <w:t> </w:t>
            </w:r>
          </w:p>
        </w:tc>
      </w:tr>
      <w:tr w:rsidR="0006695B" w:rsidRPr="008361E2" w14:paraId="00C9B151" w14:textId="77777777" w:rsidTr="0006695B">
        <w:trPr>
          <w:trHeight w:val="270"/>
        </w:trPr>
        <w:tc>
          <w:tcPr>
            <w:tcW w:w="2689" w:type="dxa"/>
            <w:noWrap/>
            <w:vAlign w:val="bottom"/>
            <w:hideMark/>
          </w:tcPr>
          <w:p w14:paraId="5F1DB2B7" w14:textId="516CD29C" w:rsidR="0006695B" w:rsidRPr="008361E2" w:rsidRDefault="0006695B" w:rsidP="0006695B">
            <w:r>
              <w:rPr>
                <w:rFonts w:ascii="Arial" w:hAnsi="Arial" w:cs="Arial"/>
                <w:sz w:val="20"/>
                <w:szCs w:val="20"/>
              </w:rPr>
              <w:t>vc-exact_183.gr</w:t>
            </w:r>
          </w:p>
        </w:tc>
        <w:tc>
          <w:tcPr>
            <w:tcW w:w="1134" w:type="dxa"/>
            <w:noWrap/>
            <w:hideMark/>
          </w:tcPr>
          <w:p w14:paraId="115E0048" w14:textId="77777777" w:rsidR="0006695B" w:rsidRPr="008361E2" w:rsidRDefault="0006695B" w:rsidP="0006695B">
            <w:r w:rsidRPr="008361E2">
              <w:t>72420</w:t>
            </w:r>
          </w:p>
        </w:tc>
        <w:tc>
          <w:tcPr>
            <w:tcW w:w="1394" w:type="dxa"/>
            <w:noWrap/>
            <w:hideMark/>
          </w:tcPr>
          <w:p w14:paraId="5E3D8FEA" w14:textId="77777777" w:rsidR="0006695B" w:rsidRPr="008361E2" w:rsidRDefault="0006695B" w:rsidP="0006695B">
            <w:r w:rsidRPr="008361E2">
              <w:t>TIMEOUT</w:t>
            </w:r>
          </w:p>
        </w:tc>
        <w:tc>
          <w:tcPr>
            <w:tcW w:w="1842" w:type="dxa"/>
            <w:noWrap/>
            <w:hideMark/>
          </w:tcPr>
          <w:p w14:paraId="7AC6E1F7" w14:textId="77777777" w:rsidR="0006695B" w:rsidRPr="008361E2" w:rsidRDefault="0006695B" w:rsidP="0006695B">
            <w:r w:rsidRPr="008361E2">
              <w:t> </w:t>
            </w:r>
          </w:p>
        </w:tc>
        <w:tc>
          <w:tcPr>
            <w:tcW w:w="1134" w:type="dxa"/>
            <w:noWrap/>
            <w:hideMark/>
          </w:tcPr>
          <w:p w14:paraId="3AD7B864" w14:textId="77777777" w:rsidR="0006695B" w:rsidRPr="008361E2" w:rsidRDefault="0006695B" w:rsidP="0006695B">
            <w:r w:rsidRPr="008361E2">
              <w:t> </w:t>
            </w:r>
          </w:p>
        </w:tc>
      </w:tr>
      <w:tr w:rsidR="0006695B" w:rsidRPr="008361E2" w14:paraId="07626FF6" w14:textId="77777777" w:rsidTr="0006695B">
        <w:trPr>
          <w:trHeight w:val="270"/>
        </w:trPr>
        <w:tc>
          <w:tcPr>
            <w:tcW w:w="2689" w:type="dxa"/>
            <w:noWrap/>
            <w:vAlign w:val="bottom"/>
            <w:hideMark/>
          </w:tcPr>
          <w:p w14:paraId="54A433DC" w14:textId="4E5FE4BB" w:rsidR="0006695B" w:rsidRPr="008361E2" w:rsidRDefault="0006695B" w:rsidP="0006695B">
            <w:r>
              <w:rPr>
                <w:rFonts w:ascii="Arial" w:hAnsi="Arial" w:cs="Arial"/>
                <w:sz w:val="20"/>
                <w:szCs w:val="20"/>
              </w:rPr>
              <w:t>vc-exact_173.gr</w:t>
            </w:r>
          </w:p>
        </w:tc>
        <w:tc>
          <w:tcPr>
            <w:tcW w:w="1134" w:type="dxa"/>
            <w:noWrap/>
            <w:hideMark/>
          </w:tcPr>
          <w:p w14:paraId="3A666B0C" w14:textId="77777777" w:rsidR="0006695B" w:rsidRPr="008361E2" w:rsidRDefault="0006695B" w:rsidP="0006695B">
            <w:r w:rsidRPr="008361E2">
              <w:t>56860</w:t>
            </w:r>
          </w:p>
        </w:tc>
        <w:tc>
          <w:tcPr>
            <w:tcW w:w="1394" w:type="dxa"/>
            <w:noWrap/>
            <w:hideMark/>
          </w:tcPr>
          <w:p w14:paraId="06256E6D" w14:textId="77777777" w:rsidR="0006695B" w:rsidRPr="008361E2" w:rsidRDefault="0006695B" w:rsidP="0006695B">
            <w:r w:rsidRPr="008361E2">
              <w:t>TIMEOUT</w:t>
            </w:r>
          </w:p>
        </w:tc>
        <w:tc>
          <w:tcPr>
            <w:tcW w:w="1842" w:type="dxa"/>
            <w:noWrap/>
            <w:hideMark/>
          </w:tcPr>
          <w:p w14:paraId="6509EE83" w14:textId="77777777" w:rsidR="0006695B" w:rsidRPr="008361E2" w:rsidRDefault="0006695B" w:rsidP="0006695B">
            <w:r w:rsidRPr="008361E2">
              <w:t> </w:t>
            </w:r>
          </w:p>
        </w:tc>
        <w:tc>
          <w:tcPr>
            <w:tcW w:w="1134" w:type="dxa"/>
            <w:noWrap/>
            <w:hideMark/>
          </w:tcPr>
          <w:p w14:paraId="49100A28" w14:textId="77777777" w:rsidR="0006695B" w:rsidRPr="008361E2" w:rsidRDefault="0006695B" w:rsidP="0006695B">
            <w:r w:rsidRPr="008361E2">
              <w:t> </w:t>
            </w:r>
          </w:p>
        </w:tc>
      </w:tr>
      <w:tr w:rsidR="0006695B" w:rsidRPr="008361E2" w14:paraId="5AF4D60D" w14:textId="77777777" w:rsidTr="0006695B">
        <w:trPr>
          <w:trHeight w:val="270"/>
        </w:trPr>
        <w:tc>
          <w:tcPr>
            <w:tcW w:w="2689" w:type="dxa"/>
            <w:noWrap/>
            <w:vAlign w:val="bottom"/>
            <w:hideMark/>
          </w:tcPr>
          <w:p w14:paraId="666DD228" w14:textId="7C7ED04B" w:rsidR="0006695B" w:rsidRPr="008361E2" w:rsidRDefault="0006695B" w:rsidP="0006695B">
            <w:r>
              <w:rPr>
                <w:rFonts w:ascii="Arial" w:hAnsi="Arial" w:cs="Arial"/>
                <w:sz w:val="20"/>
                <w:szCs w:val="20"/>
              </w:rPr>
              <w:t>vc-exact_167.gr</w:t>
            </w:r>
          </w:p>
        </w:tc>
        <w:tc>
          <w:tcPr>
            <w:tcW w:w="1134" w:type="dxa"/>
            <w:noWrap/>
            <w:hideMark/>
          </w:tcPr>
          <w:p w14:paraId="1E2445AA" w14:textId="77777777" w:rsidR="0006695B" w:rsidRPr="008361E2" w:rsidRDefault="0006695B" w:rsidP="0006695B">
            <w:r w:rsidRPr="008361E2">
              <w:t>15783</w:t>
            </w:r>
          </w:p>
        </w:tc>
        <w:tc>
          <w:tcPr>
            <w:tcW w:w="1394" w:type="dxa"/>
            <w:noWrap/>
            <w:hideMark/>
          </w:tcPr>
          <w:p w14:paraId="70914B45" w14:textId="77777777" w:rsidR="0006695B" w:rsidRPr="008361E2" w:rsidRDefault="0006695B" w:rsidP="0006695B">
            <w:r w:rsidRPr="008361E2">
              <w:t>TIMEOUT</w:t>
            </w:r>
          </w:p>
        </w:tc>
        <w:tc>
          <w:tcPr>
            <w:tcW w:w="1842" w:type="dxa"/>
            <w:noWrap/>
            <w:hideMark/>
          </w:tcPr>
          <w:p w14:paraId="11017EF8" w14:textId="77777777" w:rsidR="0006695B" w:rsidRPr="008361E2" w:rsidRDefault="0006695B" w:rsidP="0006695B">
            <w:r w:rsidRPr="008361E2">
              <w:t> </w:t>
            </w:r>
          </w:p>
        </w:tc>
        <w:tc>
          <w:tcPr>
            <w:tcW w:w="1134" w:type="dxa"/>
            <w:noWrap/>
            <w:hideMark/>
          </w:tcPr>
          <w:p w14:paraId="0170AEF6" w14:textId="77777777" w:rsidR="0006695B" w:rsidRPr="008361E2" w:rsidRDefault="0006695B" w:rsidP="0006695B">
            <w:r w:rsidRPr="008361E2">
              <w:t> </w:t>
            </w:r>
          </w:p>
        </w:tc>
      </w:tr>
      <w:tr w:rsidR="0006695B" w:rsidRPr="008361E2" w14:paraId="5EACA41D" w14:textId="77777777" w:rsidTr="0006695B">
        <w:trPr>
          <w:trHeight w:val="270"/>
        </w:trPr>
        <w:tc>
          <w:tcPr>
            <w:tcW w:w="2689" w:type="dxa"/>
            <w:noWrap/>
            <w:vAlign w:val="bottom"/>
            <w:hideMark/>
          </w:tcPr>
          <w:p w14:paraId="7DC4A3E3" w14:textId="1BD09E74" w:rsidR="0006695B" w:rsidRPr="008361E2" w:rsidRDefault="0006695B" w:rsidP="0006695B">
            <w:r>
              <w:rPr>
                <w:rFonts w:ascii="Arial" w:hAnsi="Arial" w:cs="Arial"/>
                <w:sz w:val="20"/>
                <w:szCs w:val="20"/>
              </w:rPr>
              <w:t>vc-exact_161.gr</w:t>
            </w:r>
          </w:p>
        </w:tc>
        <w:tc>
          <w:tcPr>
            <w:tcW w:w="1134" w:type="dxa"/>
            <w:noWrap/>
            <w:hideMark/>
          </w:tcPr>
          <w:p w14:paraId="7BD027BC" w14:textId="77777777" w:rsidR="0006695B" w:rsidRPr="008361E2" w:rsidRDefault="0006695B" w:rsidP="0006695B">
            <w:r w:rsidRPr="008361E2">
              <w:t>138141</w:t>
            </w:r>
          </w:p>
        </w:tc>
        <w:tc>
          <w:tcPr>
            <w:tcW w:w="1394" w:type="dxa"/>
            <w:noWrap/>
            <w:hideMark/>
          </w:tcPr>
          <w:p w14:paraId="7B914344" w14:textId="77777777" w:rsidR="0006695B" w:rsidRPr="008361E2" w:rsidRDefault="0006695B" w:rsidP="0006695B">
            <w:r w:rsidRPr="008361E2">
              <w:t>TIMEOUT</w:t>
            </w:r>
          </w:p>
        </w:tc>
        <w:tc>
          <w:tcPr>
            <w:tcW w:w="1842" w:type="dxa"/>
            <w:noWrap/>
            <w:hideMark/>
          </w:tcPr>
          <w:p w14:paraId="0ECE7E2B" w14:textId="77777777" w:rsidR="0006695B" w:rsidRPr="008361E2" w:rsidRDefault="0006695B" w:rsidP="0006695B">
            <w:r w:rsidRPr="008361E2">
              <w:t> </w:t>
            </w:r>
          </w:p>
        </w:tc>
        <w:tc>
          <w:tcPr>
            <w:tcW w:w="1134" w:type="dxa"/>
            <w:noWrap/>
            <w:hideMark/>
          </w:tcPr>
          <w:p w14:paraId="22CAF1D8" w14:textId="77777777" w:rsidR="0006695B" w:rsidRPr="008361E2" w:rsidRDefault="0006695B" w:rsidP="0006695B">
            <w:r w:rsidRPr="008361E2">
              <w:t> </w:t>
            </w:r>
          </w:p>
        </w:tc>
      </w:tr>
      <w:tr w:rsidR="0006695B" w:rsidRPr="008361E2" w14:paraId="4424F889" w14:textId="77777777" w:rsidTr="0006695B">
        <w:trPr>
          <w:trHeight w:val="270"/>
        </w:trPr>
        <w:tc>
          <w:tcPr>
            <w:tcW w:w="2689" w:type="dxa"/>
            <w:noWrap/>
            <w:vAlign w:val="bottom"/>
            <w:hideMark/>
          </w:tcPr>
          <w:p w14:paraId="2020D2AA" w14:textId="2CFDA767" w:rsidR="0006695B" w:rsidRPr="008361E2" w:rsidRDefault="0006695B" w:rsidP="0006695B">
            <w:r>
              <w:rPr>
                <w:rFonts w:ascii="Arial" w:hAnsi="Arial" w:cs="Arial"/>
                <w:sz w:val="20"/>
                <w:szCs w:val="20"/>
              </w:rPr>
              <w:t>vc-exact_155.gr</w:t>
            </w:r>
          </w:p>
        </w:tc>
        <w:tc>
          <w:tcPr>
            <w:tcW w:w="1134" w:type="dxa"/>
            <w:noWrap/>
            <w:hideMark/>
          </w:tcPr>
          <w:p w14:paraId="263E8D57" w14:textId="77777777" w:rsidR="0006695B" w:rsidRPr="008361E2" w:rsidRDefault="0006695B" w:rsidP="0006695B">
            <w:r w:rsidRPr="008361E2">
              <w:t>26300</w:t>
            </w:r>
          </w:p>
        </w:tc>
        <w:tc>
          <w:tcPr>
            <w:tcW w:w="1394" w:type="dxa"/>
            <w:noWrap/>
            <w:hideMark/>
          </w:tcPr>
          <w:p w14:paraId="48C10451" w14:textId="77777777" w:rsidR="0006695B" w:rsidRPr="008361E2" w:rsidRDefault="0006695B" w:rsidP="0006695B">
            <w:r w:rsidRPr="008361E2">
              <w:t>TIMEOUT</w:t>
            </w:r>
          </w:p>
        </w:tc>
        <w:tc>
          <w:tcPr>
            <w:tcW w:w="1842" w:type="dxa"/>
            <w:noWrap/>
            <w:hideMark/>
          </w:tcPr>
          <w:p w14:paraId="2FCF7CBB" w14:textId="77777777" w:rsidR="0006695B" w:rsidRPr="008361E2" w:rsidRDefault="0006695B" w:rsidP="0006695B">
            <w:r w:rsidRPr="008361E2">
              <w:t> </w:t>
            </w:r>
          </w:p>
        </w:tc>
        <w:tc>
          <w:tcPr>
            <w:tcW w:w="1134" w:type="dxa"/>
            <w:noWrap/>
            <w:hideMark/>
          </w:tcPr>
          <w:p w14:paraId="45F0DB97" w14:textId="77777777" w:rsidR="0006695B" w:rsidRPr="008361E2" w:rsidRDefault="0006695B" w:rsidP="0006695B">
            <w:r w:rsidRPr="008361E2">
              <w:t> </w:t>
            </w:r>
          </w:p>
        </w:tc>
      </w:tr>
      <w:tr w:rsidR="0006695B" w:rsidRPr="008361E2" w14:paraId="33417713" w14:textId="77777777" w:rsidTr="0006695B">
        <w:trPr>
          <w:trHeight w:val="270"/>
        </w:trPr>
        <w:tc>
          <w:tcPr>
            <w:tcW w:w="2689" w:type="dxa"/>
            <w:noWrap/>
            <w:vAlign w:val="bottom"/>
            <w:hideMark/>
          </w:tcPr>
          <w:p w14:paraId="595F80F3" w14:textId="56E5C250" w:rsidR="0006695B" w:rsidRPr="008361E2" w:rsidRDefault="0006695B" w:rsidP="0006695B">
            <w:r>
              <w:rPr>
                <w:rFonts w:ascii="Arial" w:hAnsi="Arial" w:cs="Arial"/>
                <w:sz w:val="20"/>
                <w:szCs w:val="20"/>
              </w:rPr>
              <w:t>vc-exact_149.gr</w:t>
            </w:r>
          </w:p>
        </w:tc>
        <w:tc>
          <w:tcPr>
            <w:tcW w:w="1134" w:type="dxa"/>
            <w:noWrap/>
            <w:hideMark/>
          </w:tcPr>
          <w:p w14:paraId="3FE2DAAC" w14:textId="77777777" w:rsidR="0006695B" w:rsidRPr="008361E2" w:rsidRDefault="0006695B" w:rsidP="0006695B">
            <w:r w:rsidRPr="008361E2">
              <w:t>26300</w:t>
            </w:r>
          </w:p>
        </w:tc>
        <w:tc>
          <w:tcPr>
            <w:tcW w:w="1394" w:type="dxa"/>
            <w:noWrap/>
            <w:hideMark/>
          </w:tcPr>
          <w:p w14:paraId="7CEBBDA4" w14:textId="77777777" w:rsidR="0006695B" w:rsidRPr="008361E2" w:rsidRDefault="0006695B" w:rsidP="0006695B">
            <w:r w:rsidRPr="008361E2">
              <w:t>TIMEOUT</w:t>
            </w:r>
          </w:p>
        </w:tc>
        <w:tc>
          <w:tcPr>
            <w:tcW w:w="1842" w:type="dxa"/>
            <w:noWrap/>
            <w:hideMark/>
          </w:tcPr>
          <w:p w14:paraId="7AD72F84" w14:textId="77777777" w:rsidR="0006695B" w:rsidRPr="008361E2" w:rsidRDefault="0006695B" w:rsidP="0006695B">
            <w:r w:rsidRPr="008361E2">
              <w:t> </w:t>
            </w:r>
          </w:p>
        </w:tc>
        <w:tc>
          <w:tcPr>
            <w:tcW w:w="1134" w:type="dxa"/>
            <w:noWrap/>
            <w:hideMark/>
          </w:tcPr>
          <w:p w14:paraId="2C46CD5F" w14:textId="77777777" w:rsidR="0006695B" w:rsidRPr="008361E2" w:rsidRDefault="0006695B" w:rsidP="0006695B">
            <w:r w:rsidRPr="008361E2">
              <w:t> </w:t>
            </w:r>
          </w:p>
        </w:tc>
      </w:tr>
      <w:tr w:rsidR="0006695B" w:rsidRPr="008361E2" w14:paraId="607E4644" w14:textId="77777777" w:rsidTr="0006695B">
        <w:trPr>
          <w:trHeight w:val="270"/>
        </w:trPr>
        <w:tc>
          <w:tcPr>
            <w:tcW w:w="2689" w:type="dxa"/>
            <w:noWrap/>
            <w:vAlign w:val="bottom"/>
            <w:hideMark/>
          </w:tcPr>
          <w:p w14:paraId="7181EB44" w14:textId="3CA9934E" w:rsidR="0006695B" w:rsidRPr="008361E2" w:rsidRDefault="0006695B" w:rsidP="0006695B">
            <w:r>
              <w:rPr>
                <w:rFonts w:ascii="Arial" w:hAnsi="Arial" w:cs="Arial"/>
                <w:sz w:val="20"/>
                <w:szCs w:val="20"/>
              </w:rPr>
              <w:t>vc-exact_143.gr</w:t>
            </w:r>
          </w:p>
        </w:tc>
        <w:tc>
          <w:tcPr>
            <w:tcW w:w="1134" w:type="dxa"/>
            <w:noWrap/>
            <w:hideMark/>
          </w:tcPr>
          <w:p w14:paraId="202B87F7" w14:textId="77777777" w:rsidR="0006695B" w:rsidRPr="008361E2" w:rsidRDefault="0006695B" w:rsidP="0006695B">
            <w:r w:rsidRPr="008361E2">
              <w:t>18096</w:t>
            </w:r>
          </w:p>
        </w:tc>
        <w:tc>
          <w:tcPr>
            <w:tcW w:w="1394" w:type="dxa"/>
            <w:noWrap/>
            <w:hideMark/>
          </w:tcPr>
          <w:p w14:paraId="410BD6BD" w14:textId="77777777" w:rsidR="0006695B" w:rsidRPr="008361E2" w:rsidRDefault="0006695B" w:rsidP="0006695B">
            <w:r w:rsidRPr="008361E2">
              <w:t>TIMEOUT</w:t>
            </w:r>
          </w:p>
        </w:tc>
        <w:tc>
          <w:tcPr>
            <w:tcW w:w="1842" w:type="dxa"/>
            <w:noWrap/>
            <w:hideMark/>
          </w:tcPr>
          <w:p w14:paraId="7E39D97D" w14:textId="77777777" w:rsidR="0006695B" w:rsidRPr="008361E2" w:rsidRDefault="0006695B" w:rsidP="0006695B">
            <w:r w:rsidRPr="008361E2">
              <w:t> </w:t>
            </w:r>
          </w:p>
        </w:tc>
        <w:tc>
          <w:tcPr>
            <w:tcW w:w="1134" w:type="dxa"/>
            <w:noWrap/>
            <w:hideMark/>
          </w:tcPr>
          <w:p w14:paraId="0C597F88" w14:textId="77777777" w:rsidR="0006695B" w:rsidRPr="008361E2" w:rsidRDefault="0006695B" w:rsidP="0006695B">
            <w:r w:rsidRPr="008361E2">
              <w:t> </w:t>
            </w:r>
          </w:p>
        </w:tc>
      </w:tr>
      <w:tr w:rsidR="0006695B" w:rsidRPr="008361E2" w14:paraId="158B1AD8" w14:textId="77777777" w:rsidTr="0006695B">
        <w:trPr>
          <w:trHeight w:val="270"/>
        </w:trPr>
        <w:tc>
          <w:tcPr>
            <w:tcW w:w="2689" w:type="dxa"/>
            <w:noWrap/>
            <w:vAlign w:val="bottom"/>
            <w:hideMark/>
          </w:tcPr>
          <w:p w14:paraId="675A91F1" w14:textId="15E60B61" w:rsidR="0006695B" w:rsidRPr="008361E2" w:rsidRDefault="0006695B" w:rsidP="0006695B">
            <w:r>
              <w:rPr>
                <w:rFonts w:ascii="Arial" w:hAnsi="Arial" w:cs="Arial"/>
                <w:sz w:val="20"/>
                <w:szCs w:val="20"/>
              </w:rPr>
              <w:t>vc-exact_137.gr</w:t>
            </w:r>
          </w:p>
        </w:tc>
        <w:tc>
          <w:tcPr>
            <w:tcW w:w="1134" w:type="dxa"/>
            <w:noWrap/>
            <w:hideMark/>
          </w:tcPr>
          <w:p w14:paraId="189DB254" w14:textId="77777777" w:rsidR="0006695B" w:rsidRPr="008361E2" w:rsidRDefault="0006695B" w:rsidP="0006695B">
            <w:r w:rsidRPr="008361E2">
              <w:t>26300</w:t>
            </w:r>
          </w:p>
        </w:tc>
        <w:tc>
          <w:tcPr>
            <w:tcW w:w="1394" w:type="dxa"/>
            <w:noWrap/>
            <w:hideMark/>
          </w:tcPr>
          <w:p w14:paraId="74CF09F1" w14:textId="77777777" w:rsidR="0006695B" w:rsidRPr="008361E2" w:rsidRDefault="0006695B" w:rsidP="0006695B">
            <w:r w:rsidRPr="008361E2">
              <w:t>TIMEOUT</w:t>
            </w:r>
          </w:p>
        </w:tc>
        <w:tc>
          <w:tcPr>
            <w:tcW w:w="1842" w:type="dxa"/>
            <w:noWrap/>
            <w:hideMark/>
          </w:tcPr>
          <w:p w14:paraId="45BD630E" w14:textId="77777777" w:rsidR="0006695B" w:rsidRPr="008361E2" w:rsidRDefault="0006695B" w:rsidP="0006695B">
            <w:r w:rsidRPr="008361E2">
              <w:t> </w:t>
            </w:r>
          </w:p>
        </w:tc>
        <w:tc>
          <w:tcPr>
            <w:tcW w:w="1134" w:type="dxa"/>
            <w:noWrap/>
            <w:hideMark/>
          </w:tcPr>
          <w:p w14:paraId="0D8DD759" w14:textId="77777777" w:rsidR="0006695B" w:rsidRPr="008361E2" w:rsidRDefault="0006695B" w:rsidP="0006695B">
            <w:r w:rsidRPr="008361E2">
              <w:t> </w:t>
            </w:r>
          </w:p>
        </w:tc>
      </w:tr>
      <w:tr w:rsidR="0006695B" w:rsidRPr="008361E2" w14:paraId="7614FBEA" w14:textId="77777777" w:rsidTr="0006695B">
        <w:trPr>
          <w:trHeight w:val="270"/>
        </w:trPr>
        <w:tc>
          <w:tcPr>
            <w:tcW w:w="2689" w:type="dxa"/>
            <w:noWrap/>
            <w:vAlign w:val="bottom"/>
            <w:hideMark/>
          </w:tcPr>
          <w:p w14:paraId="14919C13" w14:textId="3B3152F9" w:rsidR="0006695B" w:rsidRPr="008361E2" w:rsidRDefault="0006695B" w:rsidP="0006695B">
            <w:r>
              <w:rPr>
                <w:rFonts w:ascii="Arial" w:hAnsi="Arial" w:cs="Arial"/>
                <w:sz w:val="20"/>
                <w:szCs w:val="20"/>
              </w:rPr>
              <w:t>vc-exact_135.gr</w:t>
            </w:r>
          </w:p>
        </w:tc>
        <w:tc>
          <w:tcPr>
            <w:tcW w:w="1134" w:type="dxa"/>
            <w:noWrap/>
            <w:hideMark/>
          </w:tcPr>
          <w:p w14:paraId="311D42F2" w14:textId="77777777" w:rsidR="0006695B" w:rsidRPr="008361E2" w:rsidRDefault="0006695B" w:rsidP="0006695B">
            <w:r w:rsidRPr="008361E2">
              <w:t>26300</w:t>
            </w:r>
          </w:p>
        </w:tc>
        <w:tc>
          <w:tcPr>
            <w:tcW w:w="1394" w:type="dxa"/>
            <w:noWrap/>
            <w:hideMark/>
          </w:tcPr>
          <w:p w14:paraId="4A9E00AD" w14:textId="77777777" w:rsidR="0006695B" w:rsidRPr="008361E2" w:rsidRDefault="0006695B" w:rsidP="0006695B">
            <w:r w:rsidRPr="008361E2">
              <w:t>TIMEOUT</w:t>
            </w:r>
          </w:p>
        </w:tc>
        <w:tc>
          <w:tcPr>
            <w:tcW w:w="1842" w:type="dxa"/>
            <w:noWrap/>
            <w:hideMark/>
          </w:tcPr>
          <w:p w14:paraId="2A8CC09E" w14:textId="77777777" w:rsidR="0006695B" w:rsidRPr="008361E2" w:rsidRDefault="0006695B" w:rsidP="0006695B">
            <w:r w:rsidRPr="008361E2">
              <w:t> </w:t>
            </w:r>
          </w:p>
        </w:tc>
        <w:tc>
          <w:tcPr>
            <w:tcW w:w="1134" w:type="dxa"/>
            <w:noWrap/>
            <w:hideMark/>
          </w:tcPr>
          <w:p w14:paraId="74C64A15" w14:textId="77777777" w:rsidR="0006695B" w:rsidRPr="008361E2" w:rsidRDefault="0006695B" w:rsidP="0006695B">
            <w:r w:rsidRPr="008361E2">
              <w:t> </w:t>
            </w:r>
          </w:p>
        </w:tc>
      </w:tr>
      <w:tr w:rsidR="0006695B" w:rsidRPr="008361E2" w14:paraId="2CA73ABB" w14:textId="77777777" w:rsidTr="0006695B">
        <w:trPr>
          <w:trHeight w:val="270"/>
        </w:trPr>
        <w:tc>
          <w:tcPr>
            <w:tcW w:w="2689" w:type="dxa"/>
            <w:noWrap/>
            <w:vAlign w:val="bottom"/>
            <w:hideMark/>
          </w:tcPr>
          <w:p w14:paraId="1E113C9E" w14:textId="7ECB450C" w:rsidR="0006695B" w:rsidRPr="008361E2" w:rsidRDefault="0006695B" w:rsidP="0006695B">
            <w:r>
              <w:rPr>
                <w:rFonts w:ascii="Arial" w:hAnsi="Arial" w:cs="Arial"/>
                <w:sz w:val="20"/>
                <w:szCs w:val="20"/>
              </w:rPr>
              <w:t>vc-exact_133.gr</w:t>
            </w:r>
          </w:p>
        </w:tc>
        <w:tc>
          <w:tcPr>
            <w:tcW w:w="1134" w:type="dxa"/>
            <w:noWrap/>
            <w:hideMark/>
          </w:tcPr>
          <w:p w14:paraId="164F2F93" w14:textId="77777777" w:rsidR="0006695B" w:rsidRPr="008361E2" w:rsidRDefault="0006695B" w:rsidP="0006695B">
            <w:r w:rsidRPr="008361E2">
              <w:t>15783</w:t>
            </w:r>
          </w:p>
        </w:tc>
        <w:tc>
          <w:tcPr>
            <w:tcW w:w="1394" w:type="dxa"/>
            <w:noWrap/>
            <w:hideMark/>
          </w:tcPr>
          <w:p w14:paraId="76E0DA63" w14:textId="77777777" w:rsidR="0006695B" w:rsidRPr="008361E2" w:rsidRDefault="0006695B" w:rsidP="0006695B">
            <w:r w:rsidRPr="008361E2">
              <w:t>TIMEOUT</w:t>
            </w:r>
          </w:p>
        </w:tc>
        <w:tc>
          <w:tcPr>
            <w:tcW w:w="1842" w:type="dxa"/>
            <w:noWrap/>
            <w:hideMark/>
          </w:tcPr>
          <w:p w14:paraId="2B270CD0" w14:textId="77777777" w:rsidR="0006695B" w:rsidRPr="008361E2" w:rsidRDefault="0006695B" w:rsidP="0006695B">
            <w:r w:rsidRPr="008361E2">
              <w:t> </w:t>
            </w:r>
          </w:p>
        </w:tc>
        <w:tc>
          <w:tcPr>
            <w:tcW w:w="1134" w:type="dxa"/>
            <w:noWrap/>
            <w:hideMark/>
          </w:tcPr>
          <w:p w14:paraId="1423635A" w14:textId="77777777" w:rsidR="0006695B" w:rsidRPr="008361E2" w:rsidRDefault="0006695B" w:rsidP="0006695B">
            <w:r w:rsidRPr="008361E2">
              <w:t> </w:t>
            </w:r>
          </w:p>
        </w:tc>
      </w:tr>
      <w:tr w:rsidR="0006695B" w:rsidRPr="008361E2" w14:paraId="3DFD9ADC" w14:textId="77777777" w:rsidTr="0006695B">
        <w:trPr>
          <w:trHeight w:val="270"/>
        </w:trPr>
        <w:tc>
          <w:tcPr>
            <w:tcW w:w="2689" w:type="dxa"/>
            <w:noWrap/>
            <w:vAlign w:val="bottom"/>
            <w:hideMark/>
          </w:tcPr>
          <w:p w14:paraId="2684D2E7" w14:textId="3AFBBE94" w:rsidR="0006695B" w:rsidRPr="008361E2" w:rsidRDefault="0006695B" w:rsidP="0006695B">
            <w:r>
              <w:rPr>
                <w:rFonts w:ascii="Arial" w:hAnsi="Arial" w:cs="Arial"/>
                <w:sz w:val="20"/>
                <w:szCs w:val="20"/>
              </w:rPr>
              <w:t>vc-exact_125.gr</w:t>
            </w:r>
          </w:p>
        </w:tc>
        <w:tc>
          <w:tcPr>
            <w:tcW w:w="1134" w:type="dxa"/>
            <w:noWrap/>
            <w:hideMark/>
          </w:tcPr>
          <w:p w14:paraId="509BBFE2" w14:textId="77777777" w:rsidR="0006695B" w:rsidRPr="008361E2" w:rsidRDefault="0006695B" w:rsidP="0006695B">
            <w:r w:rsidRPr="008361E2">
              <w:t>26300</w:t>
            </w:r>
          </w:p>
        </w:tc>
        <w:tc>
          <w:tcPr>
            <w:tcW w:w="1394" w:type="dxa"/>
            <w:noWrap/>
            <w:hideMark/>
          </w:tcPr>
          <w:p w14:paraId="021D2463" w14:textId="77777777" w:rsidR="0006695B" w:rsidRPr="008361E2" w:rsidRDefault="0006695B" w:rsidP="0006695B">
            <w:r w:rsidRPr="008361E2">
              <w:t>TIMEOUT</w:t>
            </w:r>
          </w:p>
        </w:tc>
        <w:tc>
          <w:tcPr>
            <w:tcW w:w="1842" w:type="dxa"/>
            <w:noWrap/>
            <w:hideMark/>
          </w:tcPr>
          <w:p w14:paraId="330990EE" w14:textId="77777777" w:rsidR="0006695B" w:rsidRPr="008361E2" w:rsidRDefault="0006695B" w:rsidP="0006695B">
            <w:r w:rsidRPr="008361E2">
              <w:t> </w:t>
            </w:r>
          </w:p>
        </w:tc>
        <w:tc>
          <w:tcPr>
            <w:tcW w:w="1134" w:type="dxa"/>
            <w:noWrap/>
            <w:hideMark/>
          </w:tcPr>
          <w:p w14:paraId="1109BF53" w14:textId="77777777" w:rsidR="0006695B" w:rsidRPr="008361E2" w:rsidRDefault="0006695B" w:rsidP="0006695B">
            <w:r w:rsidRPr="008361E2">
              <w:t> </w:t>
            </w:r>
          </w:p>
        </w:tc>
      </w:tr>
      <w:tr w:rsidR="0006695B" w:rsidRPr="008361E2" w14:paraId="447FA7AC" w14:textId="77777777" w:rsidTr="0006695B">
        <w:trPr>
          <w:trHeight w:val="270"/>
        </w:trPr>
        <w:tc>
          <w:tcPr>
            <w:tcW w:w="2689" w:type="dxa"/>
            <w:noWrap/>
            <w:vAlign w:val="bottom"/>
            <w:hideMark/>
          </w:tcPr>
          <w:p w14:paraId="452ABD3E" w14:textId="172EE0F9" w:rsidR="0006695B" w:rsidRPr="008361E2" w:rsidRDefault="0006695B" w:rsidP="0006695B">
            <w:r>
              <w:rPr>
                <w:rFonts w:ascii="Arial" w:hAnsi="Arial" w:cs="Arial"/>
                <w:sz w:val="20"/>
                <w:szCs w:val="20"/>
              </w:rPr>
              <w:t>vc-exact_123.gr</w:t>
            </w:r>
          </w:p>
        </w:tc>
        <w:tc>
          <w:tcPr>
            <w:tcW w:w="1134" w:type="dxa"/>
            <w:noWrap/>
            <w:hideMark/>
          </w:tcPr>
          <w:p w14:paraId="13AACCC4" w14:textId="77777777" w:rsidR="0006695B" w:rsidRPr="008361E2" w:rsidRDefault="0006695B" w:rsidP="0006695B">
            <w:r w:rsidRPr="008361E2">
              <w:t>26300</w:t>
            </w:r>
          </w:p>
        </w:tc>
        <w:tc>
          <w:tcPr>
            <w:tcW w:w="1394" w:type="dxa"/>
            <w:noWrap/>
            <w:hideMark/>
          </w:tcPr>
          <w:p w14:paraId="1A7E3B7F" w14:textId="77777777" w:rsidR="0006695B" w:rsidRPr="008361E2" w:rsidRDefault="0006695B" w:rsidP="0006695B">
            <w:r w:rsidRPr="008361E2">
              <w:t>TIMEOUT</w:t>
            </w:r>
          </w:p>
        </w:tc>
        <w:tc>
          <w:tcPr>
            <w:tcW w:w="1842" w:type="dxa"/>
            <w:noWrap/>
            <w:hideMark/>
          </w:tcPr>
          <w:p w14:paraId="77BD24C4" w14:textId="77777777" w:rsidR="0006695B" w:rsidRPr="008361E2" w:rsidRDefault="0006695B" w:rsidP="0006695B">
            <w:r w:rsidRPr="008361E2">
              <w:t> </w:t>
            </w:r>
          </w:p>
        </w:tc>
        <w:tc>
          <w:tcPr>
            <w:tcW w:w="1134" w:type="dxa"/>
            <w:noWrap/>
            <w:hideMark/>
          </w:tcPr>
          <w:p w14:paraId="2E3864CC" w14:textId="77777777" w:rsidR="0006695B" w:rsidRPr="008361E2" w:rsidRDefault="0006695B" w:rsidP="0006695B">
            <w:r w:rsidRPr="008361E2">
              <w:t> </w:t>
            </w:r>
          </w:p>
        </w:tc>
      </w:tr>
      <w:tr w:rsidR="0006695B" w:rsidRPr="008361E2" w14:paraId="428A5523" w14:textId="77777777" w:rsidTr="0006695B">
        <w:trPr>
          <w:trHeight w:val="270"/>
        </w:trPr>
        <w:tc>
          <w:tcPr>
            <w:tcW w:w="2689" w:type="dxa"/>
            <w:noWrap/>
            <w:vAlign w:val="bottom"/>
            <w:hideMark/>
          </w:tcPr>
          <w:p w14:paraId="705048D9" w14:textId="5BC44DE9" w:rsidR="0006695B" w:rsidRPr="008361E2" w:rsidRDefault="0006695B" w:rsidP="0006695B">
            <w:r>
              <w:rPr>
                <w:rFonts w:ascii="Arial" w:hAnsi="Arial" w:cs="Arial"/>
                <w:sz w:val="20"/>
                <w:szCs w:val="20"/>
              </w:rPr>
              <w:t>vc-exact_119.gr</w:t>
            </w:r>
          </w:p>
        </w:tc>
        <w:tc>
          <w:tcPr>
            <w:tcW w:w="1134" w:type="dxa"/>
            <w:noWrap/>
            <w:hideMark/>
          </w:tcPr>
          <w:p w14:paraId="5307A517" w14:textId="77777777" w:rsidR="0006695B" w:rsidRPr="008361E2" w:rsidRDefault="0006695B" w:rsidP="0006695B">
            <w:r w:rsidRPr="008361E2">
              <w:t>18096</w:t>
            </w:r>
          </w:p>
        </w:tc>
        <w:tc>
          <w:tcPr>
            <w:tcW w:w="1394" w:type="dxa"/>
            <w:noWrap/>
            <w:hideMark/>
          </w:tcPr>
          <w:p w14:paraId="675551B9" w14:textId="77777777" w:rsidR="0006695B" w:rsidRPr="008361E2" w:rsidRDefault="0006695B" w:rsidP="0006695B">
            <w:r w:rsidRPr="008361E2">
              <w:t>TIMEOUT</w:t>
            </w:r>
          </w:p>
        </w:tc>
        <w:tc>
          <w:tcPr>
            <w:tcW w:w="1842" w:type="dxa"/>
            <w:noWrap/>
            <w:hideMark/>
          </w:tcPr>
          <w:p w14:paraId="4F2D1566" w14:textId="77777777" w:rsidR="0006695B" w:rsidRPr="008361E2" w:rsidRDefault="0006695B" w:rsidP="0006695B">
            <w:r w:rsidRPr="008361E2">
              <w:t> </w:t>
            </w:r>
          </w:p>
        </w:tc>
        <w:tc>
          <w:tcPr>
            <w:tcW w:w="1134" w:type="dxa"/>
            <w:noWrap/>
            <w:hideMark/>
          </w:tcPr>
          <w:p w14:paraId="0F9AD92D" w14:textId="77777777" w:rsidR="0006695B" w:rsidRPr="008361E2" w:rsidRDefault="0006695B" w:rsidP="0006695B">
            <w:r w:rsidRPr="008361E2">
              <w:t> </w:t>
            </w:r>
          </w:p>
        </w:tc>
      </w:tr>
      <w:tr w:rsidR="0006695B" w:rsidRPr="008361E2" w14:paraId="48F9C05A" w14:textId="77777777" w:rsidTr="0006695B">
        <w:trPr>
          <w:trHeight w:val="270"/>
        </w:trPr>
        <w:tc>
          <w:tcPr>
            <w:tcW w:w="2689" w:type="dxa"/>
            <w:noWrap/>
            <w:vAlign w:val="bottom"/>
            <w:hideMark/>
          </w:tcPr>
          <w:p w14:paraId="4FF0E59F" w14:textId="04145B7A" w:rsidR="0006695B" w:rsidRPr="008361E2" w:rsidRDefault="0006695B" w:rsidP="0006695B">
            <w:r>
              <w:rPr>
                <w:rFonts w:ascii="Arial" w:hAnsi="Arial" w:cs="Arial"/>
                <w:sz w:val="20"/>
                <w:szCs w:val="20"/>
              </w:rPr>
              <w:t>vc-exact_113.gr</w:t>
            </w:r>
          </w:p>
        </w:tc>
        <w:tc>
          <w:tcPr>
            <w:tcW w:w="1134" w:type="dxa"/>
            <w:noWrap/>
            <w:hideMark/>
          </w:tcPr>
          <w:p w14:paraId="67A5F0A8" w14:textId="77777777" w:rsidR="0006695B" w:rsidRPr="008361E2" w:rsidRDefault="0006695B" w:rsidP="0006695B">
            <w:r w:rsidRPr="008361E2">
              <w:t>26300</w:t>
            </w:r>
          </w:p>
        </w:tc>
        <w:tc>
          <w:tcPr>
            <w:tcW w:w="1394" w:type="dxa"/>
            <w:noWrap/>
            <w:hideMark/>
          </w:tcPr>
          <w:p w14:paraId="640E4C73" w14:textId="77777777" w:rsidR="0006695B" w:rsidRPr="008361E2" w:rsidRDefault="0006695B" w:rsidP="0006695B">
            <w:r w:rsidRPr="008361E2">
              <w:t>TIMEOUT</w:t>
            </w:r>
          </w:p>
        </w:tc>
        <w:tc>
          <w:tcPr>
            <w:tcW w:w="1842" w:type="dxa"/>
            <w:noWrap/>
            <w:hideMark/>
          </w:tcPr>
          <w:p w14:paraId="1397B571" w14:textId="77777777" w:rsidR="0006695B" w:rsidRPr="008361E2" w:rsidRDefault="0006695B" w:rsidP="0006695B">
            <w:r w:rsidRPr="008361E2">
              <w:t> </w:t>
            </w:r>
          </w:p>
        </w:tc>
        <w:tc>
          <w:tcPr>
            <w:tcW w:w="1134" w:type="dxa"/>
            <w:noWrap/>
            <w:hideMark/>
          </w:tcPr>
          <w:p w14:paraId="3E18657A" w14:textId="77777777" w:rsidR="0006695B" w:rsidRPr="008361E2" w:rsidRDefault="0006695B" w:rsidP="0006695B">
            <w:r w:rsidRPr="008361E2">
              <w:t> </w:t>
            </w:r>
          </w:p>
        </w:tc>
      </w:tr>
      <w:tr w:rsidR="0006695B" w:rsidRPr="008361E2" w14:paraId="7ABE907A" w14:textId="77777777" w:rsidTr="0006695B">
        <w:trPr>
          <w:trHeight w:val="270"/>
        </w:trPr>
        <w:tc>
          <w:tcPr>
            <w:tcW w:w="2689" w:type="dxa"/>
            <w:noWrap/>
            <w:vAlign w:val="bottom"/>
            <w:hideMark/>
          </w:tcPr>
          <w:p w14:paraId="30551E07" w14:textId="2C7D60F1" w:rsidR="0006695B" w:rsidRPr="008361E2" w:rsidRDefault="0006695B" w:rsidP="0006695B">
            <w:r>
              <w:rPr>
                <w:rFonts w:ascii="Arial" w:hAnsi="Arial" w:cs="Arial"/>
                <w:sz w:val="20"/>
                <w:szCs w:val="20"/>
              </w:rPr>
              <w:t>vc-exact_109.gr</w:t>
            </w:r>
          </w:p>
        </w:tc>
        <w:tc>
          <w:tcPr>
            <w:tcW w:w="1134" w:type="dxa"/>
            <w:noWrap/>
            <w:hideMark/>
          </w:tcPr>
          <w:p w14:paraId="4C6DCA82" w14:textId="77777777" w:rsidR="0006695B" w:rsidRPr="008361E2" w:rsidRDefault="0006695B" w:rsidP="0006695B">
            <w:r w:rsidRPr="008361E2">
              <w:t>66992</w:t>
            </w:r>
          </w:p>
        </w:tc>
        <w:tc>
          <w:tcPr>
            <w:tcW w:w="1394" w:type="dxa"/>
            <w:noWrap/>
            <w:hideMark/>
          </w:tcPr>
          <w:p w14:paraId="2AFEC082" w14:textId="77777777" w:rsidR="0006695B" w:rsidRPr="008361E2" w:rsidRDefault="0006695B" w:rsidP="0006695B">
            <w:r w:rsidRPr="008361E2">
              <w:t>TIMEOUT</w:t>
            </w:r>
          </w:p>
        </w:tc>
        <w:tc>
          <w:tcPr>
            <w:tcW w:w="1842" w:type="dxa"/>
            <w:noWrap/>
            <w:hideMark/>
          </w:tcPr>
          <w:p w14:paraId="0A2C088E" w14:textId="77777777" w:rsidR="0006695B" w:rsidRPr="008361E2" w:rsidRDefault="0006695B" w:rsidP="0006695B">
            <w:r w:rsidRPr="008361E2">
              <w:t> </w:t>
            </w:r>
          </w:p>
        </w:tc>
        <w:tc>
          <w:tcPr>
            <w:tcW w:w="1134" w:type="dxa"/>
            <w:noWrap/>
            <w:hideMark/>
          </w:tcPr>
          <w:p w14:paraId="5650F472" w14:textId="77777777" w:rsidR="0006695B" w:rsidRPr="008361E2" w:rsidRDefault="0006695B" w:rsidP="0006695B">
            <w:r w:rsidRPr="008361E2">
              <w:t> </w:t>
            </w:r>
          </w:p>
        </w:tc>
      </w:tr>
      <w:tr w:rsidR="0006695B" w:rsidRPr="008361E2" w14:paraId="0CC69B74" w14:textId="77777777" w:rsidTr="0006695B">
        <w:trPr>
          <w:trHeight w:val="270"/>
        </w:trPr>
        <w:tc>
          <w:tcPr>
            <w:tcW w:w="2689" w:type="dxa"/>
            <w:noWrap/>
            <w:vAlign w:val="bottom"/>
            <w:hideMark/>
          </w:tcPr>
          <w:p w14:paraId="7BB99B11" w14:textId="5C450701" w:rsidR="0006695B" w:rsidRPr="008361E2" w:rsidRDefault="0006695B" w:rsidP="0006695B">
            <w:r>
              <w:rPr>
                <w:rFonts w:ascii="Arial" w:hAnsi="Arial" w:cs="Arial"/>
                <w:sz w:val="20"/>
                <w:szCs w:val="20"/>
              </w:rPr>
              <w:t>vc-exact_105.gr</w:t>
            </w:r>
          </w:p>
        </w:tc>
        <w:tc>
          <w:tcPr>
            <w:tcW w:w="1134" w:type="dxa"/>
            <w:noWrap/>
            <w:hideMark/>
          </w:tcPr>
          <w:p w14:paraId="1A7EDA08" w14:textId="77777777" w:rsidR="0006695B" w:rsidRPr="008361E2" w:rsidRDefault="0006695B" w:rsidP="0006695B">
            <w:r w:rsidRPr="008361E2">
              <w:t>26300</w:t>
            </w:r>
          </w:p>
        </w:tc>
        <w:tc>
          <w:tcPr>
            <w:tcW w:w="1394" w:type="dxa"/>
            <w:noWrap/>
            <w:hideMark/>
          </w:tcPr>
          <w:p w14:paraId="0F7F2C51" w14:textId="77777777" w:rsidR="0006695B" w:rsidRPr="008361E2" w:rsidRDefault="0006695B" w:rsidP="0006695B">
            <w:r w:rsidRPr="008361E2">
              <w:t>TIMEOUT</w:t>
            </w:r>
          </w:p>
        </w:tc>
        <w:tc>
          <w:tcPr>
            <w:tcW w:w="1842" w:type="dxa"/>
            <w:noWrap/>
            <w:hideMark/>
          </w:tcPr>
          <w:p w14:paraId="1CD3D6E0" w14:textId="77777777" w:rsidR="0006695B" w:rsidRPr="008361E2" w:rsidRDefault="0006695B" w:rsidP="0006695B">
            <w:r w:rsidRPr="008361E2">
              <w:t> </w:t>
            </w:r>
          </w:p>
        </w:tc>
        <w:tc>
          <w:tcPr>
            <w:tcW w:w="1134" w:type="dxa"/>
            <w:noWrap/>
            <w:hideMark/>
          </w:tcPr>
          <w:p w14:paraId="05E712BD" w14:textId="77777777" w:rsidR="0006695B" w:rsidRPr="008361E2" w:rsidRDefault="0006695B" w:rsidP="0006695B">
            <w:r w:rsidRPr="008361E2">
              <w:t> </w:t>
            </w:r>
          </w:p>
        </w:tc>
      </w:tr>
      <w:tr w:rsidR="0006695B" w:rsidRPr="008361E2" w14:paraId="1FBFE2FD" w14:textId="77777777" w:rsidTr="0006695B">
        <w:trPr>
          <w:trHeight w:val="270"/>
        </w:trPr>
        <w:tc>
          <w:tcPr>
            <w:tcW w:w="2689" w:type="dxa"/>
            <w:noWrap/>
            <w:vAlign w:val="bottom"/>
            <w:hideMark/>
          </w:tcPr>
          <w:p w14:paraId="3A466CDC" w14:textId="7DA6E182" w:rsidR="0006695B" w:rsidRPr="008361E2" w:rsidRDefault="0006695B" w:rsidP="0006695B">
            <w:r>
              <w:rPr>
                <w:rFonts w:ascii="Arial" w:hAnsi="Arial" w:cs="Arial"/>
                <w:sz w:val="20"/>
                <w:szCs w:val="20"/>
              </w:rPr>
              <w:t>vc-exact_101.gr</w:t>
            </w:r>
          </w:p>
        </w:tc>
        <w:tc>
          <w:tcPr>
            <w:tcW w:w="1134" w:type="dxa"/>
            <w:noWrap/>
            <w:hideMark/>
          </w:tcPr>
          <w:p w14:paraId="3ACB04D8" w14:textId="77777777" w:rsidR="0006695B" w:rsidRPr="008361E2" w:rsidRDefault="0006695B" w:rsidP="0006695B">
            <w:r w:rsidRPr="008361E2">
              <w:t>26300</w:t>
            </w:r>
          </w:p>
        </w:tc>
        <w:tc>
          <w:tcPr>
            <w:tcW w:w="1394" w:type="dxa"/>
            <w:noWrap/>
            <w:hideMark/>
          </w:tcPr>
          <w:p w14:paraId="1985B2E7" w14:textId="77777777" w:rsidR="0006695B" w:rsidRPr="008361E2" w:rsidRDefault="0006695B" w:rsidP="0006695B">
            <w:r w:rsidRPr="008361E2">
              <w:t>TIMEOUT</w:t>
            </w:r>
          </w:p>
        </w:tc>
        <w:tc>
          <w:tcPr>
            <w:tcW w:w="1842" w:type="dxa"/>
            <w:noWrap/>
            <w:hideMark/>
          </w:tcPr>
          <w:p w14:paraId="392D18FE" w14:textId="77777777" w:rsidR="0006695B" w:rsidRPr="008361E2" w:rsidRDefault="0006695B" w:rsidP="0006695B">
            <w:r w:rsidRPr="008361E2">
              <w:t> </w:t>
            </w:r>
          </w:p>
        </w:tc>
        <w:tc>
          <w:tcPr>
            <w:tcW w:w="1134" w:type="dxa"/>
            <w:noWrap/>
            <w:hideMark/>
          </w:tcPr>
          <w:p w14:paraId="12249048" w14:textId="77777777" w:rsidR="0006695B" w:rsidRPr="008361E2" w:rsidRDefault="0006695B" w:rsidP="0006695B">
            <w:r w:rsidRPr="008361E2">
              <w:t> </w:t>
            </w:r>
          </w:p>
        </w:tc>
      </w:tr>
      <w:tr w:rsidR="0006695B" w:rsidRPr="008361E2" w14:paraId="0FE5A917" w14:textId="77777777" w:rsidTr="0006695B">
        <w:trPr>
          <w:trHeight w:val="270"/>
        </w:trPr>
        <w:tc>
          <w:tcPr>
            <w:tcW w:w="2689" w:type="dxa"/>
            <w:noWrap/>
            <w:vAlign w:val="bottom"/>
            <w:hideMark/>
          </w:tcPr>
          <w:p w14:paraId="1F73CCAB" w14:textId="02E82A5E" w:rsidR="0006695B" w:rsidRPr="008361E2" w:rsidRDefault="0006695B" w:rsidP="0006695B">
            <w:r>
              <w:rPr>
                <w:rFonts w:ascii="Arial" w:hAnsi="Arial" w:cs="Arial"/>
                <w:sz w:val="20"/>
                <w:szCs w:val="20"/>
              </w:rPr>
              <w:t>vc-exact_099.gr</w:t>
            </w:r>
          </w:p>
        </w:tc>
        <w:tc>
          <w:tcPr>
            <w:tcW w:w="1134" w:type="dxa"/>
            <w:noWrap/>
            <w:hideMark/>
          </w:tcPr>
          <w:p w14:paraId="387F7DE9" w14:textId="77777777" w:rsidR="0006695B" w:rsidRPr="008361E2" w:rsidRDefault="0006695B" w:rsidP="0006695B">
            <w:r w:rsidRPr="008361E2">
              <w:t>26300</w:t>
            </w:r>
          </w:p>
        </w:tc>
        <w:tc>
          <w:tcPr>
            <w:tcW w:w="1394" w:type="dxa"/>
            <w:noWrap/>
            <w:hideMark/>
          </w:tcPr>
          <w:p w14:paraId="0E0E198E" w14:textId="77777777" w:rsidR="0006695B" w:rsidRPr="008361E2" w:rsidRDefault="0006695B" w:rsidP="0006695B">
            <w:r w:rsidRPr="008361E2">
              <w:t>TIMEOUT</w:t>
            </w:r>
          </w:p>
        </w:tc>
        <w:tc>
          <w:tcPr>
            <w:tcW w:w="1842" w:type="dxa"/>
            <w:noWrap/>
            <w:hideMark/>
          </w:tcPr>
          <w:p w14:paraId="4DF7221E" w14:textId="77777777" w:rsidR="0006695B" w:rsidRPr="008361E2" w:rsidRDefault="0006695B" w:rsidP="0006695B">
            <w:r w:rsidRPr="008361E2">
              <w:t> </w:t>
            </w:r>
          </w:p>
        </w:tc>
        <w:tc>
          <w:tcPr>
            <w:tcW w:w="1134" w:type="dxa"/>
            <w:noWrap/>
            <w:hideMark/>
          </w:tcPr>
          <w:p w14:paraId="1CE4C852" w14:textId="77777777" w:rsidR="0006695B" w:rsidRPr="008361E2" w:rsidRDefault="0006695B" w:rsidP="0006695B">
            <w:r w:rsidRPr="008361E2">
              <w:t> </w:t>
            </w:r>
          </w:p>
        </w:tc>
      </w:tr>
      <w:tr w:rsidR="0006695B" w:rsidRPr="008361E2" w14:paraId="4F441DCE" w14:textId="77777777" w:rsidTr="0006695B">
        <w:trPr>
          <w:trHeight w:val="270"/>
        </w:trPr>
        <w:tc>
          <w:tcPr>
            <w:tcW w:w="2689" w:type="dxa"/>
            <w:noWrap/>
            <w:vAlign w:val="bottom"/>
            <w:hideMark/>
          </w:tcPr>
          <w:p w14:paraId="78948CC7" w14:textId="73376857" w:rsidR="0006695B" w:rsidRPr="008361E2" w:rsidRDefault="0006695B" w:rsidP="0006695B">
            <w:r>
              <w:rPr>
                <w:rFonts w:ascii="Arial" w:hAnsi="Arial" w:cs="Arial"/>
                <w:sz w:val="20"/>
                <w:szCs w:val="20"/>
              </w:rPr>
              <w:t>vc-exact_089.gr</w:t>
            </w:r>
          </w:p>
        </w:tc>
        <w:tc>
          <w:tcPr>
            <w:tcW w:w="1134" w:type="dxa"/>
            <w:noWrap/>
            <w:hideMark/>
          </w:tcPr>
          <w:p w14:paraId="75E99BAF" w14:textId="77777777" w:rsidR="0006695B" w:rsidRPr="008361E2" w:rsidRDefault="0006695B" w:rsidP="0006695B">
            <w:r w:rsidRPr="008361E2">
              <w:t>57316</w:t>
            </w:r>
          </w:p>
        </w:tc>
        <w:tc>
          <w:tcPr>
            <w:tcW w:w="1394" w:type="dxa"/>
            <w:noWrap/>
            <w:hideMark/>
          </w:tcPr>
          <w:p w14:paraId="1E069046" w14:textId="77777777" w:rsidR="0006695B" w:rsidRPr="008361E2" w:rsidRDefault="0006695B" w:rsidP="0006695B">
            <w:r w:rsidRPr="008361E2">
              <w:t>TIMEOUT</w:t>
            </w:r>
          </w:p>
        </w:tc>
        <w:tc>
          <w:tcPr>
            <w:tcW w:w="1842" w:type="dxa"/>
            <w:noWrap/>
            <w:hideMark/>
          </w:tcPr>
          <w:p w14:paraId="7CD97F1B" w14:textId="77777777" w:rsidR="0006695B" w:rsidRPr="008361E2" w:rsidRDefault="0006695B" w:rsidP="0006695B">
            <w:r w:rsidRPr="008361E2">
              <w:t> </w:t>
            </w:r>
          </w:p>
        </w:tc>
        <w:tc>
          <w:tcPr>
            <w:tcW w:w="1134" w:type="dxa"/>
            <w:noWrap/>
            <w:hideMark/>
          </w:tcPr>
          <w:p w14:paraId="3EEE190F" w14:textId="77777777" w:rsidR="0006695B" w:rsidRPr="008361E2" w:rsidRDefault="0006695B" w:rsidP="0006695B">
            <w:r w:rsidRPr="008361E2">
              <w:t> </w:t>
            </w:r>
          </w:p>
        </w:tc>
      </w:tr>
      <w:tr w:rsidR="0006695B" w:rsidRPr="008361E2" w14:paraId="4C2B47BE" w14:textId="77777777" w:rsidTr="0006695B">
        <w:trPr>
          <w:trHeight w:val="270"/>
        </w:trPr>
        <w:tc>
          <w:tcPr>
            <w:tcW w:w="2689" w:type="dxa"/>
            <w:noWrap/>
            <w:vAlign w:val="bottom"/>
            <w:hideMark/>
          </w:tcPr>
          <w:p w14:paraId="03383B03" w14:textId="44A4E1F3" w:rsidR="0006695B" w:rsidRPr="008361E2" w:rsidRDefault="0006695B" w:rsidP="0006695B">
            <w:r>
              <w:rPr>
                <w:rFonts w:ascii="Arial" w:hAnsi="Arial" w:cs="Arial"/>
                <w:sz w:val="20"/>
                <w:szCs w:val="20"/>
              </w:rPr>
              <w:t>vc-exact_079.gr</w:t>
            </w:r>
          </w:p>
        </w:tc>
        <w:tc>
          <w:tcPr>
            <w:tcW w:w="1134" w:type="dxa"/>
            <w:noWrap/>
            <w:hideMark/>
          </w:tcPr>
          <w:p w14:paraId="1F3C8708" w14:textId="77777777" w:rsidR="0006695B" w:rsidRPr="008361E2" w:rsidRDefault="0006695B" w:rsidP="0006695B">
            <w:r w:rsidRPr="008361E2">
              <w:t>26300</w:t>
            </w:r>
          </w:p>
        </w:tc>
        <w:tc>
          <w:tcPr>
            <w:tcW w:w="1394" w:type="dxa"/>
            <w:noWrap/>
            <w:hideMark/>
          </w:tcPr>
          <w:p w14:paraId="70150670" w14:textId="77777777" w:rsidR="0006695B" w:rsidRPr="008361E2" w:rsidRDefault="0006695B" w:rsidP="0006695B">
            <w:r w:rsidRPr="008361E2">
              <w:t>TIMEOUT</w:t>
            </w:r>
          </w:p>
        </w:tc>
        <w:tc>
          <w:tcPr>
            <w:tcW w:w="1842" w:type="dxa"/>
            <w:noWrap/>
            <w:hideMark/>
          </w:tcPr>
          <w:p w14:paraId="71A4E0EF" w14:textId="77777777" w:rsidR="0006695B" w:rsidRPr="008361E2" w:rsidRDefault="0006695B" w:rsidP="0006695B">
            <w:r w:rsidRPr="008361E2">
              <w:t> </w:t>
            </w:r>
          </w:p>
        </w:tc>
        <w:tc>
          <w:tcPr>
            <w:tcW w:w="1134" w:type="dxa"/>
            <w:noWrap/>
            <w:hideMark/>
          </w:tcPr>
          <w:p w14:paraId="5D56208A" w14:textId="77777777" w:rsidR="0006695B" w:rsidRPr="008361E2" w:rsidRDefault="0006695B" w:rsidP="0006695B">
            <w:r w:rsidRPr="008361E2">
              <w:t> </w:t>
            </w:r>
          </w:p>
        </w:tc>
      </w:tr>
      <w:tr w:rsidR="0006695B" w:rsidRPr="008361E2" w14:paraId="373F8134" w14:textId="77777777" w:rsidTr="0006695B">
        <w:trPr>
          <w:trHeight w:val="270"/>
        </w:trPr>
        <w:tc>
          <w:tcPr>
            <w:tcW w:w="2689" w:type="dxa"/>
            <w:noWrap/>
            <w:vAlign w:val="bottom"/>
            <w:hideMark/>
          </w:tcPr>
          <w:p w14:paraId="336C164C" w14:textId="4B27C77E" w:rsidR="0006695B" w:rsidRPr="008361E2" w:rsidRDefault="0006695B" w:rsidP="0006695B">
            <w:r>
              <w:rPr>
                <w:rFonts w:ascii="Arial" w:hAnsi="Arial" w:cs="Arial"/>
                <w:sz w:val="20"/>
                <w:szCs w:val="20"/>
              </w:rPr>
              <w:t>vc-exact_075.gr</w:t>
            </w:r>
          </w:p>
        </w:tc>
        <w:tc>
          <w:tcPr>
            <w:tcW w:w="1134" w:type="dxa"/>
            <w:noWrap/>
            <w:hideMark/>
          </w:tcPr>
          <w:p w14:paraId="54A02605" w14:textId="77777777" w:rsidR="0006695B" w:rsidRPr="008361E2" w:rsidRDefault="0006695B" w:rsidP="0006695B">
            <w:r w:rsidRPr="008361E2">
              <w:t>26300</w:t>
            </w:r>
          </w:p>
        </w:tc>
        <w:tc>
          <w:tcPr>
            <w:tcW w:w="1394" w:type="dxa"/>
            <w:noWrap/>
            <w:hideMark/>
          </w:tcPr>
          <w:p w14:paraId="1EDF6170" w14:textId="77777777" w:rsidR="0006695B" w:rsidRPr="008361E2" w:rsidRDefault="0006695B" w:rsidP="0006695B">
            <w:r w:rsidRPr="008361E2">
              <w:t>TIMEOUT</w:t>
            </w:r>
          </w:p>
        </w:tc>
        <w:tc>
          <w:tcPr>
            <w:tcW w:w="1842" w:type="dxa"/>
            <w:noWrap/>
            <w:hideMark/>
          </w:tcPr>
          <w:p w14:paraId="7AA9D46F" w14:textId="77777777" w:rsidR="0006695B" w:rsidRPr="008361E2" w:rsidRDefault="0006695B" w:rsidP="0006695B">
            <w:r w:rsidRPr="008361E2">
              <w:t> </w:t>
            </w:r>
          </w:p>
        </w:tc>
        <w:tc>
          <w:tcPr>
            <w:tcW w:w="1134" w:type="dxa"/>
            <w:noWrap/>
            <w:hideMark/>
          </w:tcPr>
          <w:p w14:paraId="6047A2DA" w14:textId="77777777" w:rsidR="0006695B" w:rsidRPr="008361E2" w:rsidRDefault="0006695B" w:rsidP="0006695B">
            <w:r w:rsidRPr="008361E2">
              <w:t> </w:t>
            </w:r>
          </w:p>
        </w:tc>
      </w:tr>
      <w:tr w:rsidR="0006695B" w:rsidRPr="008361E2" w14:paraId="5A5002D7" w14:textId="77777777" w:rsidTr="0006695B">
        <w:trPr>
          <w:trHeight w:val="270"/>
        </w:trPr>
        <w:tc>
          <w:tcPr>
            <w:tcW w:w="2689" w:type="dxa"/>
            <w:noWrap/>
            <w:vAlign w:val="bottom"/>
            <w:hideMark/>
          </w:tcPr>
          <w:p w14:paraId="1A4C72F9" w14:textId="043A6AB8" w:rsidR="0006695B" w:rsidRPr="008361E2" w:rsidRDefault="0006695B" w:rsidP="0006695B">
            <w:r>
              <w:rPr>
                <w:rFonts w:ascii="Arial" w:hAnsi="Arial" w:cs="Arial"/>
                <w:sz w:val="20"/>
                <w:szCs w:val="20"/>
              </w:rPr>
              <w:t>vc-exact_029.gr</w:t>
            </w:r>
          </w:p>
        </w:tc>
        <w:tc>
          <w:tcPr>
            <w:tcW w:w="1134" w:type="dxa"/>
            <w:noWrap/>
            <w:hideMark/>
          </w:tcPr>
          <w:p w14:paraId="01E36E16" w14:textId="77777777" w:rsidR="0006695B" w:rsidRPr="008361E2" w:rsidRDefault="0006695B" w:rsidP="0006695B">
            <w:r w:rsidRPr="008361E2">
              <w:t>13431</w:t>
            </w:r>
          </w:p>
        </w:tc>
        <w:tc>
          <w:tcPr>
            <w:tcW w:w="1394" w:type="dxa"/>
            <w:noWrap/>
            <w:hideMark/>
          </w:tcPr>
          <w:p w14:paraId="0D02FB3E" w14:textId="77777777" w:rsidR="0006695B" w:rsidRPr="008361E2" w:rsidRDefault="0006695B" w:rsidP="0006695B">
            <w:r w:rsidRPr="008361E2">
              <w:t>TIMEOUT</w:t>
            </w:r>
          </w:p>
        </w:tc>
        <w:tc>
          <w:tcPr>
            <w:tcW w:w="1842" w:type="dxa"/>
            <w:noWrap/>
            <w:hideMark/>
          </w:tcPr>
          <w:p w14:paraId="466D244F" w14:textId="77777777" w:rsidR="0006695B" w:rsidRPr="008361E2" w:rsidRDefault="0006695B" w:rsidP="0006695B">
            <w:r w:rsidRPr="008361E2">
              <w:t> </w:t>
            </w:r>
          </w:p>
        </w:tc>
        <w:tc>
          <w:tcPr>
            <w:tcW w:w="1134" w:type="dxa"/>
            <w:noWrap/>
            <w:hideMark/>
          </w:tcPr>
          <w:p w14:paraId="6416D0AA" w14:textId="77777777" w:rsidR="0006695B" w:rsidRPr="008361E2" w:rsidRDefault="0006695B" w:rsidP="0006695B">
            <w:r w:rsidRPr="008361E2">
              <w:t> </w:t>
            </w:r>
          </w:p>
        </w:tc>
      </w:tr>
      <w:tr w:rsidR="0006695B" w:rsidRPr="008361E2" w14:paraId="0DD69299" w14:textId="77777777" w:rsidTr="0006695B">
        <w:trPr>
          <w:trHeight w:val="270"/>
        </w:trPr>
        <w:tc>
          <w:tcPr>
            <w:tcW w:w="2689" w:type="dxa"/>
            <w:noWrap/>
            <w:vAlign w:val="bottom"/>
            <w:hideMark/>
          </w:tcPr>
          <w:p w14:paraId="4A89E053" w14:textId="7D124E61" w:rsidR="0006695B" w:rsidRPr="008361E2" w:rsidRDefault="0006695B" w:rsidP="0006695B">
            <w:r>
              <w:rPr>
                <w:rFonts w:ascii="Arial" w:hAnsi="Arial" w:cs="Arial"/>
                <w:sz w:val="20"/>
                <w:szCs w:val="20"/>
              </w:rPr>
              <w:t>vc-exact_025.gr</w:t>
            </w:r>
          </w:p>
        </w:tc>
        <w:tc>
          <w:tcPr>
            <w:tcW w:w="1134" w:type="dxa"/>
            <w:noWrap/>
            <w:hideMark/>
          </w:tcPr>
          <w:p w14:paraId="266FB169" w14:textId="77777777" w:rsidR="0006695B" w:rsidRPr="008361E2" w:rsidRDefault="0006695B" w:rsidP="0006695B">
            <w:r w:rsidRPr="008361E2">
              <w:t>23194</w:t>
            </w:r>
          </w:p>
        </w:tc>
        <w:tc>
          <w:tcPr>
            <w:tcW w:w="1394" w:type="dxa"/>
            <w:noWrap/>
            <w:hideMark/>
          </w:tcPr>
          <w:p w14:paraId="25F5DA25" w14:textId="77777777" w:rsidR="0006695B" w:rsidRPr="008361E2" w:rsidRDefault="0006695B" w:rsidP="0006695B">
            <w:r w:rsidRPr="008361E2">
              <w:t>TIMEOUT</w:t>
            </w:r>
          </w:p>
        </w:tc>
        <w:tc>
          <w:tcPr>
            <w:tcW w:w="1842" w:type="dxa"/>
            <w:noWrap/>
            <w:hideMark/>
          </w:tcPr>
          <w:p w14:paraId="63BE7E7A" w14:textId="77777777" w:rsidR="0006695B" w:rsidRPr="008361E2" w:rsidRDefault="0006695B" w:rsidP="0006695B">
            <w:r w:rsidRPr="008361E2">
              <w:t> </w:t>
            </w:r>
          </w:p>
        </w:tc>
        <w:tc>
          <w:tcPr>
            <w:tcW w:w="1134" w:type="dxa"/>
            <w:noWrap/>
            <w:hideMark/>
          </w:tcPr>
          <w:p w14:paraId="1E0701A3" w14:textId="77777777" w:rsidR="0006695B" w:rsidRPr="008361E2" w:rsidRDefault="0006695B" w:rsidP="0006695B">
            <w:r w:rsidRPr="008361E2">
              <w:t> </w:t>
            </w:r>
          </w:p>
        </w:tc>
      </w:tr>
      <w:tr w:rsidR="0006695B" w:rsidRPr="008361E2" w14:paraId="36BDF384" w14:textId="77777777" w:rsidTr="0006695B">
        <w:trPr>
          <w:trHeight w:val="270"/>
        </w:trPr>
        <w:tc>
          <w:tcPr>
            <w:tcW w:w="2689" w:type="dxa"/>
            <w:noWrap/>
            <w:vAlign w:val="bottom"/>
            <w:hideMark/>
          </w:tcPr>
          <w:p w14:paraId="7BC2BCE3" w14:textId="706A4640" w:rsidR="0006695B" w:rsidRPr="008361E2" w:rsidRDefault="0006695B" w:rsidP="0006695B">
            <w:r>
              <w:rPr>
                <w:rFonts w:ascii="Arial" w:hAnsi="Arial" w:cs="Arial"/>
                <w:sz w:val="20"/>
                <w:szCs w:val="20"/>
              </w:rPr>
              <w:t>vc-exact_021.gr</w:t>
            </w:r>
          </w:p>
        </w:tc>
        <w:tc>
          <w:tcPr>
            <w:tcW w:w="1134" w:type="dxa"/>
            <w:noWrap/>
            <w:hideMark/>
          </w:tcPr>
          <w:p w14:paraId="78D55157" w14:textId="77777777" w:rsidR="0006695B" w:rsidRPr="008361E2" w:rsidRDefault="0006695B" w:rsidP="0006695B">
            <w:r w:rsidRPr="008361E2">
              <w:t>24765</w:t>
            </w:r>
          </w:p>
        </w:tc>
        <w:tc>
          <w:tcPr>
            <w:tcW w:w="1394" w:type="dxa"/>
            <w:noWrap/>
            <w:hideMark/>
          </w:tcPr>
          <w:p w14:paraId="2A9E60A1" w14:textId="77777777" w:rsidR="0006695B" w:rsidRPr="008361E2" w:rsidRDefault="0006695B" w:rsidP="0006695B">
            <w:r w:rsidRPr="008361E2">
              <w:t>TIMEOUT</w:t>
            </w:r>
          </w:p>
        </w:tc>
        <w:tc>
          <w:tcPr>
            <w:tcW w:w="1842" w:type="dxa"/>
            <w:noWrap/>
            <w:hideMark/>
          </w:tcPr>
          <w:p w14:paraId="18EDDB3B" w14:textId="77777777" w:rsidR="0006695B" w:rsidRPr="008361E2" w:rsidRDefault="0006695B" w:rsidP="0006695B">
            <w:r w:rsidRPr="008361E2">
              <w:t> </w:t>
            </w:r>
          </w:p>
        </w:tc>
        <w:tc>
          <w:tcPr>
            <w:tcW w:w="1134" w:type="dxa"/>
            <w:noWrap/>
            <w:hideMark/>
          </w:tcPr>
          <w:p w14:paraId="780018A2" w14:textId="77777777" w:rsidR="0006695B" w:rsidRPr="008361E2" w:rsidRDefault="0006695B" w:rsidP="0006695B">
            <w:r w:rsidRPr="008361E2">
              <w:t> </w:t>
            </w:r>
          </w:p>
        </w:tc>
      </w:tr>
      <w:tr w:rsidR="0006695B" w:rsidRPr="008361E2" w14:paraId="4BCCFBBC" w14:textId="77777777" w:rsidTr="0006695B">
        <w:trPr>
          <w:trHeight w:val="270"/>
        </w:trPr>
        <w:tc>
          <w:tcPr>
            <w:tcW w:w="2689" w:type="dxa"/>
            <w:noWrap/>
            <w:vAlign w:val="bottom"/>
            <w:hideMark/>
          </w:tcPr>
          <w:p w14:paraId="3033E1C0" w14:textId="3DF63AD2" w:rsidR="0006695B" w:rsidRPr="008361E2" w:rsidRDefault="0006695B" w:rsidP="0006695B">
            <w:r>
              <w:rPr>
                <w:rFonts w:ascii="Arial" w:hAnsi="Arial" w:cs="Arial"/>
                <w:sz w:val="20"/>
                <w:szCs w:val="20"/>
              </w:rPr>
              <w:t>vc-exact_015.gr</w:t>
            </w:r>
          </w:p>
        </w:tc>
        <w:tc>
          <w:tcPr>
            <w:tcW w:w="1134" w:type="dxa"/>
            <w:noWrap/>
            <w:hideMark/>
          </w:tcPr>
          <w:p w14:paraId="51685193" w14:textId="77777777" w:rsidR="0006695B" w:rsidRPr="008361E2" w:rsidRDefault="0006695B" w:rsidP="0006695B">
            <w:r w:rsidRPr="008361E2">
              <w:t>53610</w:t>
            </w:r>
          </w:p>
        </w:tc>
        <w:tc>
          <w:tcPr>
            <w:tcW w:w="1394" w:type="dxa"/>
            <w:noWrap/>
            <w:hideMark/>
          </w:tcPr>
          <w:p w14:paraId="2A0E518A" w14:textId="77777777" w:rsidR="0006695B" w:rsidRPr="008361E2" w:rsidRDefault="0006695B" w:rsidP="0006695B">
            <w:r w:rsidRPr="008361E2">
              <w:t>TIMEOUT</w:t>
            </w:r>
          </w:p>
        </w:tc>
        <w:tc>
          <w:tcPr>
            <w:tcW w:w="1842" w:type="dxa"/>
            <w:noWrap/>
            <w:hideMark/>
          </w:tcPr>
          <w:p w14:paraId="025AEC82" w14:textId="77777777" w:rsidR="0006695B" w:rsidRPr="008361E2" w:rsidRDefault="0006695B" w:rsidP="0006695B">
            <w:r w:rsidRPr="008361E2">
              <w:t> </w:t>
            </w:r>
          </w:p>
        </w:tc>
        <w:tc>
          <w:tcPr>
            <w:tcW w:w="1134" w:type="dxa"/>
            <w:noWrap/>
            <w:hideMark/>
          </w:tcPr>
          <w:p w14:paraId="752FF4BD" w14:textId="77777777" w:rsidR="0006695B" w:rsidRPr="008361E2" w:rsidRDefault="0006695B" w:rsidP="0006695B">
            <w:r w:rsidRPr="008361E2">
              <w:t> </w:t>
            </w:r>
          </w:p>
        </w:tc>
      </w:tr>
      <w:tr w:rsidR="0006695B" w:rsidRPr="008361E2" w14:paraId="5388FD0D" w14:textId="77777777" w:rsidTr="0006695B">
        <w:trPr>
          <w:trHeight w:val="270"/>
        </w:trPr>
        <w:tc>
          <w:tcPr>
            <w:tcW w:w="2689" w:type="dxa"/>
            <w:noWrap/>
            <w:vAlign w:val="bottom"/>
            <w:hideMark/>
          </w:tcPr>
          <w:p w14:paraId="11E23CA2" w14:textId="40A5D861" w:rsidR="0006695B" w:rsidRPr="008361E2" w:rsidRDefault="0006695B" w:rsidP="0006695B">
            <w:r>
              <w:rPr>
                <w:rFonts w:ascii="Arial" w:hAnsi="Arial" w:cs="Arial"/>
                <w:sz w:val="20"/>
                <w:szCs w:val="20"/>
              </w:rPr>
              <w:t>vc-exact_009.gr</w:t>
            </w:r>
          </w:p>
        </w:tc>
        <w:tc>
          <w:tcPr>
            <w:tcW w:w="1134" w:type="dxa"/>
            <w:noWrap/>
            <w:hideMark/>
          </w:tcPr>
          <w:p w14:paraId="2F3CC475" w14:textId="77777777" w:rsidR="0006695B" w:rsidRPr="008361E2" w:rsidRDefault="0006695B" w:rsidP="0006695B">
            <w:r w:rsidRPr="008361E2">
              <w:t>38452</w:t>
            </w:r>
          </w:p>
        </w:tc>
        <w:tc>
          <w:tcPr>
            <w:tcW w:w="1394" w:type="dxa"/>
            <w:noWrap/>
            <w:hideMark/>
          </w:tcPr>
          <w:p w14:paraId="4949796C" w14:textId="77777777" w:rsidR="0006695B" w:rsidRPr="008361E2" w:rsidRDefault="0006695B" w:rsidP="0006695B">
            <w:r w:rsidRPr="008361E2">
              <w:t>TIMEOUT</w:t>
            </w:r>
          </w:p>
        </w:tc>
        <w:tc>
          <w:tcPr>
            <w:tcW w:w="1842" w:type="dxa"/>
            <w:noWrap/>
            <w:hideMark/>
          </w:tcPr>
          <w:p w14:paraId="22C3F190" w14:textId="77777777" w:rsidR="0006695B" w:rsidRPr="008361E2" w:rsidRDefault="0006695B" w:rsidP="0006695B">
            <w:r w:rsidRPr="008361E2">
              <w:t> </w:t>
            </w:r>
          </w:p>
        </w:tc>
        <w:tc>
          <w:tcPr>
            <w:tcW w:w="1134" w:type="dxa"/>
            <w:noWrap/>
            <w:hideMark/>
          </w:tcPr>
          <w:p w14:paraId="5216E62C" w14:textId="77777777" w:rsidR="0006695B" w:rsidRPr="008361E2" w:rsidRDefault="0006695B" w:rsidP="0006695B">
            <w:r w:rsidRPr="008361E2">
              <w:t> </w:t>
            </w:r>
          </w:p>
        </w:tc>
      </w:tr>
      <w:tr w:rsidR="0006695B" w:rsidRPr="008361E2" w14:paraId="66AEAE22" w14:textId="77777777" w:rsidTr="0006695B">
        <w:trPr>
          <w:trHeight w:val="270"/>
        </w:trPr>
        <w:tc>
          <w:tcPr>
            <w:tcW w:w="2689" w:type="dxa"/>
            <w:noWrap/>
            <w:vAlign w:val="bottom"/>
            <w:hideMark/>
          </w:tcPr>
          <w:p w14:paraId="4960B81C" w14:textId="6057B4F1" w:rsidR="0006695B" w:rsidRPr="008361E2" w:rsidRDefault="0006695B" w:rsidP="0006695B">
            <w:r>
              <w:rPr>
                <w:rFonts w:ascii="Arial" w:hAnsi="Arial" w:cs="Arial"/>
                <w:sz w:val="20"/>
                <w:szCs w:val="20"/>
              </w:rPr>
              <w:t>vc-exact_153.gr</w:t>
            </w:r>
          </w:p>
        </w:tc>
        <w:tc>
          <w:tcPr>
            <w:tcW w:w="1134" w:type="dxa"/>
            <w:noWrap/>
            <w:hideMark/>
          </w:tcPr>
          <w:p w14:paraId="1E83E297" w14:textId="77777777" w:rsidR="0006695B" w:rsidRPr="008361E2" w:rsidRDefault="0006695B" w:rsidP="0006695B">
            <w:r w:rsidRPr="008361E2">
              <w:t>29076</w:t>
            </w:r>
          </w:p>
        </w:tc>
        <w:tc>
          <w:tcPr>
            <w:tcW w:w="1394" w:type="dxa"/>
            <w:noWrap/>
            <w:hideMark/>
          </w:tcPr>
          <w:p w14:paraId="44987B38" w14:textId="77777777" w:rsidR="0006695B" w:rsidRPr="008361E2" w:rsidRDefault="0006695B" w:rsidP="0006695B">
            <w:r w:rsidRPr="008361E2">
              <w:t>72.37512947</w:t>
            </w:r>
          </w:p>
        </w:tc>
        <w:tc>
          <w:tcPr>
            <w:tcW w:w="1842" w:type="dxa"/>
            <w:noWrap/>
            <w:hideMark/>
          </w:tcPr>
          <w:p w14:paraId="28BBEE4F" w14:textId="77777777" w:rsidR="0006695B" w:rsidRPr="008361E2" w:rsidRDefault="0006695B" w:rsidP="0006695B">
            <w:r w:rsidRPr="008361E2">
              <w:t>3477157</w:t>
            </w:r>
          </w:p>
        </w:tc>
        <w:tc>
          <w:tcPr>
            <w:tcW w:w="1134" w:type="dxa"/>
            <w:noWrap/>
            <w:hideMark/>
          </w:tcPr>
          <w:p w14:paraId="4CB213CE" w14:textId="77777777" w:rsidR="0006695B" w:rsidRPr="008361E2" w:rsidRDefault="0006695B" w:rsidP="0006695B">
            <w:r w:rsidRPr="008361E2">
              <w:t>18000</w:t>
            </w:r>
          </w:p>
        </w:tc>
      </w:tr>
      <w:tr w:rsidR="0006695B" w:rsidRPr="008361E2" w14:paraId="30230DF4" w14:textId="77777777" w:rsidTr="0006695B">
        <w:trPr>
          <w:trHeight w:val="270"/>
        </w:trPr>
        <w:tc>
          <w:tcPr>
            <w:tcW w:w="2689" w:type="dxa"/>
            <w:noWrap/>
            <w:vAlign w:val="bottom"/>
            <w:hideMark/>
          </w:tcPr>
          <w:p w14:paraId="565B488F" w14:textId="763DC439" w:rsidR="0006695B" w:rsidRPr="008361E2" w:rsidRDefault="0006695B" w:rsidP="0006695B">
            <w:r>
              <w:rPr>
                <w:rFonts w:ascii="Arial" w:hAnsi="Arial" w:cs="Arial"/>
                <w:sz w:val="20"/>
                <w:szCs w:val="20"/>
              </w:rPr>
              <w:t>vc-exact_159.gr</w:t>
            </w:r>
          </w:p>
        </w:tc>
        <w:tc>
          <w:tcPr>
            <w:tcW w:w="1134" w:type="dxa"/>
            <w:noWrap/>
            <w:hideMark/>
          </w:tcPr>
          <w:p w14:paraId="06FB799C" w14:textId="77777777" w:rsidR="0006695B" w:rsidRPr="008361E2" w:rsidRDefault="0006695B" w:rsidP="0006695B">
            <w:r w:rsidRPr="008361E2">
              <w:t>18096</w:t>
            </w:r>
          </w:p>
        </w:tc>
        <w:tc>
          <w:tcPr>
            <w:tcW w:w="1394" w:type="dxa"/>
            <w:noWrap/>
            <w:hideMark/>
          </w:tcPr>
          <w:p w14:paraId="7874F91C" w14:textId="77777777" w:rsidR="0006695B" w:rsidRPr="008361E2" w:rsidRDefault="0006695B" w:rsidP="0006695B">
            <w:r w:rsidRPr="008361E2">
              <w:t>57.28820424</w:t>
            </w:r>
          </w:p>
        </w:tc>
        <w:tc>
          <w:tcPr>
            <w:tcW w:w="1842" w:type="dxa"/>
            <w:noWrap/>
            <w:hideMark/>
          </w:tcPr>
          <w:p w14:paraId="3A85A427" w14:textId="77777777" w:rsidR="0006695B" w:rsidRPr="008361E2" w:rsidRDefault="0006695B" w:rsidP="0006695B">
            <w:r w:rsidRPr="008361E2">
              <w:t>6001545</w:t>
            </w:r>
          </w:p>
        </w:tc>
        <w:tc>
          <w:tcPr>
            <w:tcW w:w="1134" w:type="dxa"/>
            <w:noWrap/>
            <w:hideMark/>
          </w:tcPr>
          <w:p w14:paraId="33F7451C" w14:textId="77777777" w:rsidR="0006695B" w:rsidRPr="008361E2" w:rsidRDefault="0006695B" w:rsidP="0006695B">
            <w:r w:rsidRPr="008361E2">
              <w:t>11211</w:t>
            </w:r>
          </w:p>
        </w:tc>
      </w:tr>
      <w:tr w:rsidR="0006695B" w:rsidRPr="008361E2" w14:paraId="3A176E7E" w14:textId="77777777" w:rsidTr="0006695B">
        <w:trPr>
          <w:trHeight w:val="270"/>
        </w:trPr>
        <w:tc>
          <w:tcPr>
            <w:tcW w:w="2689" w:type="dxa"/>
            <w:noWrap/>
            <w:vAlign w:val="bottom"/>
            <w:hideMark/>
          </w:tcPr>
          <w:p w14:paraId="4BDB07C1" w14:textId="4FB7AD91" w:rsidR="0006695B" w:rsidRPr="008361E2" w:rsidRDefault="0006695B" w:rsidP="0006695B">
            <w:r>
              <w:rPr>
                <w:rFonts w:ascii="Arial" w:hAnsi="Arial" w:cs="Arial"/>
                <w:sz w:val="20"/>
                <w:szCs w:val="20"/>
              </w:rPr>
              <w:t>vc-exact_163.gr</w:t>
            </w:r>
          </w:p>
        </w:tc>
        <w:tc>
          <w:tcPr>
            <w:tcW w:w="1134" w:type="dxa"/>
            <w:noWrap/>
            <w:hideMark/>
          </w:tcPr>
          <w:p w14:paraId="2CC56735" w14:textId="77777777" w:rsidR="0006695B" w:rsidRPr="008361E2" w:rsidRDefault="0006695B" w:rsidP="0006695B">
            <w:r w:rsidRPr="008361E2">
              <w:t>18096</w:t>
            </w:r>
          </w:p>
        </w:tc>
        <w:tc>
          <w:tcPr>
            <w:tcW w:w="1394" w:type="dxa"/>
            <w:noWrap/>
            <w:hideMark/>
          </w:tcPr>
          <w:p w14:paraId="2C152BE7" w14:textId="77777777" w:rsidR="0006695B" w:rsidRPr="008361E2" w:rsidRDefault="0006695B" w:rsidP="0006695B">
            <w:r w:rsidRPr="008361E2">
              <w:t>57.11087035</w:t>
            </w:r>
          </w:p>
        </w:tc>
        <w:tc>
          <w:tcPr>
            <w:tcW w:w="1842" w:type="dxa"/>
            <w:noWrap/>
            <w:hideMark/>
          </w:tcPr>
          <w:p w14:paraId="434219FB" w14:textId="77777777" w:rsidR="0006695B" w:rsidRPr="008361E2" w:rsidRDefault="0006695B" w:rsidP="0006695B">
            <w:r w:rsidRPr="008361E2">
              <w:t>5974107</w:t>
            </w:r>
          </w:p>
        </w:tc>
        <w:tc>
          <w:tcPr>
            <w:tcW w:w="1134" w:type="dxa"/>
            <w:noWrap/>
            <w:hideMark/>
          </w:tcPr>
          <w:p w14:paraId="59EB7C96" w14:textId="77777777" w:rsidR="0006695B" w:rsidRPr="008361E2" w:rsidRDefault="0006695B" w:rsidP="0006695B">
            <w:r w:rsidRPr="008361E2">
              <w:t>11211</w:t>
            </w:r>
          </w:p>
        </w:tc>
      </w:tr>
      <w:tr w:rsidR="0006695B" w:rsidRPr="008361E2" w14:paraId="7CDB5DBC" w14:textId="77777777" w:rsidTr="0006695B">
        <w:trPr>
          <w:trHeight w:val="270"/>
        </w:trPr>
        <w:tc>
          <w:tcPr>
            <w:tcW w:w="2689" w:type="dxa"/>
            <w:noWrap/>
            <w:vAlign w:val="bottom"/>
            <w:hideMark/>
          </w:tcPr>
          <w:p w14:paraId="2FF6B61C" w14:textId="5F83BC82" w:rsidR="0006695B" w:rsidRPr="008361E2" w:rsidRDefault="0006695B" w:rsidP="0006695B">
            <w:r>
              <w:rPr>
                <w:rFonts w:ascii="Arial" w:hAnsi="Arial" w:cs="Arial"/>
                <w:sz w:val="20"/>
                <w:szCs w:val="20"/>
              </w:rPr>
              <w:t>vc-exact_171.gr</w:t>
            </w:r>
          </w:p>
        </w:tc>
        <w:tc>
          <w:tcPr>
            <w:tcW w:w="1134" w:type="dxa"/>
            <w:noWrap/>
            <w:hideMark/>
          </w:tcPr>
          <w:p w14:paraId="26B51DF3" w14:textId="77777777" w:rsidR="0006695B" w:rsidRPr="008361E2" w:rsidRDefault="0006695B" w:rsidP="0006695B">
            <w:r w:rsidRPr="008361E2">
              <w:t>18096</w:t>
            </w:r>
          </w:p>
        </w:tc>
        <w:tc>
          <w:tcPr>
            <w:tcW w:w="1394" w:type="dxa"/>
            <w:noWrap/>
            <w:hideMark/>
          </w:tcPr>
          <w:p w14:paraId="0D4ABB96" w14:textId="77777777" w:rsidR="0006695B" w:rsidRPr="008361E2" w:rsidRDefault="0006695B" w:rsidP="0006695B">
            <w:r w:rsidRPr="008361E2">
              <w:t>56.94076883</w:t>
            </w:r>
          </w:p>
        </w:tc>
        <w:tc>
          <w:tcPr>
            <w:tcW w:w="1842" w:type="dxa"/>
            <w:noWrap/>
            <w:hideMark/>
          </w:tcPr>
          <w:p w14:paraId="070B27D6" w14:textId="77777777" w:rsidR="0006695B" w:rsidRPr="008361E2" w:rsidRDefault="0006695B" w:rsidP="0006695B">
            <w:r w:rsidRPr="008361E2">
              <w:t>5965978</w:t>
            </w:r>
          </w:p>
        </w:tc>
        <w:tc>
          <w:tcPr>
            <w:tcW w:w="1134" w:type="dxa"/>
            <w:noWrap/>
            <w:hideMark/>
          </w:tcPr>
          <w:p w14:paraId="5203F503" w14:textId="77777777" w:rsidR="0006695B" w:rsidRPr="008361E2" w:rsidRDefault="0006695B" w:rsidP="0006695B">
            <w:r w:rsidRPr="008361E2">
              <w:t>11214</w:t>
            </w:r>
          </w:p>
        </w:tc>
      </w:tr>
      <w:tr w:rsidR="0006695B" w:rsidRPr="008361E2" w14:paraId="29F03C73" w14:textId="77777777" w:rsidTr="0006695B">
        <w:trPr>
          <w:trHeight w:val="270"/>
        </w:trPr>
        <w:tc>
          <w:tcPr>
            <w:tcW w:w="2689" w:type="dxa"/>
            <w:noWrap/>
            <w:vAlign w:val="bottom"/>
            <w:hideMark/>
          </w:tcPr>
          <w:p w14:paraId="06A7F9D9" w14:textId="4A3611DA" w:rsidR="0006695B" w:rsidRPr="008361E2" w:rsidRDefault="0006695B" w:rsidP="0006695B">
            <w:r>
              <w:rPr>
                <w:rFonts w:ascii="Arial" w:hAnsi="Arial" w:cs="Arial"/>
                <w:sz w:val="20"/>
                <w:szCs w:val="20"/>
              </w:rPr>
              <w:t>vc-exact_097.gr</w:t>
            </w:r>
          </w:p>
        </w:tc>
        <w:tc>
          <w:tcPr>
            <w:tcW w:w="1134" w:type="dxa"/>
            <w:noWrap/>
            <w:hideMark/>
          </w:tcPr>
          <w:p w14:paraId="7528B9BE" w14:textId="77777777" w:rsidR="0006695B" w:rsidRPr="008361E2" w:rsidRDefault="0006695B" w:rsidP="0006695B">
            <w:r w:rsidRPr="008361E2">
              <w:t>18096</w:t>
            </w:r>
          </w:p>
        </w:tc>
        <w:tc>
          <w:tcPr>
            <w:tcW w:w="1394" w:type="dxa"/>
            <w:noWrap/>
            <w:hideMark/>
          </w:tcPr>
          <w:p w14:paraId="366AABE7" w14:textId="77777777" w:rsidR="0006695B" w:rsidRPr="008361E2" w:rsidRDefault="0006695B" w:rsidP="0006695B">
            <w:r w:rsidRPr="008361E2">
              <w:t>56.69097022</w:t>
            </w:r>
          </w:p>
        </w:tc>
        <w:tc>
          <w:tcPr>
            <w:tcW w:w="1842" w:type="dxa"/>
            <w:noWrap/>
            <w:hideMark/>
          </w:tcPr>
          <w:p w14:paraId="35519CC1" w14:textId="77777777" w:rsidR="0006695B" w:rsidRPr="008361E2" w:rsidRDefault="0006695B" w:rsidP="0006695B">
            <w:r w:rsidRPr="008361E2">
              <w:t>6003332</w:t>
            </w:r>
          </w:p>
        </w:tc>
        <w:tc>
          <w:tcPr>
            <w:tcW w:w="1134" w:type="dxa"/>
            <w:noWrap/>
            <w:hideMark/>
          </w:tcPr>
          <w:p w14:paraId="16F757CE" w14:textId="77777777" w:rsidR="0006695B" w:rsidRPr="008361E2" w:rsidRDefault="0006695B" w:rsidP="0006695B">
            <w:r w:rsidRPr="008361E2">
              <w:t>11209</w:t>
            </w:r>
          </w:p>
        </w:tc>
      </w:tr>
      <w:tr w:rsidR="0006695B" w:rsidRPr="008361E2" w14:paraId="06DA5F24" w14:textId="77777777" w:rsidTr="0006695B">
        <w:trPr>
          <w:trHeight w:val="270"/>
        </w:trPr>
        <w:tc>
          <w:tcPr>
            <w:tcW w:w="2689" w:type="dxa"/>
            <w:noWrap/>
            <w:vAlign w:val="bottom"/>
            <w:hideMark/>
          </w:tcPr>
          <w:p w14:paraId="004BCD9D" w14:textId="19F6F936" w:rsidR="0006695B" w:rsidRPr="008361E2" w:rsidRDefault="0006695B" w:rsidP="0006695B">
            <w:r>
              <w:rPr>
                <w:rFonts w:ascii="Arial" w:hAnsi="Arial" w:cs="Arial"/>
                <w:sz w:val="20"/>
                <w:szCs w:val="20"/>
              </w:rPr>
              <w:t>vc-exact_141.gr</w:t>
            </w:r>
          </w:p>
        </w:tc>
        <w:tc>
          <w:tcPr>
            <w:tcW w:w="1134" w:type="dxa"/>
            <w:noWrap/>
            <w:hideMark/>
          </w:tcPr>
          <w:p w14:paraId="771BBE99" w14:textId="77777777" w:rsidR="0006695B" w:rsidRPr="008361E2" w:rsidRDefault="0006695B" w:rsidP="0006695B">
            <w:r w:rsidRPr="008361E2">
              <w:t>18096</w:t>
            </w:r>
          </w:p>
        </w:tc>
        <w:tc>
          <w:tcPr>
            <w:tcW w:w="1394" w:type="dxa"/>
            <w:noWrap/>
            <w:hideMark/>
          </w:tcPr>
          <w:p w14:paraId="7E6BE71F" w14:textId="77777777" w:rsidR="0006695B" w:rsidRPr="008361E2" w:rsidRDefault="0006695B" w:rsidP="0006695B">
            <w:r w:rsidRPr="008361E2">
              <w:t>56.45237157</w:t>
            </w:r>
          </w:p>
        </w:tc>
        <w:tc>
          <w:tcPr>
            <w:tcW w:w="1842" w:type="dxa"/>
            <w:noWrap/>
            <w:hideMark/>
          </w:tcPr>
          <w:p w14:paraId="0C8E7BF0" w14:textId="77777777" w:rsidR="0006695B" w:rsidRPr="008361E2" w:rsidRDefault="0006695B" w:rsidP="0006695B">
            <w:r w:rsidRPr="008361E2">
              <w:t>5979457</w:t>
            </w:r>
          </w:p>
        </w:tc>
        <w:tc>
          <w:tcPr>
            <w:tcW w:w="1134" w:type="dxa"/>
            <w:noWrap/>
            <w:hideMark/>
          </w:tcPr>
          <w:p w14:paraId="51355A69" w14:textId="77777777" w:rsidR="0006695B" w:rsidRPr="008361E2" w:rsidRDefault="0006695B" w:rsidP="0006695B">
            <w:r w:rsidRPr="008361E2">
              <w:t>11209</w:t>
            </w:r>
          </w:p>
        </w:tc>
      </w:tr>
      <w:tr w:rsidR="0006695B" w:rsidRPr="008361E2" w14:paraId="3609BC04" w14:textId="77777777" w:rsidTr="0006695B">
        <w:trPr>
          <w:trHeight w:val="270"/>
        </w:trPr>
        <w:tc>
          <w:tcPr>
            <w:tcW w:w="2689" w:type="dxa"/>
            <w:noWrap/>
            <w:vAlign w:val="bottom"/>
            <w:hideMark/>
          </w:tcPr>
          <w:p w14:paraId="02809843" w14:textId="0A8F6717" w:rsidR="0006695B" w:rsidRPr="008361E2" w:rsidRDefault="0006695B" w:rsidP="0006695B">
            <w:r>
              <w:rPr>
                <w:rFonts w:ascii="Arial" w:hAnsi="Arial" w:cs="Arial"/>
                <w:sz w:val="20"/>
                <w:szCs w:val="20"/>
              </w:rPr>
              <w:t>vc-exact_181.gr</w:t>
            </w:r>
          </w:p>
        </w:tc>
        <w:tc>
          <w:tcPr>
            <w:tcW w:w="1134" w:type="dxa"/>
            <w:noWrap/>
            <w:hideMark/>
          </w:tcPr>
          <w:p w14:paraId="1A5DEDF3" w14:textId="77777777" w:rsidR="0006695B" w:rsidRPr="008361E2" w:rsidRDefault="0006695B" w:rsidP="0006695B">
            <w:r w:rsidRPr="008361E2">
              <w:t>18096</w:t>
            </w:r>
          </w:p>
        </w:tc>
        <w:tc>
          <w:tcPr>
            <w:tcW w:w="1394" w:type="dxa"/>
            <w:noWrap/>
            <w:hideMark/>
          </w:tcPr>
          <w:p w14:paraId="207E522E" w14:textId="77777777" w:rsidR="0006695B" w:rsidRPr="008361E2" w:rsidRDefault="0006695B" w:rsidP="0006695B">
            <w:r w:rsidRPr="008361E2">
              <w:t>56.39230369</w:t>
            </w:r>
          </w:p>
        </w:tc>
        <w:tc>
          <w:tcPr>
            <w:tcW w:w="1842" w:type="dxa"/>
            <w:noWrap/>
            <w:hideMark/>
          </w:tcPr>
          <w:p w14:paraId="29238375" w14:textId="77777777" w:rsidR="0006695B" w:rsidRPr="008361E2" w:rsidRDefault="0006695B" w:rsidP="0006695B">
            <w:r w:rsidRPr="008361E2">
              <w:t>5957171</w:t>
            </w:r>
          </w:p>
        </w:tc>
        <w:tc>
          <w:tcPr>
            <w:tcW w:w="1134" w:type="dxa"/>
            <w:noWrap/>
            <w:hideMark/>
          </w:tcPr>
          <w:p w14:paraId="5276E3B0" w14:textId="77777777" w:rsidR="0006695B" w:rsidRPr="008361E2" w:rsidRDefault="0006695B" w:rsidP="0006695B">
            <w:r w:rsidRPr="008361E2">
              <w:t>11212</w:t>
            </w:r>
          </w:p>
        </w:tc>
      </w:tr>
      <w:tr w:rsidR="0006695B" w:rsidRPr="008361E2" w14:paraId="5BF572B8" w14:textId="77777777" w:rsidTr="0006695B">
        <w:trPr>
          <w:trHeight w:val="270"/>
        </w:trPr>
        <w:tc>
          <w:tcPr>
            <w:tcW w:w="2689" w:type="dxa"/>
            <w:noWrap/>
            <w:vAlign w:val="bottom"/>
            <w:hideMark/>
          </w:tcPr>
          <w:p w14:paraId="2E7EC091" w14:textId="5639C36C" w:rsidR="0006695B" w:rsidRPr="008361E2" w:rsidRDefault="0006695B" w:rsidP="0006695B">
            <w:r>
              <w:rPr>
                <w:rFonts w:ascii="Arial" w:hAnsi="Arial" w:cs="Arial"/>
                <w:sz w:val="20"/>
                <w:szCs w:val="20"/>
              </w:rPr>
              <w:t>vc-exact_147.gr</w:t>
            </w:r>
          </w:p>
        </w:tc>
        <w:tc>
          <w:tcPr>
            <w:tcW w:w="1134" w:type="dxa"/>
            <w:noWrap/>
            <w:hideMark/>
          </w:tcPr>
          <w:p w14:paraId="4FAE4FB8" w14:textId="77777777" w:rsidR="0006695B" w:rsidRPr="008361E2" w:rsidRDefault="0006695B" w:rsidP="0006695B">
            <w:r w:rsidRPr="008361E2">
              <w:t>18096</w:t>
            </w:r>
          </w:p>
        </w:tc>
        <w:tc>
          <w:tcPr>
            <w:tcW w:w="1394" w:type="dxa"/>
            <w:noWrap/>
            <w:hideMark/>
          </w:tcPr>
          <w:p w14:paraId="6D3525E6" w14:textId="77777777" w:rsidR="0006695B" w:rsidRPr="008361E2" w:rsidRDefault="0006695B" w:rsidP="0006695B">
            <w:r w:rsidRPr="008361E2">
              <w:t>56.11389199</w:t>
            </w:r>
          </w:p>
        </w:tc>
        <w:tc>
          <w:tcPr>
            <w:tcW w:w="1842" w:type="dxa"/>
            <w:noWrap/>
            <w:hideMark/>
          </w:tcPr>
          <w:p w14:paraId="2AFBE383" w14:textId="77777777" w:rsidR="0006695B" w:rsidRPr="008361E2" w:rsidRDefault="0006695B" w:rsidP="0006695B">
            <w:r w:rsidRPr="008361E2">
              <w:t>5914953</w:t>
            </w:r>
          </w:p>
        </w:tc>
        <w:tc>
          <w:tcPr>
            <w:tcW w:w="1134" w:type="dxa"/>
            <w:noWrap/>
            <w:hideMark/>
          </w:tcPr>
          <w:p w14:paraId="1C53F547" w14:textId="77777777" w:rsidR="0006695B" w:rsidRPr="008361E2" w:rsidRDefault="0006695B" w:rsidP="0006695B">
            <w:r w:rsidRPr="008361E2">
              <w:t>11212</w:t>
            </w:r>
          </w:p>
        </w:tc>
      </w:tr>
      <w:tr w:rsidR="0006695B" w:rsidRPr="008361E2" w14:paraId="02D5B7CF" w14:textId="77777777" w:rsidTr="0006695B">
        <w:trPr>
          <w:trHeight w:val="270"/>
        </w:trPr>
        <w:tc>
          <w:tcPr>
            <w:tcW w:w="2689" w:type="dxa"/>
            <w:noWrap/>
            <w:vAlign w:val="bottom"/>
            <w:hideMark/>
          </w:tcPr>
          <w:p w14:paraId="723ED315" w14:textId="1C8D44AF" w:rsidR="0006695B" w:rsidRPr="008361E2" w:rsidRDefault="0006695B" w:rsidP="0006695B">
            <w:r>
              <w:rPr>
                <w:rFonts w:ascii="Arial" w:hAnsi="Arial" w:cs="Arial"/>
                <w:sz w:val="20"/>
                <w:szCs w:val="20"/>
              </w:rPr>
              <w:t>vc-exact_165.gr</w:t>
            </w:r>
          </w:p>
        </w:tc>
        <w:tc>
          <w:tcPr>
            <w:tcW w:w="1134" w:type="dxa"/>
            <w:noWrap/>
            <w:hideMark/>
          </w:tcPr>
          <w:p w14:paraId="6F34CF73" w14:textId="77777777" w:rsidR="0006695B" w:rsidRPr="008361E2" w:rsidRDefault="0006695B" w:rsidP="0006695B">
            <w:r w:rsidRPr="008361E2">
              <w:t>18096</w:t>
            </w:r>
          </w:p>
        </w:tc>
        <w:tc>
          <w:tcPr>
            <w:tcW w:w="1394" w:type="dxa"/>
            <w:noWrap/>
            <w:hideMark/>
          </w:tcPr>
          <w:p w14:paraId="580774AC" w14:textId="77777777" w:rsidR="0006695B" w:rsidRPr="008361E2" w:rsidRDefault="0006695B" w:rsidP="0006695B">
            <w:r w:rsidRPr="008361E2">
              <w:t>56.08975463</w:t>
            </w:r>
          </w:p>
        </w:tc>
        <w:tc>
          <w:tcPr>
            <w:tcW w:w="1842" w:type="dxa"/>
            <w:noWrap/>
            <w:hideMark/>
          </w:tcPr>
          <w:p w14:paraId="3113DB1A" w14:textId="77777777" w:rsidR="0006695B" w:rsidRPr="008361E2" w:rsidRDefault="0006695B" w:rsidP="0006695B">
            <w:r w:rsidRPr="008361E2">
              <w:t>5932235</w:t>
            </w:r>
          </w:p>
        </w:tc>
        <w:tc>
          <w:tcPr>
            <w:tcW w:w="1134" w:type="dxa"/>
            <w:noWrap/>
            <w:hideMark/>
          </w:tcPr>
          <w:p w14:paraId="61C94E82" w14:textId="77777777" w:rsidR="0006695B" w:rsidRPr="008361E2" w:rsidRDefault="0006695B" w:rsidP="0006695B">
            <w:r w:rsidRPr="008361E2">
              <w:t>11209</w:t>
            </w:r>
          </w:p>
        </w:tc>
      </w:tr>
      <w:tr w:rsidR="0006695B" w:rsidRPr="008361E2" w14:paraId="2BF73C95" w14:textId="77777777" w:rsidTr="0006695B">
        <w:trPr>
          <w:trHeight w:val="270"/>
        </w:trPr>
        <w:tc>
          <w:tcPr>
            <w:tcW w:w="2689" w:type="dxa"/>
            <w:noWrap/>
            <w:vAlign w:val="bottom"/>
            <w:hideMark/>
          </w:tcPr>
          <w:p w14:paraId="5BF926DC" w14:textId="34734AE2" w:rsidR="0006695B" w:rsidRPr="008361E2" w:rsidRDefault="0006695B" w:rsidP="0006695B">
            <w:r>
              <w:rPr>
                <w:rFonts w:ascii="Arial" w:hAnsi="Arial" w:cs="Arial"/>
                <w:sz w:val="20"/>
                <w:szCs w:val="20"/>
              </w:rPr>
              <w:t>vc-exact_145.gr</w:t>
            </w:r>
          </w:p>
        </w:tc>
        <w:tc>
          <w:tcPr>
            <w:tcW w:w="1134" w:type="dxa"/>
            <w:noWrap/>
            <w:hideMark/>
          </w:tcPr>
          <w:p w14:paraId="0054BBA4" w14:textId="77777777" w:rsidR="0006695B" w:rsidRPr="008361E2" w:rsidRDefault="0006695B" w:rsidP="0006695B">
            <w:r w:rsidRPr="008361E2">
              <w:t>18096</w:t>
            </w:r>
          </w:p>
        </w:tc>
        <w:tc>
          <w:tcPr>
            <w:tcW w:w="1394" w:type="dxa"/>
            <w:noWrap/>
            <w:hideMark/>
          </w:tcPr>
          <w:p w14:paraId="4DAF3468" w14:textId="77777777" w:rsidR="0006695B" w:rsidRPr="008361E2" w:rsidRDefault="0006695B" w:rsidP="0006695B">
            <w:r w:rsidRPr="008361E2">
              <w:t>56.06724477</w:t>
            </w:r>
          </w:p>
        </w:tc>
        <w:tc>
          <w:tcPr>
            <w:tcW w:w="1842" w:type="dxa"/>
            <w:noWrap/>
            <w:hideMark/>
          </w:tcPr>
          <w:p w14:paraId="557A4B9A" w14:textId="77777777" w:rsidR="0006695B" w:rsidRPr="008361E2" w:rsidRDefault="0006695B" w:rsidP="0006695B">
            <w:r w:rsidRPr="008361E2">
              <w:t>5909598</w:t>
            </w:r>
          </w:p>
        </w:tc>
        <w:tc>
          <w:tcPr>
            <w:tcW w:w="1134" w:type="dxa"/>
            <w:noWrap/>
            <w:hideMark/>
          </w:tcPr>
          <w:p w14:paraId="4FB348A8" w14:textId="77777777" w:rsidR="0006695B" w:rsidRPr="008361E2" w:rsidRDefault="0006695B" w:rsidP="0006695B">
            <w:r w:rsidRPr="008361E2">
              <w:t>11209</w:t>
            </w:r>
          </w:p>
        </w:tc>
      </w:tr>
      <w:tr w:rsidR="0006695B" w:rsidRPr="008361E2" w14:paraId="58E40F75" w14:textId="77777777" w:rsidTr="0006695B">
        <w:trPr>
          <w:trHeight w:val="270"/>
        </w:trPr>
        <w:tc>
          <w:tcPr>
            <w:tcW w:w="2689" w:type="dxa"/>
            <w:noWrap/>
            <w:vAlign w:val="bottom"/>
            <w:hideMark/>
          </w:tcPr>
          <w:p w14:paraId="46DBFB04" w14:textId="6D2CBC34" w:rsidR="0006695B" w:rsidRPr="008361E2" w:rsidRDefault="0006695B" w:rsidP="0006695B">
            <w:r>
              <w:rPr>
                <w:rFonts w:ascii="Arial" w:hAnsi="Arial" w:cs="Arial"/>
                <w:sz w:val="20"/>
                <w:szCs w:val="20"/>
              </w:rPr>
              <w:t>vc-exact_117.gr</w:t>
            </w:r>
          </w:p>
        </w:tc>
        <w:tc>
          <w:tcPr>
            <w:tcW w:w="1134" w:type="dxa"/>
            <w:noWrap/>
            <w:hideMark/>
          </w:tcPr>
          <w:p w14:paraId="0039AEF6" w14:textId="77777777" w:rsidR="0006695B" w:rsidRPr="008361E2" w:rsidRDefault="0006695B" w:rsidP="0006695B">
            <w:r w:rsidRPr="008361E2">
              <w:t>18096</w:t>
            </w:r>
          </w:p>
        </w:tc>
        <w:tc>
          <w:tcPr>
            <w:tcW w:w="1394" w:type="dxa"/>
            <w:noWrap/>
            <w:hideMark/>
          </w:tcPr>
          <w:p w14:paraId="3FF9B310" w14:textId="77777777" w:rsidR="0006695B" w:rsidRPr="008361E2" w:rsidRDefault="0006695B" w:rsidP="0006695B">
            <w:r w:rsidRPr="008361E2">
              <w:t>55.97180596</w:t>
            </w:r>
          </w:p>
        </w:tc>
        <w:tc>
          <w:tcPr>
            <w:tcW w:w="1842" w:type="dxa"/>
            <w:noWrap/>
            <w:hideMark/>
          </w:tcPr>
          <w:p w14:paraId="69574048" w14:textId="77777777" w:rsidR="0006695B" w:rsidRPr="008361E2" w:rsidRDefault="0006695B" w:rsidP="0006695B">
            <w:r w:rsidRPr="008361E2">
              <w:t>6009299</w:t>
            </w:r>
          </w:p>
        </w:tc>
        <w:tc>
          <w:tcPr>
            <w:tcW w:w="1134" w:type="dxa"/>
            <w:noWrap/>
            <w:hideMark/>
          </w:tcPr>
          <w:p w14:paraId="5349FFB8" w14:textId="77777777" w:rsidR="0006695B" w:rsidRPr="008361E2" w:rsidRDefault="0006695B" w:rsidP="0006695B">
            <w:r w:rsidRPr="008361E2">
              <w:t>11215</w:t>
            </w:r>
          </w:p>
        </w:tc>
      </w:tr>
      <w:tr w:rsidR="0006695B" w:rsidRPr="008361E2" w14:paraId="4F837FDF" w14:textId="77777777" w:rsidTr="0006695B">
        <w:trPr>
          <w:trHeight w:val="270"/>
        </w:trPr>
        <w:tc>
          <w:tcPr>
            <w:tcW w:w="2689" w:type="dxa"/>
            <w:noWrap/>
            <w:vAlign w:val="bottom"/>
            <w:hideMark/>
          </w:tcPr>
          <w:p w14:paraId="4031DEA2" w14:textId="06CEF1F5" w:rsidR="0006695B" w:rsidRPr="008361E2" w:rsidRDefault="0006695B" w:rsidP="0006695B">
            <w:r>
              <w:rPr>
                <w:rFonts w:ascii="Arial" w:hAnsi="Arial" w:cs="Arial"/>
                <w:sz w:val="20"/>
                <w:szCs w:val="20"/>
              </w:rPr>
              <w:t>vc-exact_139.gr</w:t>
            </w:r>
          </w:p>
        </w:tc>
        <w:tc>
          <w:tcPr>
            <w:tcW w:w="1134" w:type="dxa"/>
            <w:noWrap/>
            <w:hideMark/>
          </w:tcPr>
          <w:p w14:paraId="5436D29A" w14:textId="77777777" w:rsidR="0006695B" w:rsidRPr="008361E2" w:rsidRDefault="0006695B" w:rsidP="0006695B">
            <w:r w:rsidRPr="008361E2">
              <w:t>18096</w:t>
            </w:r>
          </w:p>
        </w:tc>
        <w:tc>
          <w:tcPr>
            <w:tcW w:w="1394" w:type="dxa"/>
            <w:noWrap/>
            <w:hideMark/>
          </w:tcPr>
          <w:p w14:paraId="563A5169" w14:textId="77777777" w:rsidR="0006695B" w:rsidRPr="008361E2" w:rsidRDefault="0006695B" w:rsidP="0006695B">
            <w:r w:rsidRPr="008361E2">
              <w:t>55.83879908</w:t>
            </w:r>
          </w:p>
        </w:tc>
        <w:tc>
          <w:tcPr>
            <w:tcW w:w="1842" w:type="dxa"/>
            <w:noWrap/>
            <w:hideMark/>
          </w:tcPr>
          <w:p w14:paraId="1651FF77" w14:textId="77777777" w:rsidR="0006695B" w:rsidRPr="008361E2" w:rsidRDefault="0006695B" w:rsidP="0006695B">
            <w:r w:rsidRPr="008361E2">
              <w:t>5927538</w:t>
            </w:r>
          </w:p>
        </w:tc>
        <w:tc>
          <w:tcPr>
            <w:tcW w:w="1134" w:type="dxa"/>
            <w:noWrap/>
            <w:hideMark/>
          </w:tcPr>
          <w:p w14:paraId="62C2354C" w14:textId="77777777" w:rsidR="0006695B" w:rsidRPr="008361E2" w:rsidRDefault="0006695B" w:rsidP="0006695B">
            <w:r w:rsidRPr="008361E2">
              <w:t>11211</w:t>
            </w:r>
          </w:p>
        </w:tc>
      </w:tr>
      <w:tr w:rsidR="0006695B" w:rsidRPr="008361E2" w14:paraId="7D24F0B6" w14:textId="77777777" w:rsidTr="0006695B">
        <w:trPr>
          <w:trHeight w:val="270"/>
        </w:trPr>
        <w:tc>
          <w:tcPr>
            <w:tcW w:w="2689" w:type="dxa"/>
            <w:noWrap/>
            <w:vAlign w:val="bottom"/>
            <w:hideMark/>
          </w:tcPr>
          <w:p w14:paraId="02CD70FF" w14:textId="41EC1335" w:rsidR="0006695B" w:rsidRPr="008361E2" w:rsidRDefault="0006695B" w:rsidP="0006695B">
            <w:r>
              <w:rPr>
                <w:rFonts w:ascii="Arial" w:hAnsi="Arial" w:cs="Arial"/>
                <w:sz w:val="20"/>
                <w:szCs w:val="20"/>
              </w:rPr>
              <w:t>vc-exact_127.gr</w:t>
            </w:r>
          </w:p>
        </w:tc>
        <w:tc>
          <w:tcPr>
            <w:tcW w:w="1134" w:type="dxa"/>
            <w:noWrap/>
            <w:hideMark/>
          </w:tcPr>
          <w:p w14:paraId="1E749817" w14:textId="77777777" w:rsidR="0006695B" w:rsidRPr="008361E2" w:rsidRDefault="0006695B" w:rsidP="0006695B">
            <w:r w:rsidRPr="008361E2">
              <w:t>18096</w:t>
            </w:r>
          </w:p>
        </w:tc>
        <w:tc>
          <w:tcPr>
            <w:tcW w:w="1394" w:type="dxa"/>
            <w:noWrap/>
            <w:hideMark/>
          </w:tcPr>
          <w:p w14:paraId="79FB7FB3" w14:textId="77777777" w:rsidR="0006695B" w:rsidRPr="008361E2" w:rsidRDefault="0006695B" w:rsidP="0006695B">
            <w:r w:rsidRPr="008361E2">
              <w:t>55.66654798</w:t>
            </w:r>
          </w:p>
        </w:tc>
        <w:tc>
          <w:tcPr>
            <w:tcW w:w="1842" w:type="dxa"/>
            <w:noWrap/>
            <w:hideMark/>
          </w:tcPr>
          <w:p w14:paraId="405EE299" w14:textId="77777777" w:rsidR="0006695B" w:rsidRPr="008361E2" w:rsidRDefault="0006695B" w:rsidP="0006695B">
            <w:r w:rsidRPr="008361E2">
              <w:t>5912651</w:t>
            </w:r>
          </w:p>
        </w:tc>
        <w:tc>
          <w:tcPr>
            <w:tcW w:w="1134" w:type="dxa"/>
            <w:noWrap/>
            <w:hideMark/>
          </w:tcPr>
          <w:p w14:paraId="1327E911" w14:textId="77777777" w:rsidR="0006695B" w:rsidRPr="008361E2" w:rsidRDefault="0006695B" w:rsidP="0006695B">
            <w:r w:rsidRPr="008361E2">
              <w:t>11205</w:t>
            </w:r>
          </w:p>
        </w:tc>
      </w:tr>
      <w:tr w:rsidR="0006695B" w:rsidRPr="008361E2" w14:paraId="2BA89CAA" w14:textId="77777777" w:rsidTr="0006695B">
        <w:trPr>
          <w:trHeight w:val="270"/>
        </w:trPr>
        <w:tc>
          <w:tcPr>
            <w:tcW w:w="2689" w:type="dxa"/>
            <w:noWrap/>
            <w:vAlign w:val="bottom"/>
            <w:hideMark/>
          </w:tcPr>
          <w:p w14:paraId="0D337786" w14:textId="4266E5C7" w:rsidR="0006695B" w:rsidRPr="008361E2" w:rsidRDefault="0006695B" w:rsidP="0006695B">
            <w:r>
              <w:rPr>
                <w:rFonts w:ascii="Arial" w:hAnsi="Arial" w:cs="Arial"/>
                <w:sz w:val="20"/>
                <w:szCs w:val="20"/>
              </w:rPr>
              <w:t>vc-exact_121.gr</w:t>
            </w:r>
          </w:p>
        </w:tc>
        <w:tc>
          <w:tcPr>
            <w:tcW w:w="1134" w:type="dxa"/>
            <w:noWrap/>
            <w:hideMark/>
          </w:tcPr>
          <w:p w14:paraId="0A7CF778" w14:textId="77777777" w:rsidR="0006695B" w:rsidRPr="008361E2" w:rsidRDefault="0006695B" w:rsidP="0006695B">
            <w:r w:rsidRPr="008361E2">
              <w:t>18096</w:t>
            </w:r>
          </w:p>
        </w:tc>
        <w:tc>
          <w:tcPr>
            <w:tcW w:w="1394" w:type="dxa"/>
            <w:noWrap/>
            <w:hideMark/>
          </w:tcPr>
          <w:p w14:paraId="772E7B60" w14:textId="77777777" w:rsidR="0006695B" w:rsidRPr="008361E2" w:rsidRDefault="0006695B" w:rsidP="0006695B">
            <w:r w:rsidRPr="008361E2">
              <w:t>55.6446845</w:t>
            </w:r>
          </w:p>
        </w:tc>
        <w:tc>
          <w:tcPr>
            <w:tcW w:w="1842" w:type="dxa"/>
            <w:noWrap/>
            <w:hideMark/>
          </w:tcPr>
          <w:p w14:paraId="4D400856" w14:textId="77777777" w:rsidR="0006695B" w:rsidRPr="008361E2" w:rsidRDefault="0006695B" w:rsidP="0006695B">
            <w:r w:rsidRPr="008361E2">
              <w:t>5918237</w:t>
            </w:r>
          </w:p>
        </w:tc>
        <w:tc>
          <w:tcPr>
            <w:tcW w:w="1134" w:type="dxa"/>
            <w:noWrap/>
            <w:hideMark/>
          </w:tcPr>
          <w:p w14:paraId="2C8CABD4" w14:textId="77777777" w:rsidR="0006695B" w:rsidRPr="008361E2" w:rsidRDefault="0006695B" w:rsidP="0006695B">
            <w:r w:rsidRPr="008361E2">
              <w:t>11211</w:t>
            </w:r>
          </w:p>
        </w:tc>
      </w:tr>
      <w:tr w:rsidR="0006695B" w:rsidRPr="008361E2" w14:paraId="3A069E9D" w14:textId="77777777" w:rsidTr="0006695B">
        <w:trPr>
          <w:trHeight w:val="270"/>
        </w:trPr>
        <w:tc>
          <w:tcPr>
            <w:tcW w:w="2689" w:type="dxa"/>
            <w:noWrap/>
            <w:vAlign w:val="bottom"/>
            <w:hideMark/>
          </w:tcPr>
          <w:p w14:paraId="7E8EE585" w14:textId="4317DCFB" w:rsidR="0006695B" w:rsidRPr="008361E2" w:rsidRDefault="0006695B" w:rsidP="0006695B">
            <w:r>
              <w:rPr>
                <w:rFonts w:ascii="Arial" w:hAnsi="Arial" w:cs="Arial"/>
                <w:sz w:val="20"/>
                <w:szCs w:val="20"/>
              </w:rPr>
              <w:t>vc-exact_115.gr</w:t>
            </w:r>
          </w:p>
        </w:tc>
        <w:tc>
          <w:tcPr>
            <w:tcW w:w="1134" w:type="dxa"/>
            <w:noWrap/>
            <w:hideMark/>
          </w:tcPr>
          <w:p w14:paraId="4B080F42" w14:textId="77777777" w:rsidR="0006695B" w:rsidRPr="008361E2" w:rsidRDefault="0006695B" w:rsidP="0006695B">
            <w:r w:rsidRPr="008361E2">
              <w:t>18096</w:t>
            </w:r>
          </w:p>
        </w:tc>
        <w:tc>
          <w:tcPr>
            <w:tcW w:w="1394" w:type="dxa"/>
            <w:noWrap/>
            <w:hideMark/>
          </w:tcPr>
          <w:p w14:paraId="0F3E3F35" w14:textId="77777777" w:rsidR="0006695B" w:rsidRPr="008361E2" w:rsidRDefault="0006695B" w:rsidP="0006695B">
            <w:r w:rsidRPr="008361E2">
              <w:t>55.39813337</w:t>
            </w:r>
          </w:p>
        </w:tc>
        <w:tc>
          <w:tcPr>
            <w:tcW w:w="1842" w:type="dxa"/>
            <w:noWrap/>
            <w:hideMark/>
          </w:tcPr>
          <w:p w14:paraId="620B7AC4" w14:textId="77777777" w:rsidR="0006695B" w:rsidRPr="008361E2" w:rsidRDefault="0006695B" w:rsidP="0006695B">
            <w:r w:rsidRPr="008361E2">
              <w:t>5937776</w:t>
            </w:r>
          </w:p>
        </w:tc>
        <w:tc>
          <w:tcPr>
            <w:tcW w:w="1134" w:type="dxa"/>
            <w:noWrap/>
            <w:hideMark/>
          </w:tcPr>
          <w:p w14:paraId="6D7198FA" w14:textId="77777777" w:rsidR="0006695B" w:rsidRPr="008361E2" w:rsidRDefault="0006695B" w:rsidP="0006695B">
            <w:r w:rsidRPr="008361E2">
              <w:t>11210</w:t>
            </w:r>
          </w:p>
        </w:tc>
      </w:tr>
      <w:tr w:rsidR="0006695B" w:rsidRPr="008361E2" w14:paraId="300C9E15" w14:textId="77777777" w:rsidTr="0006695B">
        <w:trPr>
          <w:trHeight w:val="270"/>
        </w:trPr>
        <w:tc>
          <w:tcPr>
            <w:tcW w:w="2689" w:type="dxa"/>
            <w:noWrap/>
            <w:vAlign w:val="bottom"/>
            <w:hideMark/>
          </w:tcPr>
          <w:p w14:paraId="2AFFC72D" w14:textId="6AB3091D" w:rsidR="0006695B" w:rsidRPr="008361E2" w:rsidRDefault="0006695B" w:rsidP="0006695B">
            <w:r>
              <w:rPr>
                <w:rFonts w:ascii="Arial" w:hAnsi="Arial" w:cs="Arial"/>
                <w:sz w:val="20"/>
                <w:szCs w:val="20"/>
              </w:rPr>
              <w:t>vc-exact_129.gr</w:t>
            </w:r>
          </w:p>
        </w:tc>
        <w:tc>
          <w:tcPr>
            <w:tcW w:w="1134" w:type="dxa"/>
            <w:noWrap/>
            <w:hideMark/>
          </w:tcPr>
          <w:p w14:paraId="3188D088" w14:textId="77777777" w:rsidR="0006695B" w:rsidRPr="008361E2" w:rsidRDefault="0006695B" w:rsidP="0006695B">
            <w:r w:rsidRPr="008361E2">
              <w:t>15783</w:t>
            </w:r>
          </w:p>
        </w:tc>
        <w:tc>
          <w:tcPr>
            <w:tcW w:w="1394" w:type="dxa"/>
            <w:noWrap/>
            <w:hideMark/>
          </w:tcPr>
          <w:p w14:paraId="68B4BA4F" w14:textId="77777777" w:rsidR="0006695B" w:rsidRPr="008361E2" w:rsidRDefault="0006695B" w:rsidP="0006695B">
            <w:r w:rsidRPr="008361E2">
              <w:t>42.3163103</w:t>
            </w:r>
          </w:p>
        </w:tc>
        <w:tc>
          <w:tcPr>
            <w:tcW w:w="1842" w:type="dxa"/>
            <w:noWrap/>
            <w:hideMark/>
          </w:tcPr>
          <w:p w14:paraId="785C5EC8" w14:textId="77777777" w:rsidR="0006695B" w:rsidRPr="008361E2" w:rsidRDefault="0006695B" w:rsidP="0006695B">
            <w:r w:rsidRPr="008361E2">
              <w:t>4599245</w:t>
            </w:r>
          </w:p>
        </w:tc>
        <w:tc>
          <w:tcPr>
            <w:tcW w:w="1134" w:type="dxa"/>
            <w:noWrap/>
            <w:hideMark/>
          </w:tcPr>
          <w:p w14:paraId="0AAD290D" w14:textId="77777777" w:rsidR="0006695B" w:rsidRPr="008361E2" w:rsidRDefault="0006695B" w:rsidP="0006695B">
            <w:r w:rsidRPr="008361E2">
              <w:t>9781</w:t>
            </w:r>
          </w:p>
        </w:tc>
      </w:tr>
      <w:tr w:rsidR="0006695B" w:rsidRPr="008361E2" w14:paraId="2F5E875A" w14:textId="77777777" w:rsidTr="0006695B">
        <w:trPr>
          <w:trHeight w:val="270"/>
        </w:trPr>
        <w:tc>
          <w:tcPr>
            <w:tcW w:w="2689" w:type="dxa"/>
            <w:noWrap/>
            <w:vAlign w:val="bottom"/>
            <w:hideMark/>
          </w:tcPr>
          <w:p w14:paraId="6F19549B" w14:textId="2BD1CEF5" w:rsidR="0006695B" w:rsidRPr="008361E2" w:rsidRDefault="0006695B" w:rsidP="0006695B">
            <w:r>
              <w:rPr>
                <w:rFonts w:ascii="Arial" w:hAnsi="Arial" w:cs="Arial"/>
                <w:sz w:val="20"/>
                <w:szCs w:val="20"/>
              </w:rPr>
              <w:t>vc-exact_095.gr</w:t>
            </w:r>
          </w:p>
        </w:tc>
        <w:tc>
          <w:tcPr>
            <w:tcW w:w="1134" w:type="dxa"/>
            <w:noWrap/>
            <w:hideMark/>
          </w:tcPr>
          <w:p w14:paraId="39CFBB5D" w14:textId="77777777" w:rsidR="0006695B" w:rsidRPr="008361E2" w:rsidRDefault="0006695B" w:rsidP="0006695B">
            <w:r w:rsidRPr="008361E2">
              <w:t>15783</w:t>
            </w:r>
          </w:p>
        </w:tc>
        <w:tc>
          <w:tcPr>
            <w:tcW w:w="1394" w:type="dxa"/>
            <w:noWrap/>
            <w:hideMark/>
          </w:tcPr>
          <w:p w14:paraId="7153BEC4" w14:textId="77777777" w:rsidR="0006695B" w:rsidRPr="008361E2" w:rsidRDefault="0006695B" w:rsidP="0006695B">
            <w:r w:rsidRPr="008361E2">
              <w:t>42.12759876</w:t>
            </w:r>
          </w:p>
        </w:tc>
        <w:tc>
          <w:tcPr>
            <w:tcW w:w="1842" w:type="dxa"/>
            <w:noWrap/>
            <w:hideMark/>
          </w:tcPr>
          <w:p w14:paraId="34CA5931" w14:textId="77777777" w:rsidR="0006695B" w:rsidRPr="008361E2" w:rsidRDefault="0006695B" w:rsidP="0006695B">
            <w:r w:rsidRPr="008361E2">
              <w:t>4547295</w:t>
            </w:r>
          </w:p>
        </w:tc>
        <w:tc>
          <w:tcPr>
            <w:tcW w:w="1134" w:type="dxa"/>
            <w:noWrap/>
            <w:hideMark/>
          </w:tcPr>
          <w:p w14:paraId="51CC8D88" w14:textId="77777777" w:rsidR="0006695B" w:rsidRPr="008361E2" w:rsidRDefault="0006695B" w:rsidP="0006695B">
            <w:r w:rsidRPr="008361E2">
              <w:t>9771</w:t>
            </w:r>
          </w:p>
        </w:tc>
      </w:tr>
      <w:tr w:rsidR="0006695B" w:rsidRPr="008361E2" w14:paraId="3CE5F9DC" w14:textId="77777777" w:rsidTr="0006695B">
        <w:trPr>
          <w:trHeight w:val="270"/>
        </w:trPr>
        <w:tc>
          <w:tcPr>
            <w:tcW w:w="2689" w:type="dxa"/>
            <w:noWrap/>
            <w:vAlign w:val="bottom"/>
            <w:hideMark/>
          </w:tcPr>
          <w:p w14:paraId="587B6594" w14:textId="55EC4350" w:rsidR="0006695B" w:rsidRPr="008361E2" w:rsidRDefault="0006695B" w:rsidP="0006695B">
            <w:r>
              <w:rPr>
                <w:rFonts w:ascii="Arial" w:hAnsi="Arial" w:cs="Arial"/>
                <w:sz w:val="20"/>
                <w:szCs w:val="20"/>
              </w:rPr>
              <w:t>vc-exact_151.gr</w:t>
            </w:r>
          </w:p>
        </w:tc>
        <w:tc>
          <w:tcPr>
            <w:tcW w:w="1134" w:type="dxa"/>
            <w:noWrap/>
            <w:hideMark/>
          </w:tcPr>
          <w:p w14:paraId="10F4CF76" w14:textId="77777777" w:rsidR="0006695B" w:rsidRPr="008361E2" w:rsidRDefault="0006695B" w:rsidP="0006695B">
            <w:r w:rsidRPr="008361E2">
              <w:t>15783</w:t>
            </w:r>
          </w:p>
        </w:tc>
        <w:tc>
          <w:tcPr>
            <w:tcW w:w="1394" w:type="dxa"/>
            <w:noWrap/>
            <w:hideMark/>
          </w:tcPr>
          <w:p w14:paraId="1AC79C8A" w14:textId="77777777" w:rsidR="0006695B" w:rsidRPr="008361E2" w:rsidRDefault="0006695B" w:rsidP="0006695B">
            <w:r w:rsidRPr="008361E2">
              <w:t>41.87351869</w:t>
            </w:r>
          </w:p>
        </w:tc>
        <w:tc>
          <w:tcPr>
            <w:tcW w:w="1842" w:type="dxa"/>
            <w:noWrap/>
            <w:hideMark/>
          </w:tcPr>
          <w:p w14:paraId="76CD1639" w14:textId="77777777" w:rsidR="0006695B" w:rsidRPr="008361E2" w:rsidRDefault="0006695B" w:rsidP="0006695B">
            <w:r w:rsidRPr="008361E2">
              <w:t>4564820</w:t>
            </w:r>
          </w:p>
        </w:tc>
        <w:tc>
          <w:tcPr>
            <w:tcW w:w="1134" w:type="dxa"/>
            <w:noWrap/>
            <w:hideMark/>
          </w:tcPr>
          <w:p w14:paraId="34DA7C79" w14:textId="77777777" w:rsidR="0006695B" w:rsidRPr="008361E2" w:rsidRDefault="0006695B" w:rsidP="0006695B">
            <w:r w:rsidRPr="008361E2">
              <w:t>9777</w:t>
            </w:r>
          </w:p>
        </w:tc>
      </w:tr>
      <w:tr w:rsidR="0006695B" w:rsidRPr="008361E2" w14:paraId="3487EE70" w14:textId="77777777" w:rsidTr="0006695B">
        <w:trPr>
          <w:trHeight w:val="270"/>
        </w:trPr>
        <w:tc>
          <w:tcPr>
            <w:tcW w:w="2689" w:type="dxa"/>
            <w:noWrap/>
            <w:vAlign w:val="bottom"/>
            <w:hideMark/>
          </w:tcPr>
          <w:p w14:paraId="5DAF46D6" w14:textId="059475B6" w:rsidR="0006695B" w:rsidRPr="008361E2" w:rsidRDefault="0006695B" w:rsidP="0006695B">
            <w:r>
              <w:rPr>
                <w:rFonts w:ascii="Arial" w:hAnsi="Arial" w:cs="Arial"/>
                <w:sz w:val="20"/>
                <w:szCs w:val="20"/>
              </w:rPr>
              <w:t>vc-exact_179.gr</w:t>
            </w:r>
          </w:p>
        </w:tc>
        <w:tc>
          <w:tcPr>
            <w:tcW w:w="1134" w:type="dxa"/>
            <w:noWrap/>
            <w:hideMark/>
          </w:tcPr>
          <w:p w14:paraId="283D5862" w14:textId="77777777" w:rsidR="0006695B" w:rsidRPr="008361E2" w:rsidRDefault="0006695B" w:rsidP="0006695B">
            <w:r w:rsidRPr="008361E2">
              <w:t>15783</w:t>
            </w:r>
          </w:p>
        </w:tc>
        <w:tc>
          <w:tcPr>
            <w:tcW w:w="1394" w:type="dxa"/>
            <w:noWrap/>
            <w:hideMark/>
          </w:tcPr>
          <w:p w14:paraId="54747CDE" w14:textId="77777777" w:rsidR="0006695B" w:rsidRPr="008361E2" w:rsidRDefault="0006695B" w:rsidP="0006695B">
            <w:r w:rsidRPr="008361E2">
              <w:t>41.75978476</w:t>
            </w:r>
          </w:p>
        </w:tc>
        <w:tc>
          <w:tcPr>
            <w:tcW w:w="1842" w:type="dxa"/>
            <w:noWrap/>
            <w:hideMark/>
          </w:tcPr>
          <w:p w14:paraId="13E7459D" w14:textId="77777777" w:rsidR="0006695B" w:rsidRPr="008361E2" w:rsidRDefault="0006695B" w:rsidP="0006695B">
            <w:r w:rsidRPr="008361E2">
              <w:t>4641970</w:t>
            </w:r>
          </w:p>
        </w:tc>
        <w:tc>
          <w:tcPr>
            <w:tcW w:w="1134" w:type="dxa"/>
            <w:noWrap/>
            <w:hideMark/>
          </w:tcPr>
          <w:p w14:paraId="2A666045" w14:textId="77777777" w:rsidR="0006695B" w:rsidRPr="008361E2" w:rsidRDefault="0006695B" w:rsidP="0006695B">
            <w:r w:rsidRPr="008361E2">
              <w:t>9778</w:t>
            </w:r>
          </w:p>
        </w:tc>
      </w:tr>
      <w:tr w:rsidR="0006695B" w:rsidRPr="008361E2" w14:paraId="5A17E7DA" w14:textId="77777777" w:rsidTr="0006695B">
        <w:trPr>
          <w:trHeight w:val="270"/>
        </w:trPr>
        <w:tc>
          <w:tcPr>
            <w:tcW w:w="2689" w:type="dxa"/>
            <w:noWrap/>
            <w:vAlign w:val="bottom"/>
            <w:hideMark/>
          </w:tcPr>
          <w:p w14:paraId="5DD32171" w14:textId="305056B8" w:rsidR="0006695B" w:rsidRPr="008361E2" w:rsidRDefault="0006695B" w:rsidP="0006695B">
            <w:r>
              <w:rPr>
                <w:rFonts w:ascii="Arial" w:hAnsi="Arial" w:cs="Arial"/>
                <w:sz w:val="20"/>
                <w:szCs w:val="20"/>
              </w:rPr>
              <w:t>vc-exact_103.gr</w:t>
            </w:r>
          </w:p>
        </w:tc>
        <w:tc>
          <w:tcPr>
            <w:tcW w:w="1134" w:type="dxa"/>
            <w:noWrap/>
            <w:hideMark/>
          </w:tcPr>
          <w:p w14:paraId="07B6D554" w14:textId="77777777" w:rsidR="0006695B" w:rsidRPr="008361E2" w:rsidRDefault="0006695B" w:rsidP="0006695B">
            <w:r w:rsidRPr="008361E2">
              <w:t>15783</w:t>
            </w:r>
          </w:p>
        </w:tc>
        <w:tc>
          <w:tcPr>
            <w:tcW w:w="1394" w:type="dxa"/>
            <w:noWrap/>
            <w:hideMark/>
          </w:tcPr>
          <w:p w14:paraId="0C22B2DD" w14:textId="77777777" w:rsidR="0006695B" w:rsidRPr="008361E2" w:rsidRDefault="0006695B" w:rsidP="0006695B">
            <w:r w:rsidRPr="008361E2">
              <w:t>41.69855494</w:t>
            </w:r>
          </w:p>
        </w:tc>
        <w:tc>
          <w:tcPr>
            <w:tcW w:w="1842" w:type="dxa"/>
            <w:noWrap/>
            <w:hideMark/>
          </w:tcPr>
          <w:p w14:paraId="2A34765E" w14:textId="77777777" w:rsidR="0006695B" w:rsidRPr="008361E2" w:rsidRDefault="0006695B" w:rsidP="0006695B">
            <w:r w:rsidRPr="008361E2">
              <w:t>4581475</w:t>
            </w:r>
          </w:p>
        </w:tc>
        <w:tc>
          <w:tcPr>
            <w:tcW w:w="1134" w:type="dxa"/>
            <w:noWrap/>
            <w:hideMark/>
          </w:tcPr>
          <w:p w14:paraId="39ADC2D3" w14:textId="77777777" w:rsidR="0006695B" w:rsidRPr="008361E2" w:rsidRDefault="0006695B" w:rsidP="0006695B">
            <w:r w:rsidRPr="008361E2">
              <w:t>9774</w:t>
            </w:r>
          </w:p>
        </w:tc>
      </w:tr>
      <w:tr w:rsidR="0006695B" w:rsidRPr="008361E2" w14:paraId="67B05466" w14:textId="77777777" w:rsidTr="0006695B">
        <w:trPr>
          <w:trHeight w:val="270"/>
        </w:trPr>
        <w:tc>
          <w:tcPr>
            <w:tcW w:w="2689" w:type="dxa"/>
            <w:noWrap/>
            <w:vAlign w:val="bottom"/>
            <w:hideMark/>
          </w:tcPr>
          <w:p w14:paraId="62266FCF" w14:textId="5D034033" w:rsidR="0006695B" w:rsidRPr="008361E2" w:rsidRDefault="0006695B" w:rsidP="0006695B">
            <w:r>
              <w:rPr>
                <w:rFonts w:ascii="Arial" w:hAnsi="Arial" w:cs="Arial"/>
                <w:sz w:val="20"/>
                <w:szCs w:val="20"/>
              </w:rPr>
              <w:t>vc-exact_087.gr</w:t>
            </w:r>
          </w:p>
        </w:tc>
        <w:tc>
          <w:tcPr>
            <w:tcW w:w="1134" w:type="dxa"/>
            <w:noWrap/>
            <w:hideMark/>
          </w:tcPr>
          <w:p w14:paraId="779C3B54" w14:textId="77777777" w:rsidR="0006695B" w:rsidRPr="008361E2" w:rsidRDefault="0006695B" w:rsidP="0006695B">
            <w:r w:rsidRPr="008361E2">
              <w:t>13590</w:t>
            </w:r>
          </w:p>
        </w:tc>
        <w:tc>
          <w:tcPr>
            <w:tcW w:w="1394" w:type="dxa"/>
            <w:noWrap/>
            <w:hideMark/>
          </w:tcPr>
          <w:p w14:paraId="3F9CEB45" w14:textId="77777777" w:rsidR="0006695B" w:rsidRPr="008361E2" w:rsidRDefault="0006695B" w:rsidP="0006695B">
            <w:r w:rsidRPr="008361E2">
              <w:t>31.05602064</w:t>
            </w:r>
          </w:p>
        </w:tc>
        <w:tc>
          <w:tcPr>
            <w:tcW w:w="1842" w:type="dxa"/>
            <w:noWrap/>
            <w:hideMark/>
          </w:tcPr>
          <w:p w14:paraId="01FA8352" w14:textId="77777777" w:rsidR="0006695B" w:rsidRPr="008361E2" w:rsidRDefault="0006695B" w:rsidP="0006695B">
            <w:r w:rsidRPr="008361E2">
              <w:t>3423740</w:t>
            </w:r>
          </w:p>
        </w:tc>
        <w:tc>
          <w:tcPr>
            <w:tcW w:w="1134" w:type="dxa"/>
            <w:noWrap/>
            <w:hideMark/>
          </w:tcPr>
          <w:p w14:paraId="028C9EAF" w14:textId="77777777" w:rsidR="0006695B" w:rsidRPr="008361E2" w:rsidRDefault="0006695B" w:rsidP="0006695B">
            <w:r w:rsidRPr="008361E2">
              <w:t>8421</w:t>
            </w:r>
          </w:p>
        </w:tc>
      </w:tr>
      <w:tr w:rsidR="0006695B" w:rsidRPr="008361E2" w14:paraId="2599E703" w14:textId="77777777" w:rsidTr="0006695B">
        <w:trPr>
          <w:trHeight w:val="270"/>
        </w:trPr>
        <w:tc>
          <w:tcPr>
            <w:tcW w:w="2689" w:type="dxa"/>
            <w:noWrap/>
            <w:vAlign w:val="bottom"/>
            <w:hideMark/>
          </w:tcPr>
          <w:p w14:paraId="72A2C010" w14:textId="2BD9D921" w:rsidR="0006695B" w:rsidRPr="008361E2" w:rsidRDefault="0006695B" w:rsidP="0006695B">
            <w:r>
              <w:rPr>
                <w:rFonts w:ascii="Arial" w:hAnsi="Arial" w:cs="Arial"/>
                <w:sz w:val="20"/>
                <w:szCs w:val="20"/>
              </w:rPr>
              <w:t>vc-exact_107.gr</w:t>
            </w:r>
          </w:p>
        </w:tc>
        <w:tc>
          <w:tcPr>
            <w:tcW w:w="1134" w:type="dxa"/>
            <w:noWrap/>
            <w:hideMark/>
          </w:tcPr>
          <w:p w14:paraId="68AF1767" w14:textId="77777777" w:rsidR="0006695B" w:rsidRPr="008361E2" w:rsidRDefault="0006695B" w:rsidP="0006695B">
            <w:r w:rsidRPr="008361E2">
              <w:t>13590</w:t>
            </w:r>
          </w:p>
        </w:tc>
        <w:tc>
          <w:tcPr>
            <w:tcW w:w="1394" w:type="dxa"/>
            <w:noWrap/>
            <w:hideMark/>
          </w:tcPr>
          <w:p w14:paraId="2021B259" w14:textId="77777777" w:rsidR="0006695B" w:rsidRPr="008361E2" w:rsidRDefault="0006695B" w:rsidP="0006695B">
            <w:r w:rsidRPr="008361E2">
              <w:t>30.94421945</w:t>
            </w:r>
          </w:p>
        </w:tc>
        <w:tc>
          <w:tcPr>
            <w:tcW w:w="1842" w:type="dxa"/>
            <w:noWrap/>
            <w:hideMark/>
          </w:tcPr>
          <w:p w14:paraId="47C3B156" w14:textId="77777777" w:rsidR="0006695B" w:rsidRPr="008361E2" w:rsidRDefault="0006695B" w:rsidP="0006695B">
            <w:r w:rsidRPr="008361E2">
              <w:t>3371890</w:t>
            </w:r>
          </w:p>
        </w:tc>
        <w:tc>
          <w:tcPr>
            <w:tcW w:w="1134" w:type="dxa"/>
            <w:noWrap/>
            <w:hideMark/>
          </w:tcPr>
          <w:p w14:paraId="39770224" w14:textId="77777777" w:rsidR="0006695B" w:rsidRPr="008361E2" w:rsidRDefault="0006695B" w:rsidP="0006695B">
            <w:r w:rsidRPr="008361E2">
              <w:t>8417</w:t>
            </w:r>
          </w:p>
        </w:tc>
      </w:tr>
      <w:tr w:rsidR="0006695B" w:rsidRPr="008361E2" w14:paraId="1FD2E248" w14:textId="77777777" w:rsidTr="0006695B">
        <w:trPr>
          <w:trHeight w:val="270"/>
        </w:trPr>
        <w:tc>
          <w:tcPr>
            <w:tcW w:w="2689" w:type="dxa"/>
            <w:noWrap/>
            <w:vAlign w:val="bottom"/>
            <w:hideMark/>
          </w:tcPr>
          <w:p w14:paraId="1C401FF4" w14:textId="3DE083E1" w:rsidR="0006695B" w:rsidRPr="008361E2" w:rsidRDefault="0006695B" w:rsidP="0006695B">
            <w:r>
              <w:rPr>
                <w:rFonts w:ascii="Arial" w:hAnsi="Arial" w:cs="Arial"/>
                <w:sz w:val="20"/>
                <w:szCs w:val="20"/>
              </w:rPr>
              <w:t>vc-exact_189.gr</w:t>
            </w:r>
          </w:p>
        </w:tc>
        <w:tc>
          <w:tcPr>
            <w:tcW w:w="1134" w:type="dxa"/>
            <w:noWrap/>
            <w:hideMark/>
          </w:tcPr>
          <w:p w14:paraId="6316A084" w14:textId="77777777" w:rsidR="0006695B" w:rsidRPr="008361E2" w:rsidRDefault="0006695B" w:rsidP="0006695B">
            <w:r w:rsidRPr="008361E2">
              <w:t>7400</w:t>
            </w:r>
          </w:p>
        </w:tc>
        <w:tc>
          <w:tcPr>
            <w:tcW w:w="1394" w:type="dxa"/>
            <w:noWrap/>
            <w:hideMark/>
          </w:tcPr>
          <w:p w14:paraId="7618CFBA" w14:textId="77777777" w:rsidR="0006695B" w:rsidRPr="008361E2" w:rsidRDefault="0006695B" w:rsidP="0006695B">
            <w:r w:rsidRPr="008361E2">
              <w:t>9.926784618</w:t>
            </w:r>
          </w:p>
        </w:tc>
        <w:tc>
          <w:tcPr>
            <w:tcW w:w="1842" w:type="dxa"/>
            <w:noWrap/>
            <w:hideMark/>
          </w:tcPr>
          <w:p w14:paraId="30E6025D" w14:textId="77777777" w:rsidR="0006695B" w:rsidRPr="008361E2" w:rsidRDefault="0006695B" w:rsidP="0006695B">
            <w:r w:rsidRPr="008361E2">
              <w:t>1531676</w:t>
            </w:r>
          </w:p>
        </w:tc>
        <w:tc>
          <w:tcPr>
            <w:tcW w:w="1134" w:type="dxa"/>
            <w:noWrap/>
            <w:hideMark/>
          </w:tcPr>
          <w:p w14:paraId="02F583EE" w14:textId="77777777" w:rsidR="0006695B" w:rsidRPr="008361E2" w:rsidRDefault="0006695B" w:rsidP="0006695B">
            <w:r w:rsidRPr="008361E2">
              <w:t>4815</w:t>
            </w:r>
          </w:p>
        </w:tc>
      </w:tr>
      <w:tr w:rsidR="0006695B" w:rsidRPr="008361E2" w14:paraId="6E1FA3B5" w14:textId="77777777" w:rsidTr="0006695B">
        <w:trPr>
          <w:trHeight w:val="270"/>
        </w:trPr>
        <w:tc>
          <w:tcPr>
            <w:tcW w:w="2689" w:type="dxa"/>
            <w:noWrap/>
            <w:vAlign w:val="bottom"/>
            <w:hideMark/>
          </w:tcPr>
          <w:p w14:paraId="783FAD10" w14:textId="77410B0E" w:rsidR="0006695B" w:rsidRPr="008361E2" w:rsidRDefault="0006695B" w:rsidP="0006695B">
            <w:r>
              <w:rPr>
                <w:rFonts w:ascii="Arial" w:hAnsi="Arial" w:cs="Arial"/>
                <w:sz w:val="20"/>
                <w:szCs w:val="20"/>
              </w:rPr>
              <w:t>vc-exact_085.gr</w:t>
            </w:r>
          </w:p>
        </w:tc>
        <w:tc>
          <w:tcPr>
            <w:tcW w:w="1134" w:type="dxa"/>
            <w:noWrap/>
            <w:hideMark/>
          </w:tcPr>
          <w:p w14:paraId="3DDF258A" w14:textId="77777777" w:rsidR="0006695B" w:rsidRPr="008361E2" w:rsidRDefault="0006695B" w:rsidP="0006695B">
            <w:r w:rsidRPr="008361E2">
              <w:t>11470</w:t>
            </w:r>
          </w:p>
        </w:tc>
        <w:tc>
          <w:tcPr>
            <w:tcW w:w="1394" w:type="dxa"/>
            <w:noWrap/>
            <w:hideMark/>
          </w:tcPr>
          <w:p w14:paraId="34AFFA2C" w14:textId="77777777" w:rsidR="0006695B" w:rsidRPr="008361E2" w:rsidRDefault="0006695B" w:rsidP="0006695B">
            <w:r w:rsidRPr="008361E2">
              <w:t>9.833961252</w:t>
            </w:r>
          </w:p>
        </w:tc>
        <w:tc>
          <w:tcPr>
            <w:tcW w:w="1842" w:type="dxa"/>
            <w:noWrap/>
            <w:hideMark/>
          </w:tcPr>
          <w:p w14:paraId="5E1D380F" w14:textId="77777777" w:rsidR="0006695B" w:rsidRPr="008361E2" w:rsidRDefault="0006695B" w:rsidP="0006695B">
            <w:r w:rsidRPr="008361E2">
              <w:t>657526</w:t>
            </w:r>
          </w:p>
        </w:tc>
        <w:tc>
          <w:tcPr>
            <w:tcW w:w="1134" w:type="dxa"/>
            <w:noWrap/>
            <w:hideMark/>
          </w:tcPr>
          <w:p w14:paraId="21FC7BA1" w14:textId="77777777" w:rsidR="0006695B" w:rsidRPr="008361E2" w:rsidRDefault="0006695B" w:rsidP="0006695B">
            <w:r w:rsidRPr="008361E2">
              <w:t>7042</w:t>
            </w:r>
          </w:p>
        </w:tc>
      </w:tr>
      <w:tr w:rsidR="0006695B" w:rsidRPr="008361E2" w14:paraId="06AF5D3D" w14:textId="77777777" w:rsidTr="0006695B">
        <w:trPr>
          <w:trHeight w:val="270"/>
        </w:trPr>
        <w:tc>
          <w:tcPr>
            <w:tcW w:w="2689" w:type="dxa"/>
            <w:noWrap/>
            <w:vAlign w:val="bottom"/>
            <w:hideMark/>
          </w:tcPr>
          <w:p w14:paraId="4ED836E3" w14:textId="0974E0E4" w:rsidR="0006695B" w:rsidRPr="008361E2" w:rsidRDefault="0006695B" w:rsidP="0006695B">
            <w:r>
              <w:rPr>
                <w:rFonts w:ascii="Arial" w:hAnsi="Arial" w:cs="Arial"/>
                <w:sz w:val="20"/>
                <w:szCs w:val="20"/>
              </w:rPr>
              <w:t>vc-exact_193.gr</w:t>
            </w:r>
          </w:p>
        </w:tc>
        <w:tc>
          <w:tcPr>
            <w:tcW w:w="1134" w:type="dxa"/>
            <w:noWrap/>
            <w:hideMark/>
          </w:tcPr>
          <w:p w14:paraId="57BE7E1A" w14:textId="77777777" w:rsidR="0006695B" w:rsidRPr="008361E2" w:rsidRDefault="0006695B" w:rsidP="0006695B">
            <w:r w:rsidRPr="008361E2">
              <w:t>7030</w:t>
            </w:r>
          </w:p>
        </w:tc>
        <w:tc>
          <w:tcPr>
            <w:tcW w:w="1394" w:type="dxa"/>
            <w:noWrap/>
            <w:hideMark/>
          </w:tcPr>
          <w:p w14:paraId="41F88AE7" w14:textId="77777777" w:rsidR="0006695B" w:rsidRPr="008361E2" w:rsidRDefault="0006695B" w:rsidP="0006695B">
            <w:r w:rsidRPr="008361E2">
              <w:t>8.807831451</w:t>
            </w:r>
          </w:p>
        </w:tc>
        <w:tc>
          <w:tcPr>
            <w:tcW w:w="1842" w:type="dxa"/>
            <w:noWrap/>
            <w:hideMark/>
          </w:tcPr>
          <w:p w14:paraId="76F5A97D" w14:textId="77777777" w:rsidR="0006695B" w:rsidRPr="008361E2" w:rsidRDefault="0006695B" w:rsidP="0006695B">
            <w:r w:rsidRPr="008361E2">
              <w:t>1377110</w:t>
            </w:r>
          </w:p>
        </w:tc>
        <w:tc>
          <w:tcPr>
            <w:tcW w:w="1134" w:type="dxa"/>
            <w:noWrap/>
            <w:hideMark/>
          </w:tcPr>
          <w:p w14:paraId="49741DFD" w14:textId="77777777" w:rsidR="0006695B" w:rsidRPr="008361E2" w:rsidRDefault="0006695B" w:rsidP="0006695B">
            <w:r w:rsidRPr="008361E2">
              <w:t>4574</w:t>
            </w:r>
          </w:p>
        </w:tc>
      </w:tr>
      <w:tr w:rsidR="0006695B" w:rsidRPr="008361E2" w14:paraId="66E2A8F9" w14:textId="77777777" w:rsidTr="0006695B">
        <w:trPr>
          <w:trHeight w:val="270"/>
        </w:trPr>
        <w:tc>
          <w:tcPr>
            <w:tcW w:w="2689" w:type="dxa"/>
            <w:noWrap/>
            <w:vAlign w:val="bottom"/>
            <w:hideMark/>
          </w:tcPr>
          <w:p w14:paraId="109896F9" w14:textId="486D4E88" w:rsidR="0006695B" w:rsidRPr="008361E2" w:rsidRDefault="0006695B" w:rsidP="0006695B">
            <w:r>
              <w:rPr>
                <w:rFonts w:ascii="Arial" w:hAnsi="Arial" w:cs="Arial"/>
                <w:sz w:val="20"/>
                <w:szCs w:val="20"/>
              </w:rPr>
              <w:t>vc-exact_111.gr</w:t>
            </w:r>
          </w:p>
        </w:tc>
        <w:tc>
          <w:tcPr>
            <w:tcW w:w="1134" w:type="dxa"/>
            <w:noWrap/>
            <w:hideMark/>
          </w:tcPr>
          <w:p w14:paraId="48E48F92" w14:textId="77777777" w:rsidR="0006695B" w:rsidRPr="008361E2" w:rsidRDefault="0006695B" w:rsidP="0006695B">
            <w:r w:rsidRPr="008361E2">
              <w:t>450</w:t>
            </w:r>
          </w:p>
        </w:tc>
        <w:tc>
          <w:tcPr>
            <w:tcW w:w="1394" w:type="dxa"/>
            <w:noWrap/>
            <w:hideMark/>
          </w:tcPr>
          <w:p w14:paraId="0364A7F6" w14:textId="77777777" w:rsidR="0006695B" w:rsidRPr="008361E2" w:rsidRDefault="0006695B" w:rsidP="0006695B">
            <w:r w:rsidRPr="008361E2">
              <w:t>7.474712614</w:t>
            </w:r>
          </w:p>
        </w:tc>
        <w:tc>
          <w:tcPr>
            <w:tcW w:w="1842" w:type="dxa"/>
            <w:noWrap/>
            <w:hideMark/>
          </w:tcPr>
          <w:p w14:paraId="478C4CA0" w14:textId="77777777" w:rsidR="0006695B" w:rsidRPr="008361E2" w:rsidRDefault="0006695B" w:rsidP="0006695B">
            <w:r w:rsidRPr="008361E2">
              <w:t>251818</w:t>
            </w:r>
          </w:p>
        </w:tc>
        <w:tc>
          <w:tcPr>
            <w:tcW w:w="1134" w:type="dxa"/>
            <w:noWrap/>
            <w:hideMark/>
          </w:tcPr>
          <w:p w14:paraId="6C64822B" w14:textId="77777777" w:rsidR="0006695B" w:rsidRPr="008361E2" w:rsidRDefault="0006695B" w:rsidP="0006695B">
            <w:r w:rsidRPr="008361E2">
              <w:t>425</w:t>
            </w:r>
          </w:p>
        </w:tc>
      </w:tr>
      <w:tr w:rsidR="0006695B" w:rsidRPr="008361E2" w14:paraId="4F81FCE3" w14:textId="77777777" w:rsidTr="0006695B">
        <w:trPr>
          <w:trHeight w:val="270"/>
        </w:trPr>
        <w:tc>
          <w:tcPr>
            <w:tcW w:w="2689" w:type="dxa"/>
            <w:noWrap/>
            <w:vAlign w:val="bottom"/>
            <w:hideMark/>
          </w:tcPr>
          <w:p w14:paraId="20795451" w14:textId="26531B12" w:rsidR="0006695B" w:rsidRPr="008361E2" w:rsidRDefault="0006695B" w:rsidP="0006695B">
            <w:r>
              <w:rPr>
                <w:rFonts w:ascii="Arial" w:hAnsi="Arial" w:cs="Arial"/>
                <w:sz w:val="20"/>
                <w:szCs w:val="20"/>
              </w:rPr>
              <w:t>vc-exact_039.gr</w:t>
            </w:r>
          </w:p>
        </w:tc>
        <w:tc>
          <w:tcPr>
            <w:tcW w:w="1134" w:type="dxa"/>
            <w:noWrap/>
            <w:hideMark/>
          </w:tcPr>
          <w:p w14:paraId="69A46491" w14:textId="77777777" w:rsidR="0006695B" w:rsidRPr="008361E2" w:rsidRDefault="0006695B" w:rsidP="0006695B">
            <w:r w:rsidRPr="008361E2">
              <w:t>6795</w:t>
            </w:r>
          </w:p>
        </w:tc>
        <w:tc>
          <w:tcPr>
            <w:tcW w:w="1394" w:type="dxa"/>
            <w:noWrap/>
            <w:hideMark/>
          </w:tcPr>
          <w:p w14:paraId="62B2F0E8" w14:textId="77777777" w:rsidR="0006695B" w:rsidRPr="008361E2" w:rsidRDefault="0006695B" w:rsidP="0006695B">
            <w:r w:rsidRPr="008361E2">
              <w:t>7.451148908</w:t>
            </w:r>
          </w:p>
        </w:tc>
        <w:tc>
          <w:tcPr>
            <w:tcW w:w="1842" w:type="dxa"/>
            <w:noWrap/>
            <w:hideMark/>
          </w:tcPr>
          <w:p w14:paraId="05D0D325" w14:textId="77777777" w:rsidR="0006695B" w:rsidRPr="008361E2" w:rsidRDefault="0006695B" w:rsidP="0006695B">
            <w:r w:rsidRPr="008361E2">
              <w:t>913479</w:t>
            </w:r>
          </w:p>
        </w:tc>
        <w:tc>
          <w:tcPr>
            <w:tcW w:w="1134" w:type="dxa"/>
            <w:noWrap/>
            <w:hideMark/>
          </w:tcPr>
          <w:p w14:paraId="3740E445" w14:textId="77777777" w:rsidR="0006695B" w:rsidRPr="008361E2" w:rsidRDefault="0006695B" w:rsidP="0006695B">
            <w:r w:rsidRPr="008361E2">
              <w:t>4208</w:t>
            </w:r>
          </w:p>
        </w:tc>
      </w:tr>
      <w:tr w:rsidR="0006695B" w:rsidRPr="008361E2" w14:paraId="0E5DC962" w14:textId="77777777" w:rsidTr="0006695B">
        <w:trPr>
          <w:trHeight w:val="270"/>
        </w:trPr>
        <w:tc>
          <w:tcPr>
            <w:tcW w:w="2689" w:type="dxa"/>
            <w:noWrap/>
            <w:vAlign w:val="bottom"/>
            <w:hideMark/>
          </w:tcPr>
          <w:p w14:paraId="48CF77CA" w14:textId="532067C9" w:rsidR="0006695B" w:rsidRPr="008361E2" w:rsidRDefault="0006695B" w:rsidP="0006695B">
            <w:r>
              <w:rPr>
                <w:rFonts w:ascii="Arial" w:hAnsi="Arial" w:cs="Arial"/>
                <w:sz w:val="20"/>
                <w:szCs w:val="20"/>
              </w:rPr>
              <w:t>vc-exact_177.gr</w:t>
            </w:r>
          </w:p>
        </w:tc>
        <w:tc>
          <w:tcPr>
            <w:tcW w:w="1134" w:type="dxa"/>
            <w:noWrap/>
            <w:hideMark/>
          </w:tcPr>
          <w:p w14:paraId="5A336CBA" w14:textId="77777777" w:rsidR="0006695B" w:rsidRPr="008361E2" w:rsidRDefault="0006695B" w:rsidP="0006695B">
            <w:r w:rsidRPr="008361E2">
              <w:t>5066</w:t>
            </w:r>
          </w:p>
        </w:tc>
        <w:tc>
          <w:tcPr>
            <w:tcW w:w="1394" w:type="dxa"/>
            <w:noWrap/>
            <w:hideMark/>
          </w:tcPr>
          <w:p w14:paraId="01DF0E71" w14:textId="77777777" w:rsidR="0006695B" w:rsidRPr="008361E2" w:rsidRDefault="0006695B" w:rsidP="0006695B">
            <w:r w:rsidRPr="008361E2">
              <w:t>5.050961082</w:t>
            </w:r>
          </w:p>
        </w:tc>
        <w:tc>
          <w:tcPr>
            <w:tcW w:w="1842" w:type="dxa"/>
            <w:noWrap/>
            <w:hideMark/>
          </w:tcPr>
          <w:p w14:paraId="6539A39F" w14:textId="77777777" w:rsidR="0006695B" w:rsidRPr="008361E2" w:rsidRDefault="0006695B" w:rsidP="0006695B">
            <w:r w:rsidRPr="008361E2">
              <w:t>833918</w:t>
            </w:r>
          </w:p>
        </w:tc>
        <w:tc>
          <w:tcPr>
            <w:tcW w:w="1134" w:type="dxa"/>
            <w:noWrap/>
            <w:hideMark/>
          </w:tcPr>
          <w:p w14:paraId="6F46E8CC" w14:textId="77777777" w:rsidR="0006695B" w:rsidRPr="008361E2" w:rsidRDefault="0006695B" w:rsidP="0006695B">
            <w:r w:rsidRPr="008361E2">
              <w:t>3279</w:t>
            </w:r>
          </w:p>
        </w:tc>
      </w:tr>
      <w:tr w:rsidR="0006695B" w:rsidRPr="008361E2" w14:paraId="0E4963F4" w14:textId="77777777" w:rsidTr="0006695B">
        <w:trPr>
          <w:trHeight w:val="270"/>
        </w:trPr>
        <w:tc>
          <w:tcPr>
            <w:tcW w:w="2689" w:type="dxa"/>
            <w:noWrap/>
            <w:vAlign w:val="bottom"/>
            <w:hideMark/>
          </w:tcPr>
          <w:p w14:paraId="3F035E0A" w14:textId="62F36DA7" w:rsidR="0006695B" w:rsidRPr="008361E2" w:rsidRDefault="0006695B" w:rsidP="0006695B">
            <w:r>
              <w:rPr>
                <w:rFonts w:ascii="Arial" w:hAnsi="Arial" w:cs="Arial"/>
                <w:sz w:val="20"/>
                <w:szCs w:val="20"/>
              </w:rPr>
              <w:t>vc-exact_169.gr</w:t>
            </w:r>
          </w:p>
        </w:tc>
        <w:tc>
          <w:tcPr>
            <w:tcW w:w="1134" w:type="dxa"/>
            <w:noWrap/>
            <w:hideMark/>
          </w:tcPr>
          <w:p w14:paraId="7F3B6A43" w14:textId="77777777" w:rsidR="0006695B" w:rsidRPr="008361E2" w:rsidRDefault="0006695B" w:rsidP="0006695B">
            <w:r w:rsidRPr="008361E2">
              <w:t>4768</w:t>
            </w:r>
          </w:p>
        </w:tc>
        <w:tc>
          <w:tcPr>
            <w:tcW w:w="1394" w:type="dxa"/>
            <w:noWrap/>
            <w:hideMark/>
          </w:tcPr>
          <w:p w14:paraId="25689B3B" w14:textId="77777777" w:rsidR="0006695B" w:rsidRPr="008361E2" w:rsidRDefault="0006695B" w:rsidP="0006695B">
            <w:r w:rsidRPr="008361E2">
              <w:t>4.142735044</w:t>
            </w:r>
          </w:p>
        </w:tc>
        <w:tc>
          <w:tcPr>
            <w:tcW w:w="1842" w:type="dxa"/>
            <w:noWrap/>
            <w:hideMark/>
          </w:tcPr>
          <w:p w14:paraId="3917E8E5" w14:textId="77777777" w:rsidR="0006695B" w:rsidRPr="008361E2" w:rsidRDefault="0006695B" w:rsidP="0006695B">
            <w:r w:rsidRPr="008361E2">
              <w:t>747473</w:t>
            </w:r>
          </w:p>
        </w:tc>
        <w:tc>
          <w:tcPr>
            <w:tcW w:w="1134" w:type="dxa"/>
            <w:noWrap/>
            <w:hideMark/>
          </w:tcPr>
          <w:p w14:paraId="654E7773" w14:textId="77777777" w:rsidR="0006695B" w:rsidRPr="008361E2" w:rsidRDefault="0006695B" w:rsidP="0006695B">
            <w:r w:rsidRPr="008361E2">
              <w:t>3079</w:t>
            </w:r>
          </w:p>
        </w:tc>
      </w:tr>
      <w:tr w:rsidR="0006695B" w:rsidRPr="008361E2" w14:paraId="777BEF86" w14:textId="77777777" w:rsidTr="0006695B">
        <w:trPr>
          <w:trHeight w:val="270"/>
        </w:trPr>
        <w:tc>
          <w:tcPr>
            <w:tcW w:w="2689" w:type="dxa"/>
            <w:noWrap/>
            <w:vAlign w:val="bottom"/>
            <w:hideMark/>
          </w:tcPr>
          <w:p w14:paraId="308C2DB5" w14:textId="578D6A6B" w:rsidR="0006695B" w:rsidRPr="008361E2" w:rsidRDefault="0006695B" w:rsidP="0006695B">
            <w:r>
              <w:rPr>
                <w:rFonts w:ascii="Arial" w:hAnsi="Arial" w:cs="Arial"/>
                <w:sz w:val="20"/>
                <w:szCs w:val="20"/>
              </w:rPr>
              <w:t>vc-exact_191.gr</w:t>
            </w:r>
          </w:p>
        </w:tc>
        <w:tc>
          <w:tcPr>
            <w:tcW w:w="1134" w:type="dxa"/>
            <w:noWrap/>
            <w:hideMark/>
          </w:tcPr>
          <w:p w14:paraId="0CC236B9" w14:textId="77777777" w:rsidR="0006695B" w:rsidRPr="008361E2" w:rsidRDefault="0006695B" w:rsidP="0006695B">
            <w:r w:rsidRPr="008361E2">
              <w:t>4579</w:t>
            </w:r>
          </w:p>
        </w:tc>
        <w:tc>
          <w:tcPr>
            <w:tcW w:w="1394" w:type="dxa"/>
            <w:noWrap/>
            <w:hideMark/>
          </w:tcPr>
          <w:p w14:paraId="11BA1301" w14:textId="77777777" w:rsidR="0006695B" w:rsidRPr="008361E2" w:rsidRDefault="0006695B" w:rsidP="0006695B">
            <w:r w:rsidRPr="008361E2">
              <w:t>4.068244902</w:t>
            </w:r>
          </w:p>
        </w:tc>
        <w:tc>
          <w:tcPr>
            <w:tcW w:w="1842" w:type="dxa"/>
            <w:noWrap/>
            <w:hideMark/>
          </w:tcPr>
          <w:p w14:paraId="2A77BEE4" w14:textId="77777777" w:rsidR="0006695B" w:rsidRPr="008361E2" w:rsidRDefault="0006695B" w:rsidP="0006695B">
            <w:r w:rsidRPr="008361E2">
              <w:t>678625</w:t>
            </w:r>
          </w:p>
        </w:tc>
        <w:tc>
          <w:tcPr>
            <w:tcW w:w="1134" w:type="dxa"/>
            <w:noWrap/>
            <w:hideMark/>
          </w:tcPr>
          <w:p w14:paraId="4EE30D24" w14:textId="77777777" w:rsidR="0006695B" w:rsidRPr="008361E2" w:rsidRDefault="0006695B" w:rsidP="0006695B">
            <w:r w:rsidRPr="008361E2">
              <w:t>2982</w:t>
            </w:r>
          </w:p>
        </w:tc>
      </w:tr>
      <w:tr w:rsidR="0006695B" w:rsidRPr="008361E2" w14:paraId="32317F5D" w14:textId="77777777" w:rsidTr="0006695B">
        <w:trPr>
          <w:trHeight w:val="270"/>
        </w:trPr>
        <w:tc>
          <w:tcPr>
            <w:tcW w:w="2689" w:type="dxa"/>
            <w:noWrap/>
            <w:vAlign w:val="bottom"/>
            <w:hideMark/>
          </w:tcPr>
          <w:p w14:paraId="68A0D286" w14:textId="78EF921F" w:rsidR="0006695B" w:rsidRPr="008361E2" w:rsidRDefault="0006695B" w:rsidP="0006695B">
            <w:r>
              <w:rPr>
                <w:rFonts w:ascii="Arial" w:hAnsi="Arial" w:cs="Arial"/>
                <w:sz w:val="20"/>
                <w:szCs w:val="20"/>
              </w:rPr>
              <w:t>vc-exact_187.gr</w:t>
            </w:r>
          </w:p>
        </w:tc>
        <w:tc>
          <w:tcPr>
            <w:tcW w:w="1134" w:type="dxa"/>
            <w:noWrap/>
            <w:hideMark/>
          </w:tcPr>
          <w:p w14:paraId="7CB95FC7" w14:textId="77777777" w:rsidR="0006695B" w:rsidRPr="008361E2" w:rsidRDefault="0006695B" w:rsidP="0006695B">
            <w:r w:rsidRPr="008361E2">
              <w:t>4227</w:t>
            </w:r>
          </w:p>
        </w:tc>
        <w:tc>
          <w:tcPr>
            <w:tcW w:w="1394" w:type="dxa"/>
            <w:noWrap/>
            <w:hideMark/>
          </w:tcPr>
          <w:p w14:paraId="6E9C5438" w14:textId="77777777" w:rsidR="0006695B" w:rsidRPr="008361E2" w:rsidRDefault="0006695B" w:rsidP="0006695B">
            <w:r w:rsidRPr="008361E2">
              <w:t>3.474310844</w:t>
            </w:r>
          </w:p>
        </w:tc>
        <w:tc>
          <w:tcPr>
            <w:tcW w:w="1842" w:type="dxa"/>
            <w:noWrap/>
            <w:hideMark/>
          </w:tcPr>
          <w:p w14:paraId="7E57DD27" w14:textId="77777777" w:rsidR="0006695B" w:rsidRPr="008361E2" w:rsidRDefault="0006695B" w:rsidP="0006695B">
            <w:r w:rsidRPr="008361E2">
              <w:t>575457</w:t>
            </w:r>
          </w:p>
        </w:tc>
        <w:tc>
          <w:tcPr>
            <w:tcW w:w="1134" w:type="dxa"/>
            <w:noWrap/>
            <w:hideMark/>
          </w:tcPr>
          <w:p w14:paraId="0BCC2844" w14:textId="77777777" w:rsidR="0006695B" w:rsidRPr="008361E2" w:rsidRDefault="0006695B" w:rsidP="0006695B">
            <w:r w:rsidRPr="008361E2">
              <w:t>2755</w:t>
            </w:r>
          </w:p>
        </w:tc>
      </w:tr>
      <w:tr w:rsidR="0006695B" w:rsidRPr="008361E2" w14:paraId="2B322048" w14:textId="77777777" w:rsidTr="0006695B">
        <w:trPr>
          <w:trHeight w:val="270"/>
        </w:trPr>
        <w:tc>
          <w:tcPr>
            <w:tcW w:w="2689" w:type="dxa"/>
            <w:noWrap/>
            <w:vAlign w:val="bottom"/>
            <w:hideMark/>
          </w:tcPr>
          <w:p w14:paraId="2FEFD147" w14:textId="515C0938" w:rsidR="0006695B" w:rsidRPr="008361E2" w:rsidRDefault="0006695B" w:rsidP="0006695B">
            <w:r>
              <w:rPr>
                <w:rFonts w:ascii="Arial" w:hAnsi="Arial" w:cs="Arial"/>
                <w:sz w:val="20"/>
                <w:szCs w:val="20"/>
              </w:rPr>
              <w:t>vc-exact_033.gr</w:t>
            </w:r>
          </w:p>
        </w:tc>
        <w:tc>
          <w:tcPr>
            <w:tcW w:w="1134" w:type="dxa"/>
            <w:noWrap/>
            <w:hideMark/>
          </w:tcPr>
          <w:p w14:paraId="1E3C5701" w14:textId="77777777" w:rsidR="0006695B" w:rsidRPr="008361E2" w:rsidRDefault="0006695B" w:rsidP="0006695B">
            <w:r w:rsidRPr="008361E2">
              <w:t>4410</w:t>
            </w:r>
          </w:p>
        </w:tc>
        <w:tc>
          <w:tcPr>
            <w:tcW w:w="1394" w:type="dxa"/>
            <w:noWrap/>
            <w:hideMark/>
          </w:tcPr>
          <w:p w14:paraId="0BE27C69" w14:textId="77777777" w:rsidR="0006695B" w:rsidRPr="008361E2" w:rsidRDefault="0006695B" w:rsidP="0006695B">
            <w:r w:rsidRPr="008361E2">
              <w:t>3.419165856</w:t>
            </w:r>
          </w:p>
        </w:tc>
        <w:tc>
          <w:tcPr>
            <w:tcW w:w="1842" w:type="dxa"/>
            <w:noWrap/>
            <w:hideMark/>
          </w:tcPr>
          <w:p w14:paraId="0ACB80B8" w14:textId="77777777" w:rsidR="0006695B" w:rsidRPr="008361E2" w:rsidRDefault="0006695B" w:rsidP="0006695B">
            <w:r w:rsidRPr="008361E2">
              <w:t>422261</w:t>
            </w:r>
          </w:p>
        </w:tc>
        <w:tc>
          <w:tcPr>
            <w:tcW w:w="1134" w:type="dxa"/>
            <w:noWrap/>
            <w:hideMark/>
          </w:tcPr>
          <w:p w14:paraId="3C15CBA4" w14:textId="77777777" w:rsidR="0006695B" w:rsidRPr="008361E2" w:rsidRDefault="0006695B" w:rsidP="0006695B">
            <w:r w:rsidRPr="008361E2">
              <w:t>2733</w:t>
            </w:r>
          </w:p>
        </w:tc>
      </w:tr>
      <w:tr w:rsidR="0006695B" w:rsidRPr="008361E2" w14:paraId="1C45B5AD" w14:textId="77777777" w:rsidTr="0006695B">
        <w:trPr>
          <w:trHeight w:val="270"/>
        </w:trPr>
        <w:tc>
          <w:tcPr>
            <w:tcW w:w="2689" w:type="dxa"/>
            <w:noWrap/>
            <w:vAlign w:val="bottom"/>
            <w:hideMark/>
          </w:tcPr>
          <w:p w14:paraId="3D0D2B7F" w14:textId="24A80B15" w:rsidR="0006695B" w:rsidRPr="008361E2" w:rsidRDefault="0006695B" w:rsidP="0006695B">
            <w:r>
              <w:rPr>
                <w:rFonts w:ascii="Arial" w:hAnsi="Arial" w:cs="Arial"/>
                <w:sz w:val="20"/>
                <w:szCs w:val="20"/>
              </w:rPr>
              <w:t>vc-exact_007.gr</w:t>
            </w:r>
          </w:p>
        </w:tc>
        <w:tc>
          <w:tcPr>
            <w:tcW w:w="1134" w:type="dxa"/>
            <w:noWrap/>
            <w:hideMark/>
          </w:tcPr>
          <w:p w14:paraId="3D4A6999" w14:textId="77777777" w:rsidR="0006695B" w:rsidRPr="008361E2" w:rsidRDefault="0006695B" w:rsidP="0006695B">
            <w:r w:rsidRPr="008361E2">
              <w:t>8794</w:t>
            </w:r>
          </w:p>
        </w:tc>
        <w:tc>
          <w:tcPr>
            <w:tcW w:w="1394" w:type="dxa"/>
            <w:noWrap/>
            <w:hideMark/>
          </w:tcPr>
          <w:p w14:paraId="6AC1F0D7" w14:textId="77777777" w:rsidR="0006695B" w:rsidRPr="008361E2" w:rsidRDefault="0006695B" w:rsidP="0006695B">
            <w:r w:rsidRPr="008361E2">
              <w:t>2.666387988</w:t>
            </w:r>
          </w:p>
        </w:tc>
        <w:tc>
          <w:tcPr>
            <w:tcW w:w="1842" w:type="dxa"/>
            <w:noWrap/>
            <w:hideMark/>
          </w:tcPr>
          <w:p w14:paraId="2D415547" w14:textId="77777777" w:rsidR="0006695B" w:rsidRPr="008361E2" w:rsidRDefault="0006695B" w:rsidP="0006695B">
            <w:r w:rsidRPr="008361E2">
              <w:t>2479619</w:t>
            </w:r>
          </w:p>
        </w:tc>
        <w:tc>
          <w:tcPr>
            <w:tcW w:w="1134" w:type="dxa"/>
            <w:noWrap/>
            <w:hideMark/>
          </w:tcPr>
          <w:p w14:paraId="3E715138" w14:textId="77777777" w:rsidR="0006695B" w:rsidRPr="008361E2" w:rsidRDefault="0006695B" w:rsidP="0006695B">
            <w:r w:rsidRPr="008361E2">
              <w:t>4397</w:t>
            </w:r>
          </w:p>
        </w:tc>
      </w:tr>
      <w:tr w:rsidR="0006695B" w:rsidRPr="008361E2" w14:paraId="3C7B0576" w14:textId="77777777" w:rsidTr="0006695B">
        <w:trPr>
          <w:trHeight w:val="270"/>
        </w:trPr>
        <w:tc>
          <w:tcPr>
            <w:tcW w:w="2689" w:type="dxa"/>
            <w:noWrap/>
            <w:vAlign w:val="bottom"/>
            <w:hideMark/>
          </w:tcPr>
          <w:p w14:paraId="395769A4" w14:textId="5BA4811A" w:rsidR="0006695B" w:rsidRPr="008361E2" w:rsidRDefault="0006695B" w:rsidP="0006695B">
            <w:r>
              <w:rPr>
                <w:rFonts w:ascii="Arial" w:hAnsi="Arial" w:cs="Arial"/>
                <w:sz w:val="20"/>
                <w:szCs w:val="20"/>
              </w:rPr>
              <w:t>vc-exact_185.gr</w:t>
            </w:r>
          </w:p>
        </w:tc>
        <w:tc>
          <w:tcPr>
            <w:tcW w:w="1134" w:type="dxa"/>
            <w:noWrap/>
            <w:hideMark/>
          </w:tcPr>
          <w:p w14:paraId="697C9078" w14:textId="77777777" w:rsidR="0006695B" w:rsidRPr="008361E2" w:rsidRDefault="0006695B" w:rsidP="0006695B">
            <w:r w:rsidRPr="008361E2">
              <w:t>3523</w:t>
            </w:r>
          </w:p>
        </w:tc>
        <w:tc>
          <w:tcPr>
            <w:tcW w:w="1394" w:type="dxa"/>
            <w:noWrap/>
            <w:hideMark/>
          </w:tcPr>
          <w:p w14:paraId="6ABF27E7" w14:textId="77777777" w:rsidR="0006695B" w:rsidRPr="008361E2" w:rsidRDefault="0006695B" w:rsidP="0006695B">
            <w:r w:rsidRPr="008361E2">
              <w:t>2.366861915</w:t>
            </w:r>
          </w:p>
        </w:tc>
        <w:tc>
          <w:tcPr>
            <w:tcW w:w="1842" w:type="dxa"/>
            <w:noWrap/>
            <w:hideMark/>
          </w:tcPr>
          <w:p w14:paraId="426AC0BA" w14:textId="77777777" w:rsidR="0006695B" w:rsidRPr="008361E2" w:rsidRDefault="0006695B" w:rsidP="0006695B">
            <w:r w:rsidRPr="008361E2">
              <w:t>412329</w:t>
            </w:r>
          </w:p>
        </w:tc>
        <w:tc>
          <w:tcPr>
            <w:tcW w:w="1134" w:type="dxa"/>
            <w:noWrap/>
            <w:hideMark/>
          </w:tcPr>
          <w:p w14:paraId="14708A6C" w14:textId="77777777" w:rsidR="0006695B" w:rsidRPr="008361E2" w:rsidRDefault="0006695B" w:rsidP="0006695B">
            <w:r w:rsidRPr="008361E2">
              <w:t>2291</w:t>
            </w:r>
          </w:p>
        </w:tc>
      </w:tr>
      <w:tr w:rsidR="0006695B" w:rsidRPr="008361E2" w14:paraId="5107DF90" w14:textId="77777777" w:rsidTr="0006695B">
        <w:trPr>
          <w:trHeight w:val="270"/>
        </w:trPr>
        <w:tc>
          <w:tcPr>
            <w:tcW w:w="2689" w:type="dxa"/>
            <w:noWrap/>
            <w:vAlign w:val="bottom"/>
            <w:hideMark/>
          </w:tcPr>
          <w:p w14:paraId="568D4A7F" w14:textId="15B36E40" w:rsidR="0006695B" w:rsidRPr="008361E2" w:rsidRDefault="0006695B" w:rsidP="0006695B">
            <w:r>
              <w:rPr>
                <w:rFonts w:ascii="Arial" w:hAnsi="Arial" w:cs="Arial"/>
                <w:sz w:val="20"/>
                <w:szCs w:val="20"/>
              </w:rPr>
              <w:t>vc-exact_175.gr</w:t>
            </w:r>
          </w:p>
        </w:tc>
        <w:tc>
          <w:tcPr>
            <w:tcW w:w="1134" w:type="dxa"/>
            <w:noWrap/>
            <w:hideMark/>
          </w:tcPr>
          <w:p w14:paraId="056FC0AF" w14:textId="77777777" w:rsidR="0006695B" w:rsidRPr="008361E2" w:rsidRDefault="0006695B" w:rsidP="0006695B">
            <w:r w:rsidRPr="008361E2">
              <w:t>3523</w:t>
            </w:r>
          </w:p>
        </w:tc>
        <w:tc>
          <w:tcPr>
            <w:tcW w:w="1394" w:type="dxa"/>
            <w:noWrap/>
            <w:hideMark/>
          </w:tcPr>
          <w:p w14:paraId="2B3FA52F" w14:textId="77777777" w:rsidR="0006695B" w:rsidRPr="008361E2" w:rsidRDefault="0006695B" w:rsidP="0006695B">
            <w:r w:rsidRPr="008361E2">
              <w:t>2.293946653</w:t>
            </w:r>
          </w:p>
        </w:tc>
        <w:tc>
          <w:tcPr>
            <w:tcW w:w="1842" w:type="dxa"/>
            <w:noWrap/>
            <w:hideMark/>
          </w:tcPr>
          <w:p w14:paraId="43B0CAF9" w14:textId="77777777" w:rsidR="0006695B" w:rsidRPr="008361E2" w:rsidRDefault="0006695B" w:rsidP="0006695B">
            <w:r w:rsidRPr="008361E2">
              <w:t>416802</w:t>
            </w:r>
          </w:p>
        </w:tc>
        <w:tc>
          <w:tcPr>
            <w:tcW w:w="1134" w:type="dxa"/>
            <w:noWrap/>
            <w:hideMark/>
          </w:tcPr>
          <w:p w14:paraId="7067968F" w14:textId="77777777" w:rsidR="0006695B" w:rsidRPr="008361E2" w:rsidRDefault="0006695B" w:rsidP="0006695B">
            <w:r w:rsidRPr="008361E2">
              <w:t>2293</w:t>
            </w:r>
          </w:p>
        </w:tc>
      </w:tr>
      <w:tr w:rsidR="0006695B" w:rsidRPr="008361E2" w14:paraId="4C83F103" w14:textId="77777777" w:rsidTr="0006695B">
        <w:trPr>
          <w:trHeight w:val="270"/>
        </w:trPr>
        <w:tc>
          <w:tcPr>
            <w:tcW w:w="2689" w:type="dxa"/>
            <w:noWrap/>
            <w:vAlign w:val="bottom"/>
            <w:hideMark/>
          </w:tcPr>
          <w:p w14:paraId="36187BA4" w14:textId="57F2B31C" w:rsidR="0006695B" w:rsidRPr="008361E2" w:rsidRDefault="0006695B" w:rsidP="0006695B">
            <w:r>
              <w:rPr>
                <w:rFonts w:ascii="Arial" w:hAnsi="Arial" w:cs="Arial"/>
                <w:sz w:val="20"/>
                <w:szCs w:val="20"/>
              </w:rPr>
              <w:t>vc-exact_157.gr</w:t>
            </w:r>
          </w:p>
        </w:tc>
        <w:tc>
          <w:tcPr>
            <w:tcW w:w="1134" w:type="dxa"/>
            <w:noWrap/>
            <w:hideMark/>
          </w:tcPr>
          <w:p w14:paraId="644C24BB" w14:textId="77777777" w:rsidR="0006695B" w:rsidRPr="008361E2" w:rsidRDefault="0006695B" w:rsidP="0006695B">
            <w:r w:rsidRPr="008361E2">
              <w:t>2980</w:t>
            </w:r>
          </w:p>
        </w:tc>
        <w:tc>
          <w:tcPr>
            <w:tcW w:w="1394" w:type="dxa"/>
            <w:noWrap/>
            <w:hideMark/>
          </w:tcPr>
          <w:p w14:paraId="582A1830" w14:textId="77777777" w:rsidR="0006695B" w:rsidRPr="008361E2" w:rsidRDefault="0006695B" w:rsidP="0006695B">
            <w:r w:rsidRPr="008361E2">
              <w:t>1.856767798</w:t>
            </w:r>
          </w:p>
        </w:tc>
        <w:tc>
          <w:tcPr>
            <w:tcW w:w="1842" w:type="dxa"/>
            <w:noWrap/>
            <w:hideMark/>
          </w:tcPr>
          <w:p w14:paraId="61EEC5BF" w14:textId="77777777" w:rsidR="0006695B" w:rsidRPr="008361E2" w:rsidRDefault="0006695B" w:rsidP="0006695B">
            <w:r w:rsidRPr="008361E2">
              <w:t>360371</w:t>
            </w:r>
          </w:p>
        </w:tc>
        <w:tc>
          <w:tcPr>
            <w:tcW w:w="1134" w:type="dxa"/>
            <w:noWrap/>
            <w:hideMark/>
          </w:tcPr>
          <w:p w14:paraId="20252833" w14:textId="77777777" w:rsidR="0006695B" w:rsidRPr="008361E2" w:rsidRDefault="0006695B" w:rsidP="0006695B">
            <w:r w:rsidRPr="008361E2">
              <w:t>1933</w:t>
            </w:r>
          </w:p>
        </w:tc>
      </w:tr>
      <w:tr w:rsidR="0006695B" w:rsidRPr="008361E2" w14:paraId="1AA5DB26" w14:textId="77777777" w:rsidTr="0006695B">
        <w:trPr>
          <w:trHeight w:val="270"/>
        </w:trPr>
        <w:tc>
          <w:tcPr>
            <w:tcW w:w="2689" w:type="dxa"/>
            <w:noWrap/>
            <w:vAlign w:val="bottom"/>
            <w:hideMark/>
          </w:tcPr>
          <w:p w14:paraId="7CC1DAAD" w14:textId="407FCE7A" w:rsidR="0006695B" w:rsidRPr="008361E2" w:rsidRDefault="0006695B" w:rsidP="0006695B">
            <w:r>
              <w:rPr>
                <w:rFonts w:ascii="Arial" w:hAnsi="Arial" w:cs="Arial"/>
                <w:sz w:val="20"/>
                <w:szCs w:val="20"/>
              </w:rPr>
              <w:t>vc-exact_131.gr</w:t>
            </w:r>
          </w:p>
        </w:tc>
        <w:tc>
          <w:tcPr>
            <w:tcW w:w="1134" w:type="dxa"/>
            <w:noWrap/>
            <w:hideMark/>
          </w:tcPr>
          <w:p w14:paraId="33EF0FD7" w14:textId="77777777" w:rsidR="0006695B" w:rsidRPr="008361E2" w:rsidRDefault="0006695B" w:rsidP="0006695B">
            <w:r w:rsidRPr="008361E2">
              <w:t>2980</w:t>
            </w:r>
          </w:p>
        </w:tc>
        <w:tc>
          <w:tcPr>
            <w:tcW w:w="1394" w:type="dxa"/>
            <w:noWrap/>
            <w:hideMark/>
          </w:tcPr>
          <w:p w14:paraId="753F81A5" w14:textId="77777777" w:rsidR="0006695B" w:rsidRPr="008361E2" w:rsidRDefault="0006695B" w:rsidP="0006695B">
            <w:r w:rsidRPr="008361E2">
              <w:t>1.709514737</w:t>
            </w:r>
          </w:p>
        </w:tc>
        <w:tc>
          <w:tcPr>
            <w:tcW w:w="1842" w:type="dxa"/>
            <w:noWrap/>
            <w:hideMark/>
          </w:tcPr>
          <w:p w14:paraId="205D8F47" w14:textId="77777777" w:rsidR="0006695B" w:rsidRPr="008361E2" w:rsidRDefault="0006695B" w:rsidP="0006695B">
            <w:r w:rsidRPr="008361E2">
              <w:t>314257</w:t>
            </w:r>
          </w:p>
        </w:tc>
        <w:tc>
          <w:tcPr>
            <w:tcW w:w="1134" w:type="dxa"/>
            <w:noWrap/>
            <w:hideMark/>
          </w:tcPr>
          <w:p w14:paraId="404E65D8" w14:textId="77777777" w:rsidR="0006695B" w:rsidRPr="008361E2" w:rsidRDefault="0006695B" w:rsidP="0006695B">
            <w:r w:rsidRPr="008361E2">
              <w:t>1929</w:t>
            </w:r>
          </w:p>
        </w:tc>
      </w:tr>
      <w:tr w:rsidR="0006695B" w:rsidRPr="008361E2" w14:paraId="4D968DCF" w14:textId="77777777" w:rsidTr="0006695B">
        <w:trPr>
          <w:trHeight w:val="270"/>
        </w:trPr>
        <w:tc>
          <w:tcPr>
            <w:tcW w:w="2689" w:type="dxa"/>
            <w:noWrap/>
            <w:vAlign w:val="bottom"/>
            <w:hideMark/>
          </w:tcPr>
          <w:p w14:paraId="67D505D0" w14:textId="47445E67" w:rsidR="0006695B" w:rsidRPr="008361E2" w:rsidRDefault="0006695B" w:rsidP="0006695B">
            <w:r>
              <w:rPr>
                <w:rFonts w:ascii="Arial" w:hAnsi="Arial" w:cs="Arial"/>
                <w:sz w:val="20"/>
                <w:szCs w:val="20"/>
              </w:rPr>
              <w:t>vc-exact_011.gr</w:t>
            </w:r>
          </w:p>
        </w:tc>
        <w:tc>
          <w:tcPr>
            <w:tcW w:w="1134" w:type="dxa"/>
            <w:noWrap/>
            <w:hideMark/>
          </w:tcPr>
          <w:p w14:paraId="724CE190" w14:textId="77777777" w:rsidR="0006695B" w:rsidRPr="008361E2" w:rsidRDefault="0006695B" w:rsidP="0006695B">
            <w:r w:rsidRPr="008361E2">
              <w:t>9877</w:t>
            </w:r>
          </w:p>
        </w:tc>
        <w:tc>
          <w:tcPr>
            <w:tcW w:w="1394" w:type="dxa"/>
            <w:noWrap/>
            <w:hideMark/>
          </w:tcPr>
          <w:p w14:paraId="0A764BD3" w14:textId="77777777" w:rsidR="0006695B" w:rsidRPr="008361E2" w:rsidRDefault="0006695B" w:rsidP="0006695B">
            <w:r w:rsidRPr="008361E2">
              <w:t>0.923762236</w:t>
            </w:r>
          </w:p>
        </w:tc>
        <w:tc>
          <w:tcPr>
            <w:tcW w:w="1842" w:type="dxa"/>
            <w:noWrap/>
            <w:hideMark/>
          </w:tcPr>
          <w:p w14:paraId="77479087" w14:textId="77777777" w:rsidR="0006695B" w:rsidRPr="008361E2" w:rsidRDefault="0006695B" w:rsidP="0006695B">
            <w:r w:rsidRPr="008361E2">
              <w:t>329444</w:t>
            </w:r>
          </w:p>
        </w:tc>
        <w:tc>
          <w:tcPr>
            <w:tcW w:w="1134" w:type="dxa"/>
            <w:noWrap/>
            <w:hideMark/>
          </w:tcPr>
          <w:p w14:paraId="0F8071B3" w14:textId="77777777" w:rsidR="0006695B" w:rsidRPr="008361E2" w:rsidRDefault="0006695B" w:rsidP="0006695B">
            <w:r w:rsidRPr="008361E2">
              <w:t>4981</w:t>
            </w:r>
          </w:p>
        </w:tc>
      </w:tr>
      <w:tr w:rsidR="0006695B" w:rsidRPr="008361E2" w14:paraId="7B3C341A" w14:textId="77777777" w:rsidTr="0006695B">
        <w:trPr>
          <w:trHeight w:val="270"/>
        </w:trPr>
        <w:tc>
          <w:tcPr>
            <w:tcW w:w="2689" w:type="dxa"/>
            <w:noWrap/>
            <w:vAlign w:val="bottom"/>
            <w:hideMark/>
          </w:tcPr>
          <w:p w14:paraId="23CB175E" w14:textId="34C05CC0" w:rsidR="0006695B" w:rsidRPr="008361E2" w:rsidRDefault="0006695B" w:rsidP="0006695B">
            <w:r>
              <w:rPr>
                <w:rFonts w:ascii="Arial" w:hAnsi="Arial" w:cs="Arial"/>
                <w:sz w:val="20"/>
                <w:szCs w:val="20"/>
              </w:rPr>
              <w:t>vc-exact_001.gr</w:t>
            </w:r>
          </w:p>
        </w:tc>
        <w:tc>
          <w:tcPr>
            <w:tcW w:w="1134" w:type="dxa"/>
            <w:noWrap/>
            <w:hideMark/>
          </w:tcPr>
          <w:p w14:paraId="414C2A78" w14:textId="77777777" w:rsidR="0006695B" w:rsidRPr="008361E2" w:rsidRDefault="0006695B" w:rsidP="0006695B">
            <w:r w:rsidRPr="008361E2">
              <w:t>6160</w:t>
            </w:r>
          </w:p>
        </w:tc>
        <w:tc>
          <w:tcPr>
            <w:tcW w:w="1394" w:type="dxa"/>
            <w:noWrap/>
            <w:hideMark/>
          </w:tcPr>
          <w:p w14:paraId="220615B6" w14:textId="77777777" w:rsidR="0006695B" w:rsidRPr="008361E2" w:rsidRDefault="0006695B" w:rsidP="0006695B">
            <w:r w:rsidRPr="008361E2">
              <w:t>0.354561174</w:t>
            </w:r>
          </w:p>
        </w:tc>
        <w:tc>
          <w:tcPr>
            <w:tcW w:w="1842" w:type="dxa"/>
            <w:noWrap/>
            <w:hideMark/>
          </w:tcPr>
          <w:p w14:paraId="5E7BB1F8" w14:textId="77777777" w:rsidR="0006695B" w:rsidRPr="008361E2" w:rsidRDefault="0006695B" w:rsidP="0006695B">
            <w:r w:rsidRPr="008361E2">
              <w:t>182969</w:t>
            </w:r>
          </w:p>
        </w:tc>
        <w:tc>
          <w:tcPr>
            <w:tcW w:w="1134" w:type="dxa"/>
            <w:noWrap/>
            <w:hideMark/>
          </w:tcPr>
          <w:p w14:paraId="4A67628A" w14:textId="77777777" w:rsidR="0006695B" w:rsidRPr="008361E2" w:rsidRDefault="0006695B" w:rsidP="0006695B">
            <w:r w:rsidRPr="008361E2">
              <w:t>2586</w:t>
            </w:r>
          </w:p>
        </w:tc>
      </w:tr>
      <w:tr w:rsidR="0006695B" w:rsidRPr="008361E2" w14:paraId="58D439B9" w14:textId="77777777" w:rsidTr="0006695B">
        <w:trPr>
          <w:trHeight w:val="270"/>
        </w:trPr>
        <w:tc>
          <w:tcPr>
            <w:tcW w:w="2689" w:type="dxa"/>
            <w:noWrap/>
            <w:vAlign w:val="bottom"/>
            <w:hideMark/>
          </w:tcPr>
          <w:p w14:paraId="4FA7BFD5" w14:textId="395D76B3" w:rsidR="0006695B" w:rsidRPr="008361E2" w:rsidRDefault="0006695B" w:rsidP="0006695B">
            <w:r>
              <w:rPr>
                <w:rFonts w:ascii="Arial" w:hAnsi="Arial" w:cs="Arial"/>
                <w:sz w:val="20"/>
                <w:szCs w:val="20"/>
              </w:rPr>
              <w:t>vc-exact_093.gr</w:t>
            </w:r>
          </w:p>
        </w:tc>
        <w:tc>
          <w:tcPr>
            <w:tcW w:w="1134" w:type="dxa"/>
            <w:noWrap/>
            <w:hideMark/>
          </w:tcPr>
          <w:p w14:paraId="717727EA" w14:textId="77777777" w:rsidR="0006695B" w:rsidRPr="008361E2" w:rsidRDefault="0006695B" w:rsidP="0006695B">
            <w:r w:rsidRPr="008361E2">
              <w:t>200</w:t>
            </w:r>
          </w:p>
        </w:tc>
        <w:tc>
          <w:tcPr>
            <w:tcW w:w="1394" w:type="dxa"/>
            <w:noWrap/>
            <w:hideMark/>
          </w:tcPr>
          <w:p w14:paraId="03433E89" w14:textId="77777777" w:rsidR="0006695B" w:rsidRPr="008361E2" w:rsidRDefault="0006695B" w:rsidP="0006695B">
            <w:r w:rsidRPr="008361E2">
              <w:t>0.249105044</w:t>
            </w:r>
          </w:p>
        </w:tc>
        <w:tc>
          <w:tcPr>
            <w:tcW w:w="1842" w:type="dxa"/>
            <w:noWrap/>
            <w:hideMark/>
          </w:tcPr>
          <w:p w14:paraId="45C2D16E" w14:textId="77777777" w:rsidR="0006695B" w:rsidRPr="008361E2" w:rsidRDefault="0006695B" w:rsidP="0006695B">
            <w:r w:rsidRPr="008361E2">
              <w:t>30742</w:t>
            </w:r>
          </w:p>
        </w:tc>
        <w:tc>
          <w:tcPr>
            <w:tcW w:w="1134" w:type="dxa"/>
            <w:noWrap/>
            <w:hideMark/>
          </w:tcPr>
          <w:p w14:paraId="5DE943A0" w14:textId="77777777" w:rsidR="0006695B" w:rsidRPr="008361E2" w:rsidRDefault="0006695B" w:rsidP="0006695B">
            <w:r w:rsidRPr="008361E2">
              <w:t>147</w:t>
            </w:r>
          </w:p>
        </w:tc>
      </w:tr>
      <w:tr w:rsidR="0006695B" w:rsidRPr="008361E2" w14:paraId="070532B0" w14:textId="77777777" w:rsidTr="0006695B">
        <w:trPr>
          <w:trHeight w:val="270"/>
        </w:trPr>
        <w:tc>
          <w:tcPr>
            <w:tcW w:w="2689" w:type="dxa"/>
            <w:noWrap/>
            <w:vAlign w:val="bottom"/>
            <w:hideMark/>
          </w:tcPr>
          <w:p w14:paraId="60B75DEC" w14:textId="7242E570" w:rsidR="0006695B" w:rsidRPr="008361E2" w:rsidRDefault="0006695B" w:rsidP="0006695B">
            <w:r>
              <w:rPr>
                <w:rFonts w:ascii="Arial" w:hAnsi="Arial" w:cs="Arial"/>
                <w:sz w:val="20"/>
                <w:szCs w:val="20"/>
              </w:rPr>
              <w:t>vc-exact_091.gr</w:t>
            </w:r>
          </w:p>
        </w:tc>
        <w:tc>
          <w:tcPr>
            <w:tcW w:w="1134" w:type="dxa"/>
            <w:noWrap/>
            <w:hideMark/>
          </w:tcPr>
          <w:p w14:paraId="759B2044" w14:textId="77777777" w:rsidR="0006695B" w:rsidRPr="008361E2" w:rsidRDefault="0006695B" w:rsidP="0006695B">
            <w:r w:rsidRPr="008361E2">
              <w:t>200</w:t>
            </w:r>
          </w:p>
        </w:tc>
        <w:tc>
          <w:tcPr>
            <w:tcW w:w="1394" w:type="dxa"/>
            <w:noWrap/>
            <w:hideMark/>
          </w:tcPr>
          <w:p w14:paraId="5B31C25E" w14:textId="77777777" w:rsidR="0006695B" w:rsidRPr="008361E2" w:rsidRDefault="0006695B" w:rsidP="0006695B">
            <w:r w:rsidRPr="008361E2">
              <w:t>0.245997406</w:t>
            </w:r>
          </w:p>
        </w:tc>
        <w:tc>
          <w:tcPr>
            <w:tcW w:w="1842" w:type="dxa"/>
            <w:noWrap/>
            <w:hideMark/>
          </w:tcPr>
          <w:p w14:paraId="1EFA7F1F" w14:textId="77777777" w:rsidR="0006695B" w:rsidRPr="008361E2" w:rsidRDefault="0006695B" w:rsidP="0006695B">
            <w:r w:rsidRPr="008361E2">
              <w:t>32464</w:t>
            </w:r>
          </w:p>
        </w:tc>
        <w:tc>
          <w:tcPr>
            <w:tcW w:w="1134" w:type="dxa"/>
            <w:noWrap/>
            <w:hideMark/>
          </w:tcPr>
          <w:p w14:paraId="0AEB7C1E" w14:textId="77777777" w:rsidR="0006695B" w:rsidRPr="008361E2" w:rsidRDefault="0006695B" w:rsidP="0006695B">
            <w:r w:rsidRPr="008361E2">
              <w:t>150</w:t>
            </w:r>
          </w:p>
        </w:tc>
      </w:tr>
      <w:tr w:rsidR="0006695B" w:rsidRPr="008361E2" w14:paraId="76D4A17D" w14:textId="77777777" w:rsidTr="0006695B">
        <w:trPr>
          <w:trHeight w:val="270"/>
        </w:trPr>
        <w:tc>
          <w:tcPr>
            <w:tcW w:w="2689" w:type="dxa"/>
            <w:noWrap/>
            <w:vAlign w:val="bottom"/>
            <w:hideMark/>
          </w:tcPr>
          <w:p w14:paraId="6D764EB8" w14:textId="51481F9D" w:rsidR="0006695B" w:rsidRPr="008361E2" w:rsidRDefault="0006695B" w:rsidP="0006695B">
            <w:r>
              <w:rPr>
                <w:rFonts w:ascii="Arial" w:hAnsi="Arial" w:cs="Arial"/>
                <w:sz w:val="20"/>
                <w:szCs w:val="20"/>
              </w:rPr>
              <w:t>vc-exact_083.gr</w:t>
            </w:r>
          </w:p>
        </w:tc>
        <w:tc>
          <w:tcPr>
            <w:tcW w:w="1134" w:type="dxa"/>
            <w:noWrap/>
            <w:hideMark/>
          </w:tcPr>
          <w:p w14:paraId="6EB6DF4E" w14:textId="77777777" w:rsidR="0006695B" w:rsidRPr="008361E2" w:rsidRDefault="0006695B" w:rsidP="0006695B">
            <w:r w:rsidRPr="008361E2">
              <w:t>200</w:t>
            </w:r>
          </w:p>
        </w:tc>
        <w:tc>
          <w:tcPr>
            <w:tcW w:w="1394" w:type="dxa"/>
            <w:noWrap/>
            <w:hideMark/>
          </w:tcPr>
          <w:p w14:paraId="78A193EA" w14:textId="77777777" w:rsidR="0006695B" w:rsidRPr="008361E2" w:rsidRDefault="0006695B" w:rsidP="0006695B">
            <w:r w:rsidRPr="008361E2">
              <w:t>0.239254007</w:t>
            </w:r>
          </w:p>
        </w:tc>
        <w:tc>
          <w:tcPr>
            <w:tcW w:w="1842" w:type="dxa"/>
            <w:noWrap/>
            <w:hideMark/>
          </w:tcPr>
          <w:p w14:paraId="69B47D74" w14:textId="77777777" w:rsidR="0006695B" w:rsidRPr="008361E2" w:rsidRDefault="0006695B" w:rsidP="0006695B">
            <w:r w:rsidRPr="008361E2">
              <w:t>29779</w:t>
            </w:r>
          </w:p>
        </w:tc>
        <w:tc>
          <w:tcPr>
            <w:tcW w:w="1134" w:type="dxa"/>
            <w:noWrap/>
            <w:hideMark/>
          </w:tcPr>
          <w:p w14:paraId="4C3DB850" w14:textId="77777777" w:rsidR="0006695B" w:rsidRPr="008361E2" w:rsidRDefault="0006695B" w:rsidP="0006695B">
            <w:r w:rsidRPr="008361E2">
              <w:t>147</w:t>
            </w:r>
          </w:p>
        </w:tc>
      </w:tr>
      <w:tr w:rsidR="0006695B" w:rsidRPr="008361E2" w14:paraId="7DD82878" w14:textId="77777777" w:rsidTr="0006695B">
        <w:trPr>
          <w:trHeight w:val="270"/>
        </w:trPr>
        <w:tc>
          <w:tcPr>
            <w:tcW w:w="2689" w:type="dxa"/>
            <w:noWrap/>
            <w:vAlign w:val="bottom"/>
            <w:hideMark/>
          </w:tcPr>
          <w:p w14:paraId="56441CBD" w14:textId="11871EC3" w:rsidR="0006695B" w:rsidRPr="008361E2" w:rsidRDefault="0006695B" w:rsidP="0006695B">
            <w:r>
              <w:rPr>
                <w:rFonts w:ascii="Arial" w:hAnsi="Arial" w:cs="Arial"/>
                <w:sz w:val="20"/>
                <w:szCs w:val="20"/>
              </w:rPr>
              <w:t>vc-exact_051.gr</w:t>
            </w:r>
          </w:p>
        </w:tc>
        <w:tc>
          <w:tcPr>
            <w:tcW w:w="1134" w:type="dxa"/>
            <w:noWrap/>
            <w:hideMark/>
          </w:tcPr>
          <w:p w14:paraId="0E0F60E5" w14:textId="77777777" w:rsidR="0006695B" w:rsidRPr="008361E2" w:rsidRDefault="0006695B" w:rsidP="0006695B">
            <w:r w:rsidRPr="008361E2">
              <w:t>200</w:t>
            </w:r>
          </w:p>
        </w:tc>
        <w:tc>
          <w:tcPr>
            <w:tcW w:w="1394" w:type="dxa"/>
            <w:noWrap/>
            <w:hideMark/>
          </w:tcPr>
          <w:p w14:paraId="7F04E9AF" w14:textId="77777777" w:rsidR="0006695B" w:rsidRPr="008361E2" w:rsidRDefault="0006695B" w:rsidP="0006695B">
            <w:r w:rsidRPr="008361E2">
              <w:t>0.235643393</w:t>
            </w:r>
          </w:p>
        </w:tc>
        <w:tc>
          <w:tcPr>
            <w:tcW w:w="1842" w:type="dxa"/>
            <w:noWrap/>
            <w:hideMark/>
          </w:tcPr>
          <w:p w14:paraId="7A85DD20" w14:textId="77777777" w:rsidR="0006695B" w:rsidRPr="008361E2" w:rsidRDefault="0006695B" w:rsidP="0006695B">
            <w:r w:rsidRPr="008361E2">
              <w:t>29416</w:t>
            </w:r>
          </w:p>
        </w:tc>
        <w:tc>
          <w:tcPr>
            <w:tcW w:w="1134" w:type="dxa"/>
            <w:noWrap/>
            <w:hideMark/>
          </w:tcPr>
          <w:p w14:paraId="7C810CE2" w14:textId="77777777" w:rsidR="0006695B" w:rsidRPr="008361E2" w:rsidRDefault="0006695B" w:rsidP="0006695B">
            <w:r w:rsidRPr="008361E2">
              <w:t>144</w:t>
            </w:r>
          </w:p>
        </w:tc>
      </w:tr>
      <w:tr w:rsidR="0006695B" w:rsidRPr="008361E2" w14:paraId="79928F60" w14:textId="77777777" w:rsidTr="0006695B">
        <w:trPr>
          <w:trHeight w:val="270"/>
        </w:trPr>
        <w:tc>
          <w:tcPr>
            <w:tcW w:w="2689" w:type="dxa"/>
            <w:noWrap/>
            <w:vAlign w:val="bottom"/>
            <w:hideMark/>
          </w:tcPr>
          <w:p w14:paraId="689572DC" w14:textId="1A7289C3" w:rsidR="0006695B" w:rsidRPr="008361E2" w:rsidRDefault="0006695B" w:rsidP="0006695B">
            <w:r>
              <w:rPr>
                <w:rFonts w:ascii="Arial" w:hAnsi="Arial" w:cs="Arial"/>
                <w:sz w:val="20"/>
                <w:szCs w:val="20"/>
              </w:rPr>
              <w:t>vc-exact_047.gr</w:t>
            </w:r>
          </w:p>
        </w:tc>
        <w:tc>
          <w:tcPr>
            <w:tcW w:w="1134" w:type="dxa"/>
            <w:noWrap/>
            <w:hideMark/>
          </w:tcPr>
          <w:p w14:paraId="48645815" w14:textId="77777777" w:rsidR="0006695B" w:rsidRPr="008361E2" w:rsidRDefault="0006695B" w:rsidP="0006695B">
            <w:r w:rsidRPr="008361E2">
              <w:t>200</w:t>
            </w:r>
          </w:p>
        </w:tc>
        <w:tc>
          <w:tcPr>
            <w:tcW w:w="1394" w:type="dxa"/>
            <w:noWrap/>
            <w:hideMark/>
          </w:tcPr>
          <w:p w14:paraId="4C9408A0" w14:textId="77777777" w:rsidR="0006695B" w:rsidRPr="008361E2" w:rsidRDefault="0006695B" w:rsidP="0006695B">
            <w:r w:rsidRPr="008361E2">
              <w:t>0.231810394</w:t>
            </w:r>
          </w:p>
        </w:tc>
        <w:tc>
          <w:tcPr>
            <w:tcW w:w="1842" w:type="dxa"/>
            <w:noWrap/>
            <w:hideMark/>
          </w:tcPr>
          <w:p w14:paraId="661BCAA6" w14:textId="77777777" w:rsidR="0006695B" w:rsidRPr="008361E2" w:rsidRDefault="0006695B" w:rsidP="0006695B">
            <w:r w:rsidRPr="008361E2">
              <w:t>29848</w:t>
            </w:r>
          </w:p>
        </w:tc>
        <w:tc>
          <w:tcPr>
            <w:tcW w:w="1134" w:type="dxa"/>
            <w:noWrap/>
            <w:hideMark/>
          </w:tcPr>
          <w:p w14:paraId="533A2B0E" w14:textId="77777777" w:rsidR="0006695B" w:rsidRPr="008361E2" w:rsidRDefault="0006695B" w:rsidP="0006695B">
            <w:r w:rsidRPr="008361E2">
              <w:t>144</w:t>
            </w:r>
          </w:p>
        </w:tc>
      </w:tr>
      <w:tr w:rsidR="0006695B" w:rsidRPr="008361E2" w14:paraId="75135323" w14:textId="77777777" w:rsidTr="0006695B">
        <w:trPr>
          <w:trHeight w:val="270"/>
        </w:trPr>
        <w:tc>
          <w:tcPr>
            <w:tcW w:w="2689" w:type="dxa"/>
            <w:noWrap/>
            <w:vAlign w:val="bottom"/>
            <w:hideMark/>
          </w:tcPr>
          <w:p w14:paraId="0693472C" w14:textId="3DF250A4" w:rsidR="0006695B" w:rsidRPr="008361E2" w:rsidRDefault="0006695B" w:rsidP="0006695B">
            <w:r>
              <w:rPr>
                <w:rFonts w:ascii="Arial" w:hAnsi="Arial" w:cs="Arial"/>
                <w:sz w:val="20"/>
                <w:szCs w:val="20"/>
              </w:rPr>
              <w:t>vc-exact_067.gr</w:t>
            </w:r>
          </w:p>
        </w:tc>
        <w:tc>
          <w:tcPr>
            <w:tcW w:w="1134" w:type="dxa"/>
            <w:noWrap/>
            <w:hideMark/>
          </w:tcPr>
          <w:p w14:paraId="5B1E08AC" w14:textId="77777777" w:rsidR="0006695B" w:rsidRPr="008361E2" w:rsidRDefault="0006695B" w:rsidP="0006695B">
            <w:r w:rsidRPr="008361E2">
              <w:t>200</w:t>
            </w:r>
          </w:p>
        </w:tc>
        <w:tc>
          <w:tcPr>
            <w:tcW w:w="1394" w:type="dxa"/>
            <w:noWrap/>
            <w:hideMark/>
          </w:tcPr>
          <w:p w14:paraId="2A3F9656" w14:textId="77777777" w:rsidR="0006695B" w:rsidRPr="008361E2" w:rsidRDefault="0006695B" w:rsidP="0006695B">
            <w:r w:rsidRPr="008361E2">
              <w:t>0.226670403</w:t>
            </w:r>
          </w:p>
        </w:tc>
        <w:tc>
          <w:tcPr>
            <w:tcW w:w="1842" w:type="dxa"/>
            <w:noWrap/>
            <w:hideMark/>
          </w:tcPr>
          <w:p w14:paraId="647731A3" w14:textId="77777777" w:rsidR="0006695B" w:rsidRPr="008361E2" w:rsidRDefault="0006695B" w:rsidP="0006695B">
            <w:r w:rsidRPr="008361E2">
              <w:t>29710</w:t>
            </w:r>
          </w:p>
        </w:tc>
        <w:tc>
          <w:tcPr>
            <w:tcW w:w="1134" w:type="dxa"/>
            <w:noWrap/>
            <w:hideMark/>
          </w:tcPr>
          <w:p w14:paraId="4BB83698" w14:textId="77777777" w:rsidR="0006695B" w:rsidRPr="008361E2" w:rsidRDefault="0006695B" w:rsidP="0006695B">
            <w:r w:rsidRPr="008361E2">
              <w:t>145</w:t>
            </w:r>
          </w:p>
        </w:tc>
      </w:tr>
      <w:tr w:rsidR="0006695B" w:rsidRPr="008361E2" w14:paraId="43CB821D" w14:textId="77777777" w:rsidTr="0006695B">
        <w:trPr>
          <w:trHeight w:val="270"/>
        </w:trPr>
        <w:tc>
          <w:tcPr>
            <w:tcW w:w="2689" w:type="dxa"/>
            <w:noWrap/>
            <w:vAlign w:val="bottom"/>
            <w:hideMark/>
          </w:tcPr>
          <w:p w14:paraId="01695177" w14:textId="3B40458E" w:rsidR="0006695B" w:rsidRPr="008361E2" w:rsidRDefault="0006695B" w:rsidP="0006695B">
            <w:r>
              <w:rPr>
                <w:rFonts w:ascii="Arial" w:hAnsi="Arial" w:cs="Arial"/>
                <w:sz w:val="20"/>
                <w:szCs w:val="20"/>
              </w:rPr>
              <w:t>vc-exact_057.gr</w:t>
            </w:r>
          </w:p>
        </w:tc>
        <w:tc>
          <w:tcPr>
            <w:tcW w:w="1134" w:type="dxa"/>
            <w:noWrap/>
            <w:hideMark/>
          </w:tcPr>
          <w:p w14:paraId="4066FD80" w14:textId="77777777" w:rsidR="0006695B" w:rsidRPr="008361E2" w:rsidRDefault="0006695B" w:rsidP="0006695B">
            <w:r w:rsidRPr="008361E2">
              <w:t>200</w:t>
            </w:r>
          </w:p>
        </w:tc>
        <w:tc>
          <w:tcPr>
            <w:tcW w:w="1394" w:type="dxa"/>
            <w:noWrap/>
            <w:hideMark/>
          </w:tcPr>
          <w:p w14:paraId="4A17E4FA" w14:textId="77777777" w:rsidR="0006695B" w:rsidRPr="008361E2" w:rsidRDefault="0006695B" w:rsidP="0006695B">
            <w:r w:rsidRPr="008361E2">
              <w:t>0.22643953</w:t>
            </w:r>
          </w:p>
        </w:tc>
        <w:tc>
          <w:tcPr>
            <w:tcW w:w="1842" w:type="dxa"/>
            <w:noWrap/>
            <w:hideMark/>
          </w:tcPr>
          <w:p w14:paraId="11B82915" w14:textId="77777777" w:rsidR="0006695B" w:rsidRPr="008361E2" w:rsidRDefault="0006695B" w:rsidP="0006695B">
            <w:r w:rsidRPr="008361E2">
              <w:t>29654</w:t>
            </w:r>
          </w:p>
        </w:tc>
        <w:tc>
          <w:tcPr>
            <w:tcW w:w="1134" w:type="dxa"/>
            <w:noWrap/>
            <w:hideMark/>
          </w:tcPr>
          <w:p w14:paraId="610CD16F" w14:textId="77777777" w:rsidR="0006695B" w:rsidRPr="008361E2" w:rsidRDefault="0006695B" w:rsidP="0006695B">
            <w:r w:rsidRPr="008361E2">
              <w:t>145</w:t>
            </w:r>
          </w:p>
        </w:tc>
      </w:tr>
      <w:tr w:rsidR="0006695B" w:rsidRPr="008361E2" w14:paraId="39D18215" w14:textId="77777777" w:rsidTr="0006695B">
        <w:trPr>
          <w:trHeight w:val="270"/>
        </w:trPr>
        <w:tc>
          <w:tcPr>
            <w:tcW w:w="2689" w:type="dxa"/>
            <w:noWrap/>
            <w:vAlign w:val="bottom"/>
            <w:hideMark/>
          </w:tcPr>
          <w:p w14:paraId="714B76DD" w14:textId="7C31E15C" w:rsidR="0006695B" w:rsidRPr="008361E2" w:rsidRDefault="0006695B" w:rsidP="0006695B">
            <w:r>
              <w:rPr>
                <w:rFonts w:ascii="Arial" w:hAnsi="Arial" w:cs="Arial"/>
                <w:sz w:val="20"/>
                <w:szCs w:val="20"/>
              </w:rPr>
              <w:t>vc-exact_041.gr</w:t>
            </w:r>
          </w:p>
        </w:tc>
        <w:tc>
          <w:tcPr>
            <w:tcW w:w="1134" w:type="dxa"/>
            <w:noWrap/>
            <w:hideMark/>
          </w:tcPr>
          <w:p w14:paraId="771BDE70" w14:textId="77777777" w:rsidR="0006695B" w:rsidRPr="008361E2" w:rsidRDefault="0006695B" w:rsidP="0006695B">
            <w:r w:rsidRPr="008361E2">
              <w:t>200</w:t>
            </w:r>
          </w:p>
        </w:tc>
        <w:tc>
          <w:tcPr>
            <w:tcW w:w="1394" w:type="dxa"/>
            <w:noWrap/>
            <w:hideMark/>
          </w:tcPr>
          <w:p w14:paraId="03316D18" w14:textId="77777777" w:rsidR="0006695B" w:rsidRPr="008361E2" w:rsidRDefault="0006695B" w:rsidP="0006695B">
            <w:r w:rsidRPr="008361E2">
              <w:t>0.222131201</w:t>
            </w:r>
          </w:p>
        </w:tc>
        <w:tc>
          <w:tcPr>
            <w:tcW w:w="1842" w:type="dxa"/>
            <w:noWrap/>
            <w:hideMark/>
          </w:tcPr>
          <w:p w14:paraId="1A32F5AE" w14:textId="77777777" w:rsidR="0006695B" w:rsidRPr="008361E2" w:rsidRDefault="0006695B" w:rsidP="0006695B">
            <w:r w:rsidRPr="008361E2">
              <w:t>29065</w:t>
            </w:r>
          </w:p>
        </w:tc>
        <w:tc>
          <w:tcPr>
            <w:tcW w:w="1134" w:type="dxa"/>
            <w:noWrap/>
            <w:hideMark/>
          </w:tcPr>
          <w:p w14:paraId="3007E463" w14:textId="77777777" w:rsidR="0006695B" w:rsidRPr="008361E2" w:rsidRDefault="0006695B" w:rsidP="0006695B">
            <w:r w:rsidRPr="008361E2">
              <w:t>142</w:t>
            </w:r>
          </w:p>
        </w:tc>
      </w:tr>
      <w:tr w:rsidR="0006695B" w:rsidRPr="008361E2" w14:paraId="1F8903D0" w14:textId="77777777" w:rsidTr="0006695B">
        <w:trPr>
          <w:trHeight w:val="270"/>
        </w:trPr>
        <w:tc>
          <w:tcPr>
            <w:tcW w:w="2689" w:type="dxa"/>
            <w:noWrap/>
            <w:vAlign w:val="bottom"/>
            <w:hideMark/>
          </w:tcPr>
          <w:p w14:paraId="35782A7C" w14:textId="21B1E8AC" w:rsidR="0006695B" w:rsidRPr="008361E2" w:rsidRDefault="0006695B" w:rsidP="0006695B">
            <w:r>
              <w:rPr>
                <w:rFonts w:ascii="Arial" w:hAnsi="Arial" w:cs="Arial"/>
                <w:sz w:val="20"/>
                <w:szCs w:val="20"/>
              </w:rPr>
              <w:t>vc-exact_081.gr</w:t>
            </w:r>
          </w:p>
        </w:tc>
        <w:tc>
          <w:tcPr>
            <w:tcW w:w="1134" w:type="dxa"/>
            <w:noWrap/>
            <w:hideMark/>
          </w:tcPr>
          <w:p w14:paraId="5E029C21" w14:textId="77777777" w:rsidR="0006695B" w:rsidRPr="008361E2" w:rsidRDefault="0006695B" w:rsidP="0006695B">
            <w:r w:rsidRPr="008361E2">
              <w:t>199</w:t>
            </w:r>
          </w:p>
        </w:tc>
        <w:tc>
          <w:tcPr>
            <w:tcW w:w="1394" w:type="dxa"/>
            <w:noWrap/>
            <w:hideMark/>
          </w:tcPr>
          <w:p w14:paraId="252C89F6" w14:textId="77777777" w:rsidR="0006695B" w:rsidRPr="008361E2" w:rsidRDefault="0006695B" w:rsidP="0006695B">
            <w:r w:rsidRPr="008361E2">
              <w:t>0.222089318</w:t>
            </w:r>
          </w:p>
        </w:tc>
        <w:tc>
          <w:tcPr>
            <w:tcW w:w="1842" w:type="dxa"/>
            <w:noWrap/>
            <w:hideMark/>
          </w:tcPr>
          <w:p w14:paraId="38B57264" w14:textId="77777777" w:rsidR="0006695B" w:rsidRPr="008361E2" w:rsidRDefault="0006695B" w:rsidP="0006695B">
            <w:r w:rsidRPr="008361E2">
              <w:t>29727</w:t>
            </w:r>
          </w:p>
        </w:tc>
        <w:tc>
          <w:tcPr>
            <w:tcW w:w="1134" w:type="dxa"/>
            <w:noWrap/>
            <w:hideMark/>
          </w:tcPr>
          <w:p w14:paraId="23F23FDF" w14:textId="77777777" w:rsidR="0006695B" w:rsidRPr="008361E2" w:rsidRDefault="0006695B" w:rsidP="0006695B">
            <w:r w:rsidRPr="008361E2">
              <w:t>145</w:t>
            </w:r>
          </w:p>
        </w:tc>
      </w:tr>
      <w:tr w:rsidR="0006695B" w:rsidRPr="008361E2" w14:paraId="5AE3C20E" w14:textId="77777777" w:rsidTr="0006695B">
        <w:trPr>
          <w:trHeight w:val="270"/>
        </w:trPr>
        <w:tc>
          <w:tcPr>
            <w:tcW w:w="2689" w:type="dxa"/>
            <w:noWrap/>
            <w:vAlign w:val="bottom"/>
            <w:hideMark/>
          </w:tcPr>
          <w:p w14:paraId="66640612" w14:textId="150FD569" w:rsidR="0006695B" w:rsidRPr="008361E2" w:rsidRDefault="0006695B" w:rsidP="0006695B">
            <w:r>
              <w:rPr>
                <w:rFonts w:ascii="Arial" w:hAnsi="Arial" w:cs="Arial"/>
                <w:sz w:val="20"/>
                <w:szCs w:val="20"/>
              </w:rPr>
              <w:t>vc-exact_053.gr</w:t>
            </w:r>
          </w:p>
        </w:tc>
        <w:tc>
          <w:tcPr>
            <w:tcW w:w="1134" w:type="dxa"/>
            <w:noWrap/>
            <w:hideMark/>
          </w:tcPr>
          <w:p w14:paraId="2649D3A1" w14:textId="77777777" w:rsidR="0006695B" w:rsidRPr="008361E2" w:rsidRDefault="0006695B" w:rsidP="0006695B">
            <w:r w:rsidRPr="008361E2">
              <w:t>200</w:t>
            </w:r>
          </w:p>
        </w:tc>
        <w:tc>
          <w:tcPr>
            <w:tcW w:w="1394" w:type="dxa"/>
            <w:noWrap/>
            <w:hideMark/>
          </w:tcPr>
          <w:p w14:paraId="7948A153" w14:textId="77777777" w:rsidR="0006695B" w:rsidRPr="008361E2" w:rsidRDefault="0006695B" w:rsidP="0006695B">
            <w:r w:rsidRPr="008361E2">
              <w:t>0.221672967</w:t>
            </w:r>
          </w:p>
        </w:tc>
        <w:tc>
          <w:tcPr>
            <w:tcW w:w="1842" w:type="dxa"/>
            <w:noWrap/>
            <w:hideMark/>
          </w:tcPr>
          <w:p w14:paraId="7261E52F" w14:textId="77777777" w:rsidR="0006695B" w:rsidRPr="008361E2" w:rsidRDefault="0006695B" w:rsidP="0006695B">
            <w:r w:rsidRPr="008361E2">
              <w:t>27940</w:t>
            </w:r>
          </w:p>
        </w:tc>
        <w:tc>
          <w:tcPr>
            <w:tcW w:w="1134" w:type="dxa"/>
            <w:noWrap/>
            <w:hideMark/>
          </w:tcPr>
          <w:p w14:paraId="30A23BFA" w14:textId="77777777" w:rsidR="0006695B" w:rsidRPr="008361E2" w:rsidRDefault="0006695B" w:rsidP="0006695B">
            <w:r w:rsidRPr="008361E2">
              <w:t>142</w:t>
            </w:r>
          </w:p>
        </w:tc>
      </w:tr>
      <w:tr w:rsidR="0006695B" w:rsidRPr="008361E2" w14:paraId="2AC1CECA" w14:textId="77777777" w:rsidTr="0006695B">
        <w:trPr>
          <w:trHeight w:val="270"/>
        </w:trPr>
        <w:tc>
          <w:tcPr>
            <w:tcW w:w="2689" w:type="dxa"/>
            <w:noWrap/>
            <w:vAlign w:val="bottom"/>
            <w:hideMark/>
          </w:tcPr>
          <w:p w14:paraId="6E9883ED" w14:textId="52B908E3" w:rsidR="0006695B" w:rsidRPr="008361E2" w:rsidRDefault="0006695B" w:rsidP="0006695B">
            <w:r>
              <w:rPr>
                <w:rFonts w:ascii="Arial" w:hAnsi="Arial" w:cs="Arial"/>
                <w:sz w:val="20"/>
                <w:szCs w:val="20"/>
              </w:rPr>
              <w:t>vc-exact_073.gr</w:t>
            </w:r>
          </w:p>
        </w:tc>
        <w:tc>
          <w:tcPr>
            <w:tcW w:w="1134" w:type="dxa"/>
            <w:noWrap/>
            <w:hideMark/>
          </w:tcPr>
          <w:p w14:paraId="6C0A0A10" w14:textId="77777777" w:rsidR="0006695B" w:rsidRPr="008361E2" w:rsidRDefault="0006695B" w:rsidP="0006695B">
            <w:r w:rsidRPr="008361E2">
              <w:t>200</w:t>
            </w:r>
          </w:p>
        </w:tc>
        <w:tc>
          <w:tcPr>
            <w:tcW w:w="1394" w:type="dxa"/>
            <w:noWrap/>
            <w:hideMark/>
          </w:tcPr>
          <w:p w14:paraId="58310877" w14:textId="77777777" w:rsidR="0006695B" w:rsidRPr="008361E2" w:rsidRDefault="0006695B" w:rsidP="0006695B">
            <w:r w:rsidRPr="008361E2">
              <w:t>0.217764297</w:t>
            </w:r>
          </w:p>
        </w:tc>
        <w:tc>
          <w:tcPr>
            <w:tcW w:w="1842" w:type="dxa"/>
            <w:noWrap/>
            <w:hideMark/>
          </w:tcPr>
          <w:p w14:paraId="6C1E926C" w14:textId="77777777" w:rsidR="0006695B" w:rsidRPr="008361E2" w:rsidRDefault="0006695B" w:rsidP="0006695B">
            <w:r w:rsidRPr="008361E2">
              <w:t>30163</w:t>
            </w:r>
          </w:p>
        </w:tc>
        <w:tc>
          <w:tcPr>
            <w:tcW w:w="1134" w:type="dxa"/>
            <w:noWrap/>
            <w:hideMark/>
          </w:tcPr>
          <w:p w14:paraId="6BE4273A" w14:textId="77777777" w:rsidR="0006695B" w:rsidRPr="008361E2" w:rsidRDefault="0006695B" w:rsidP="0006695B">
            <w:r w:rsidRPr="008361E2">
              <w:t>145</w:t>
            </w:r>
          </w:p>
        </w:tc>
      </w:tr>
      <w:tr w:rsidR="0006695B" w:rsidRPr="008361E2" w14:paraId="51E7922F" w14:textId="77777777" w:rsidTr="0006695B">
        <w:trPr>
          <w:trHeight w:val="270"/>
        </w:trPr>
        <w:tc>
          <w:tcPr>
            <w:tcW w:w="2689" w:type="dxa"/>
            <w:noWrap/>
            <w:vAlign w:val="bottom"/>
            <w:hideMark/>
          </w:tcPr>
          <w:p w14:paraId="6826D274" w14:textId="7986EA5F" w:rsidR="0006695B" w:rsidRPr="008361E2" w:rsidRDefault="0006695B" w:rsidP="0006695B">
            <w:r>
              <w:rPr>
                <w:rFonts w:ascii="Arial" w:hAnsi="Arial" w:cs="Arial"/>
                <w:sz w:val="20"/>
                <w:szCs w:val="20"/>
              </w:rPr>
              <w:t>vc-exact_045.gr</w:t>
            </w:r>
          </w:p>
        </w:tc>
        <w:tc>
          <w:tcPr>
            <w:tcW w:w="1134" w:type="dxa"/>
            <w:noWrap/>
            <w:hideMark/>
          </w:tcPr>
          <w:p w14:paraId="34649963" w14:textId="77777777" w:rsidR="0006695B" w:rsidRPr="008361E2" w:rsidRDefault="0006695B" w:rsidP="0006695B">
            <w:r w:rsidRPr="008361E2">
              <w:t>200</w:t>
            </w:r>
          </w:p>
        </w:tc>
        <w:tc>
          <w:tcPr>
            <w:tcW w:w="1394" w:type="dxa"/>
            <w:noWrap/>
            <w:hideMark/>
          </w:tcPr>
          <w:p w14:paraId="125D3E5D" w14:textId="77777777" w:rsidR="0006695B" w:rsidRPr="008361E2" w:rsidRDefault="0006695B" w:rsidP="0006695B">
            <w:r w:rsidRPr="008361E2">
              <w:t>0.205406799</w:t>
            </w:r>
          </w:p>
        </w:tc>
        <w:tc>
          <w:tcPr>
            <w:tcW w:w="1842" w:type="dxa"/>
            <w:noWrap/>
            <w:hideMark/>
          </w:tcPr>
          <w:p w14:paraId="1E2E2FA2" w14:textId="77777777" w:rsidR="0006695B" w:rsidRPr="008361E2" w:rsidRDefault="0006695B" w:rsidP="0006695B">
            <w:r w:rsidRPr="008361E2">
              <w:t>26329</w:t>
            </w:r>
          </w:p>
        </w:tc>
        <w:tc>
          <w:tcPr>
            <w:tcW w:w="1134" w:type="dxa"/>
            <w:noWrap/>
            <w:hideMark/>
          </w:tcPr>
          <w:p w14:paraId="6CE61604" w14:textId="77777777" w:rsidR="0006695B" w:rsidRPr="008361E2" w:rsidRDefault="0006695B" w:rsidP="0006695B">
            <w:r w:rsidRPr="008361E2">
              <w:t>140</w:t>
            </w:r>
          </w:p>
        </w:tc>
      </w:tr>
      <w:tr w:rsidR="0006695B" w:rsidRPr="008361E2" w14:paraId="78D31230" w14:textId="77777777" w:rsidTr="0006695B">
        <w:trPr>
          <w:trHeight w:val="270"/>
        </w:trPr>
        <w:tc>
          <w:tcPr>
            <w:tcW w:w="2689" w:type="dxa"/>
            <w:noWrap/>
            <w:vAlign w:val="bottom"/>
            <w:hideMark/>
          </w:tcPr>
          <w:p w14:paraId="3BE0034B" w14:textId="19153622" w:rsidR="0006695B" w:rsidRPr="008361E2" w:rsidRDefault="0006695B" w:rsidP="0006695B">
            <w:r>
              <w:rPr>
                <w:rFonts w:ascii="Arial" w:hAnsi="Arial" w:cs="Arial"/>
                <w:sz w:val="20"/>
                <w:szCs w:val="20"/>
              </w:rPr>
              <w:t>vc-exact_043.gr</w:t>
            </w:r>
          </w:p>
        </w:tc>
        <w:tc>
          <w:tcPr>
            <w:tcW w:w="1134" w:type="dxa"/>
            <w:noWrap/>
            <w:hideMark/>
          </w:tcPr>
          <w:p w14:paraId="1BEB3581" w14:textId="77777777" w:rsidR="0006695B" w:rsidRPr="008361E2" w:rsidRDefault="0006695B" w:rsidP="0006695B">
            <w:r w:rsidRPr="008361E2">
              <w:t>200</w:t>
            </w:r>
          </w:p>
        </w:tc>
        <w:tc>
          <w:tcPr>
            <w:tcW w:w="1394" w:type="dxa"/>
            <w:noWrap/>
            <w:hideMark/>
          </w:tcPr>
          <w:p w14:paraId="297066DD" w14:textId="77777777" w:rsidR="0006695B" w:rsidRPr="008361E2" w:rsidRDefault="0006695B" w:rsidP="0006695B">
            <w:r w:rsidRPr="008361E2">
              <w:t>0.205267797</w:t>
            </w:r>
          </w:p>
        </w:tc>
        <w:tc>
          <w:tcPr>
            <w:tcW w:w="1842" w:type="dxa"/>
            <w:noWrap/>
            <w:hideMark/>
          </w:tcPr>
          <w:p w14:paraId="5826ED52" w14:textId="77777777" w:rsidR="0006695B" w:rsidRPr="008361E2" w:rsidRDefault="0006695B" w:rsidP="0006695B">
            <w:r w:rsidRPr="008361E2">
              <w:t>28932</w:t>
            </w:r>
          </w:p>
        </w:tc>
        <w:tc>
          <w:tcPr>
            <w:tcW w:w="1134" w:type="dxa"/>
            <w:noWrap/>
            <w:hideMark/>
          </w:tcPr>
          <w:p w14:paraId="686B561A" w14:textId="77777777" w:rsidR="0006695B" w:rsidRPr="008361E2" w:rsidRDefault="0006695B" w:rsidP="0006695B">
            <w:r w:rsidRPr="008361E2">
              <w:t>144</w:t>
            </w:r>
          </w:p>
        </w:tc>
      </w:tr>
      <w:tr w:rsidR="0006695B" w:rsidRPr="008361E2" w14:paraId="536456FC" w14:textId="77777777" w:rsidTr="0006695B">
        <w:trPr>
          <w:trHeight w:val="270"/>
        </w:trPr>
        <w:tc>
          <w:tcPr>
            <w:tcW w:w="2689" w:type="dxa"/>
            <w:noWrap/>
            <w:vAlign w:val="bottom"/>
            <w:hideMark/>
          </w:tcPr>
          <w:p w14:paraId="546DA71C" w14:textId="38D4E0FE" w:rsidR="0006695B" w:rsidRPr="008361E2" w:rsidRDefault="0006695B" w:rsidP="0006695B">
            <w:r>
              <w:rPr>
                <w:rFonts w:ascii="Arial" w:hAnsi="Arial" w:cs="Arial"/>
                <w:sz w:val="20"/>
                <w:szCs w:val="20"/>
              </w:rPr>
              <w:t>vc-exact_069.gr</w:t>
            </w:r>
          </w:p>
        </w:tc>
        <w:tc>
          <w:tcPr>
            <w:tcW w:w="1134" w:type="dxa"/>
            <w:noWrap/>
            <w:hideMark/>
          </w:tcPr>
          <w:p w14:paraId="0DB0B7C3" w14:textId="77777777" w:rsidR="0006695B" w:rsidRPr="008361E2" w:rsidRDefault="0006695B" w:rsidP="0006695B">
            <w:r w:rsidRPr="008361E2">
              <w:t>200</w:t>
            </w:r>
          </w:p>
        </w:tc>
        <w:tc>
          <w:tcPr>
            <w:tcW w:w="1394" w:type="dxa"/>
            <w:noWrap/>
            <w:hideMark/>
          </w:tcPr>
          <w:p w14:paraId="4F867E78" w14:textId="77777777" w:rsidR="0006695B" w:rsidRPr="008361E2" w:rsidRDefault="0006695B" w:rsidP="0006695B">
            <w:r w:rsidRPr="008361E2">
              <w:t>0.200870814</w:t>
            </w:r>
          </w:p>
        </w:tc>
        <w:tc>
          <w:tcPr>
            <w:tcW w:w="1842" w:type="dxa"/>
            <w:noWrap/>
            <w:hideMark/>
          </w:tcPr>
          <w:p w14:paraId="75AE9822" w14:textId="77777777" w:rsidR="0006695B" w:rsidRPr="008361E2" w:rsidRDefault="0006695B" w:rsidP="0006695B">
            <w:r w:rsidRPr="008361E2">
              <w:t>26501</w:t>
            </w:r>
          </w:p>
        </w:tc>
        <w:tc>
          <w:tcPr>
            <w:tcW w:w="1134" w:type="dxa"/>
            <w:noWrap/>
            <w:hideMark/>
          </w:tcPr>
          <w:p w14:paraId="460F48B0" w14:textId="77777777" w:rsidR="0006695B" w:rsidRPr="008361E2" w:rsidRDefault="0006695B" w:rsidP="0006695B">
            <w:r w:rsidRPr="008361E2">
              <w:t>142</w:t>
            </w:r>
          </w:p>
        </w:tc>
      </w:tr>
      <w:tr w:rsidR="0006695B" w:rsidRPr="008361E2" w14:paraId="04CC0E50" w14:textId="77777777" w:rsidTr="0006695B">
        <w:trPr>
          <w:trHeight w:val="270"/>
        </w:trPr>
        <w:tc>
          <w:tcPr>
            <w:tcW w:w="2689" w:type="dxa"/>
            <w:noWrap/>
            <w:vAlign w:val="bottom"/>
            <w:hideMark/>
          </w:tcPr>
          <w:p w14:paraId="4B69F396" w14:textId="7052146D" w:rsidR="0006695B" w:rsidRPr="008361E2" w:rsidRDefault="0006695B" w:rsidP="0006695B">
            <w:r>
              <w:rPr>
                <w:rFonts w:ascii="Arial" w:hAnsi="Arial" w:cs="Arial"/>
                <w:sz w:val="20"/>
                <w:szCs w:val="20"/>
              </w:rPr>
              <w:t>vc-exact_063.gr</w:t>
            </w:r>
          </w:p>
        </w:tc>
        <w:tc>
          <w:tcPr>
            <w:tcW w:w="1134" w:type="dxa"/>
            <w:noWrap/>
            <w:hideMark/>
          </w:tcPr>
          <w:p w14:paraId="3AB2ACDD" w14:textId="77777777" w:rsidR="0006695B" w:rsidRPr="008361E2" w:rsidRDefault="0006695B" w:rsidP="0006695B">
            <w:r w:rsidRPr="008361E2">
              <w:t>200</w:t>
            </w:r>
          </w:p>
        </w:tc>
        <w:tc>
          <w:tcPr>
            <w:tcW w:w="1394" w:type="dxa"/>
            <w:noWrap/>
            <w:hideMark/>
          </w:tcPr>
          <w:p w14:paraId="739E7F49" w14:textId="77777777" w:rsidR="0006695B" w:rsidRPr="008361E2" w:rsidRDefault="0006695B" w:rsidP="0006695B">
            <w:r w:rsidRPr="008361E2">
              <w:t>0.197663842</w:t>
            </w:r>
          </w:p>
        </w:tc>
        <w:tc>
          <w:tcPr>
            <w:tcW w:w="1842" w:type="dxa"/>
            <w:noWrap/>
            <w:hideMark/>
          </w:tcPr>
          <w:p w14:paraId="22860E08" w14:textId="77777777" w:rsidR="0006695B" w:rsidRPr="008361E2" w:rsidRDefault="0006695B" w:rsidP="0006695B">
            <w:r w:rsidRPr="008361E2">
              <w:t>28448</w:t>
            </w:r>
          </w:p>
        </w:tc>
        <w:tc>
          <w:tcPr>
            <w:tcW w:w="1134" w:type="dxa"/>
            <w:noWrap/>
            <w:hideMark/>
          </w:tcPr>
          <w:p w14:paraId="0BD4FBC9" w14:textId="77777777" w:rsidR="0006695B" w:rsidRPr="008361E2" w:rsidRDefault="0006695B" w:rsidP="0006695B">
            <w:r w:rsidRPr="008361E2">
              <w:t>143</w:t>
            </w:r>
          </w:p>
        </w:tc>
      </w:tr>
      <w:tr w:rsidR="0006695B" w:rsidRPr="008361E2" w14:paraId="051421F4" w14:textId="77777777" w:rsidTr="0006695B">
        <w:trPr>
          <w:trHeight w:val="270"/>
        </w:trPr>
        <w:tc>
          <w:tcPr>
            <w:tcW w:w="2689" w:type="dxa"/>
            <w:noWrap/>
            <w:vAlign w:val="bottom"/>
            <w:hideMark/>
          </w:tcPr>
          <w:p w14:paraId="234DC0B2" w14:textId="012EE743" w:rsidR="0006695B" w:rsidRPr="008361E2" w:rsidRDefault="0006695B" w:rsidP="0006695B">
            <w:r>
              <w:rPr>
                <w:rFonts w:ascii="Arial" w:hAnsi="Arial" w:cs="Arial"/>
                <w:sz w:val="20"/>
                <w:szCs w:val="20"/>
              </w:rPr>
              <w:t>vc-exact_065.gr</w:t>
            </w:r>
          </w:p>
        </w:tc>
        <w:tc>
          <w:tcPr>
            <w:tcW w:w="1134" w:type="dxa"/>
            <w:noWrap/>
            <w:hideMark/>
          </w:tcPr>
          <w:p w14:paraId="78E637E4" w14:textId="77777777" w:rsidR="0006695B" w:rsidRPr="008361E2" w:rsidRDefault="0006695B" w:rsidP="0006695B">
            <w:r w:rsidRPr="008361E2">
              <w:t>200</w:t>
            </w:r>
          </w:p>
        </w:tc>
        <w:tc>
          <w:tcPr>
            <w:tcW w:w="1394" w:type="dxa"/>
            <w:noWrap/>
            <w:hideMark/>
          </w:tcPr>
          <w:p w14:paraId="32FB0DC1" w14:textId="77777777" w:rsidR="0006695B" w:rsidRPr="008361E2" w:rsidRDefault="0006695B" w:rsidP="0006695B">
            <w:r w:rsidRPr="008361E2">
              <w:t>0.193519548</w:t>
            </w:r>
          </w:p>
        </w:tc>
        <w:tc>
          <w:tcPr>
            <w:tcW w:w="1842" w:type="dxa"/>
            <w:noWrap/>
            <w:hideMark/>
          </w:tcPr>
          <w:p w14:paraId="644B7C8D" w14:textId="77777777" w:rsidR="0006695B" w:rsidRPr="008361E2" w:rsidRDefault="0006695B" w:rsidP="0006695B">
            <w:r w:rsidRPr="008361E2">
              <w:t>27291</w:t>
            </w:r>
          </w:p>
        </w:tc>
        <w:tc>
          <w:tcPr>
            <w:tcW w:w="1134" w:type="dxa"/>
            <w:noWrap/>
            <w:hideMark/>
          </w:tcPr>
          <w:p w14:paraId="3EF62C74" w14:textId="77777777" w:rsidR="0006695B" w:rsidRPr="008361E2" w:rsidRDefault="0006695B" w:rsidP="0006695B">
            <w:r w:rsidRPr="008361E2">
              <w:t>141</w:t>
            </w:r>
          </w:p>
        </w:tc>
      </w:tr>
      <w:tr w:rsidR="0006695B" w:rsidRPr="008361E2" w14:paraId="5B27128C" w14:textId="77777777" w:rsidTr="0006695B">
        <w:trPr>
          <w:trHeight w:val="270"/>
        </w:trPr>
        <w:tc>
          <w:tcPr>
            <w:tcW w:w="2689" w:type="dxa"/>
            <w:noWrap/>
            <w:vAlign w:val="bottom"/>
            <w:hideMark/>
          </w:tcPr>
          <w:p w14:paraId="70674FE0" w14:textId="373D69BC" w:rsidR="0006695B" w:rsidRPr="008361E2" w:rsidRDefault="0006695B" w:rsidP="0006695B">
            <w:r>
              <w:rPr>
                <w:rFonts w:ascii="Arial" w:hAnsi="Arial" w:cs="Arial"/>
                <w:sz w:val="20"/>
                <w:szCs w:val="20"/>
              </w:rPr>
              <w:t>vc-exact_071.gr</w:t>
            </w:r>
          </w:p>
        </w:tc>
        <w:tc>
          <w:tcPr>
            <w:tcW w:w="1134" w:type="dxa"/>
            <w:noWrap/>
            <w:hideMark/>
          </w:tcPr>
          <w:p w14:paraId="46703418" w14:textId="77777777" w:rsidR="0006695B" w:rsidRPr="008361E2" w:rsidRDefault="0006695B" w:rsidP="0006695B">
            <w:r w:rsidRPr="008361E2">
              <w:t>200</w:t>
            </w:r>
          </w:p>
        </w:tc>
        <w:tc>
          <w:tcPr>
            <w:tcW w:w="1394" w:type="dxa"/>
            <w:noWrap/>
            <w:hideMark/>
          </w:tcPr>
          <w:p w14:paraId="598B4FF6" w14:textId="77777777" w:rsidR="0006695B" w:rsidRPr="008361E2" w:rsidRDefault="0006695B" w:rsidP="0006695B">
            <w:r w:rsidRPr="008361E2">
              <w:t>0.190962708</w:t>
            </w:r>
          </w:p>
        </w:tc>
        <w:tc>
          <w:tcPr>
            <w:tcW w:w="1842" w:type="dxa"/>
            <w:noWrap/>
            <w:hideMark/>
          </w:tcPr>
          <w:p w14:paraId="50878900" w14:textId="77777777" w:rsidR="0006695B" w:rsidRPr="008361E2" w:rsidRDefault="0006695B" w:rsidP="0006695B">
            <w:r w:rsidRPr="008361E2">
              <w:t>26508</w:t>
            </w:r>
          </w:p>
        </w:tc>
        <w:tc>
          <w:tcPr>
            <w:tcW w:w="1134" w:type="dxa"/>
            <w:noWrap/>
            <w:hideMark/>
          </w:tcPr>
          <w:p w14:paraId="7A9FAFC5" w14:textId="77777777" w:rsidR="0006695B" w:rsidRPr="008361E2" w:rsidRDefault="0006695B" w:rsidP="0006695B">
            <w:r w:rsidRPr="008361E2">
              <w:t>138</w:t>
            </w:r>
          </w:p>
        </w:tc>
      </w:tr>
      <w:tr w:rsidR="0006695B" w:rsidRPr="008361E2" w14:paraId="496336AA" w14:textId="77777777" w:rsidTr="0006695B">
        <w:trPr>
          <w:trHeight w:val="270"/>
        </w:trPr>
        <w:tc>
          <w:tcPr>
            <w:tcW w:w="2689" w:type="dxa"/>
            <w:noWrap/>
            <w:vAlign w:val="bottom"/>
            <w:hideMark/>
          </w:tcPr>
          <w:p w14:paraId="04FF79FA" w14:textId="18B15C65" w:rsidR="0006695B" w:rsidRPr="008361E2" w:rsidRDefault="0006695B" w:rsidP="0006695B">
            <w:r>
              <w:rPr>
                <w:rFonts w:ascii="Arial" w:hAnsi="Arial" w:cs="Arial"/>
                <w:sz w:val="20"/>
                <w:szCs w:val="20"/>
              </w:rPr>
              <w:t>vc-exact_077.gr</w:t>
            </w:r>
          </w:p>
        </w:tc>
        <w:tc>
          <w:tcPr>
            <w:tcW w:w="1134" w:type="dxa"/>
            <w:noWrap/>
            <w:hideMark/>
          </w:tcPr>
          <w:p w14:paraId="57F71BA0" w14:textId="77777777" w:rsidR="0006695B" w:rsidRPr="008361E2" w:rsidRDefault="0006695B" w:rsidP="0006695B">
            <w:r w:rsidRPr="008361E2">
              <w:t>200</w:t>
            </w:r>
          </w:p>
        </w:tc>
        <w:tc>
          <w:tcPr>
            <w:tcW w:w="1394" w:type="dxa"/>
            <w:noWrap/>
            <w:hideMark/>
          </w:tcPr>
          <w:p w14:paraId="3DEB9E9E" w14:textId="77777777" w:rsidR="0006695B" w:rsidRPr="008361E2" w:rsidRDefault="0006695B" w:rsidP="0006695B">
            <w:r w:rsidRPr="008361E2">
              <w:t>0.187099496</w:t>
            </w:r>
          </w:p>
        </w:tc>
        <w:tc>
          <w:tcPr>
            <w:tcW w:w="1842" w:type="dxa"/>
            <w:noWrap/>
            <w:hideMark/>
          </w:tcPr>
          <w:p w14:paraId="1330F6E8" w14:textId="77777777" w:rsidR="0006695B" w:rsidRPr="008361E2" w:rsidRDefault="0006695B" w:rsidP="0006695B">
            <w:r w:rsidRPr="008361E2">
              <w:t>26033</w:t>
            </w:r>
          </w:p>
        </w:tc>
        <w:tc>
          <w:tcPr>
            <w:tcW w:w="1134" w:type="dxa"/>
            <w:noWrap/>
            <w:hideMark/>
          </w:tcPr>
          <w:p w14:paraId="587CDE26" w14:textId="77777777" w:rsidR="0006695B" w:rsidRPr="008361E2" w:rsidRDefault="0006695B" w:rsidP="0006695B">
            <w:r w:rsidRPr="008361E2">
              <w:t>139</w:t>
            </w:r>
          </w:p>
        </w:tc>
      </w:tr>
      <w:tr w:rsidR="0006695B" w:rsidRPr="008361E2" w14:paraId="6C003BB5" w14:textId="77777777" w:rsidTr="0006695B">
        <w:trPr>
          <w:trHeight w:val="270"/>
        </w:trPr>
        <w:tc>
          <w:tcPr>
            <w:tcW w:w="2689" w:type="dxa"/>
            <w:noWrap/>
            <w:vAlign w:val="bottom"/>
            <w:hideMark/>
          </w:tcPr>
          <w:p w14:paraId="7E34EFF2" w14:textId="104364B9" w:rsidR="0006695B" w:rsidRPr="008361E2" w:rsidRDefault="0006695B" w:rsidP="0006695B">
            <w:r>
              <w:rPr>
                <w:rFonts w:ascii="Arial" w:hAnsi="Arial" w:cs="Arial"/>
                <w:sz w:val="20"/>
                <w:szCs w:val="20"/>
              </w:rPr>
              <w:t>vc-exact_055.gr</w:t>
            </w:r>
          </w:p>
        </w:tc>
        <w:tc>
          <w:tcPr>
            <w:tcW w:w="1134" w:type="dxa"/>
            <w:noWrap/>
            <w:hideMark/>
          </w:tcPr>
          <w:p w14:paraId="4FE60F19" w14:textId="77777777" w:rsidR="0006695B" w:rsidRPr="008361E2" w:rsidRDefault="0006695B" w:rsidP="0006695B">
            <w:r w:rsidRPr="008361E2">
              <w:t>200</w:t>
            </w:r>
          </w:p>
        </w:tc>
        <w:tc>
          <w:tcPr>
            <w:tcW w:w="1394" w:type="dxa"/>
            <w:noWrap/>
            <w:hideMark/>
          </w:tcPr>
          <w:p w14:paraId="47DE1968" w14:textId="77777777" w:rsidR="0006695B" w:rsidRPr="008361E2" w:rsidRDefault="0006695B" w:rsidP="0006695B">
            <w:r w:rsidRPr="008361E2">
              <w:t>0.186776004</w:t>
            </w:r>
          </w:p>
        </w:tc>
        <w:tc>
          <w:tcPr>
            <w:tcW w:w="1842" w:type="dxa"/>
            <w:noWrap/>
            <w:hideMark/>
          </w:tcPr>
          <w:p w14:paraId="2E819721" w14:textId="77777777" w:rsidR="0006695B" w:rsidRPr="008361E2" w:rsidRDefault="0006695B" w:rsidP="0006695B">
            <w:r w:rsidRPr="008361E2">
              <w:t>27307</w:t>
            </w:r>
          </w:p>
        </w:tc>
        <w:tc>
          <w:tcPr>
            <w:tcW w:w="1134" w:type="dxa"/>
            <w:noWrap/>
            <w:hideMark/>
          </w:tcPr>
          <w:p w14:paraId="3C8F997E" w14:textId="77777777" w:rsidR="0006695B" w:rsidRPr="008361E2" w:rsidRDefault="0006695B" w:rsidP="0006695B">
            <w:r w:rsidRPr="008361E2">
              <w:t>136</w:t>
            </w:r>
          </w:p>
        </w:tc>
      </w:tr>
      <w:tr w:rsidR="0006695B" w:rsidRPr="008361E2" w14:paraId="59EEE3DA" w14:textId="77777777" w:rsidTr="0006695B">
        <w:trPr>
          <w:trHeight w:val="270"/>
        </w:trPr>
        <w:tc>
          <w:tcPr>
            <w:tcW w:w="2689" w:type="dxa"/>
            <w:noWrap/>
            <w:vAlign w:val="bottom"/>
            <w:hideMark/>
          </w:tcPr>
          <w:p w14:paraId="5FFF6CCA" w14:textId="1DEEA4F8" w:rsidR="0006695B" w:rsidRPr="008361E2" w:rsidRDefault="0006695B" w:rsidP="0006695B">
            <w:r>
              <w:rPr>
                <w:rFonts w:ascii="Arial" w:hAnsi="Arial" w:cs="Arial"/>
                <w:sz w:val="20"/>
                <w:szCs w:val="20"/>
              </w:rPr>
              <w:t>vc-exact_049.gr</w:t>
            </w:r>
          </w:p>
        </w:tc>
        <w:tc>
          <w:tcPr>
            <w:tcW w:w="1134" w:type="dxa"/>
            <w:noWrap/>
            <w:hideMark/>
          </w:tcPr>
          <w:p w14:paraId="64FD59B9" w14:textId="77777777" w:rsidR="0006695B" w:rsidRPr="008361E2" w:rsidRDefault="0006695B" w:rsidP="0006695B">
            <w:r w:rsidRPr="008361E2">
              <w:t>200</w:t>
            </w:r>
          </w:p>
        </w:tc>
        <w:tc>
          <w:tcPr>
            <w:tcW w:w="1394" w:type="dxa"/>
            <w:noWrap/>
            <w:hideMark/>
          </w:tcPr>
          <w:p w14:paraId="6667EDF7" w14:textId="77777777" w:rsidR="0006695B" w:rsidRPr="008361E2" w:rsidRDefault="0006695B" w:rsidP="0006695B">
            <w:r w:rsidRPr="008361E2">
              <w:t>0.186588082</w:t>
            </w:r>
          </w:p>
        </w:tc>
        <w:tc>
          <w:tcPr>
            <w:tcW w:w="1842" w:type="dxa"/>
            <w:noWrap/>
            <w:hideMark/>
          </w:tcPr>
          <w:p w14:paraId="3C20FBD1" w14:textId="77777777" w:rsidR="0006695B" w:rsidRPr="008361E2" w:rsidRDefault="0006695B" w:rsidP="0006695B">
            <w:r w:rsidRPr="008361E2">
              <w:t>26108</w:t>
            </w:r>
          </w:p>
        </w:tc>
        <w:tc>
          <w:tcPr>
            <w:tcW w:w="1134" w:type="dxa"/>
            <w:noWrap/>
            <w:hideMark/>
          </w:tcPr>
          <w:p w14:paraId="586947A8" w14:textId="77777777" w:rsidR="0006695B" w:rsidRPr="008361E2" w:rsidRDefault="0006695B" w:rsidP="0006695B">
            <w:r w:rsidRPr="008361E2">
              <w:t>139</w:t>
            </w:r>
          </w:p>
        </w:tc>
      </w:tr>
      <w:tr w:rsidR="0006695B" w:rsidRPr="008361E2" w14:paraId="1EF9DC3F" w14:textId="77777777" w:rsidTr="0006695B">
        <w:trPr>
          <w:trHeight w:val="270"/>
        </w:trPr>
        <w:tc>
          <w:tcPr>
            <w:tcW w:w="2689" w:type="dxa"/>
            <w:noWrap/>
            <w:vAlign w:val="bottom"/>
            <w:hideMark/>
          </w:tcPr>
          <w:p w14:paraId="3CA80AA5" w14:textId="6F9A7309" w:rsidR="0006695B" w:rsidRPr="008361E2" w:rsidRDefault="0006695B" w:rsidP="0006695B">
            <w:r>
              <w:rPr>
                <w:rFonts w:ascii="Arial" w:hAnsi="Arial" w:cs="Arial"/>
                <w:sz w:val="20"/>
                <w:szCs w:val="20"/>
              </w:rPr>
              <w:t>vc-exact_059.gr</w:t>
            </w:r>
          </w:p>
        </w:tc>
        <w:tc>
          <w:tcPr>
            <w:tcW w:w="1134" w:type="dxa"/>
            <w:noWrap/>
            <w:hideMark/>
          </w:tcPr>
          <w:p w14:paraId="15AD3DBA" w14:textId="77777777" w:rsidR="0006695B" w:rsidRPr="008361E2" w:rsidRDefault="0006695B" w:rsidP="0006695B">
            <w:r w:rsidRPr="008361E2">
              <w:t>200</w:t>
            </w:r>
          </w:p>
        </w:tc>
        <w:tc>
          <w:tcPr>
            <w:tcW w:w="1394" w:type="dxa"/>
            <w:noWrap/>
            <w:hideMark/>
          </w:tcPr>
          <w:p w14:paraId="3225BD9F" w14:textId="77777777" w:rsidR="0006695B" w:rsidRPr="008361E2" w:rsidRDefault="0006695B" w:rsidP="0006695B">
            <w:r w:rsidRPr="008361E2">
              <w:t>0.184983741</w:t>
            </w:r>
          </w:p>
        </w:tc>
        <w:tc>
          <w:tcPr>
            <w:tcW w:w="1842" w:type="dxa"/>
            <w:noWrap/>
            <w:hideMark/>
          </w:tcPr>
          <w:p w14:paraId="6CE84750" w14:textId="77777777" w:rsidR="0006695B" w:rsidRPr="008361E2" w:rsidRDefault="0006695B" w:rsidP="0006695B">
            <w:r w:rsidRPr="008361E2">
              <w:t>26033</w:t>
            </w:r>
          </w:p>
        </w:tc>
        <w:tc>
          <w:tcPr>
            <w:tcW w:w="1134" w:type="dxa"/>
            <w:noWrap/>
            <w:hideMark/>
          </w:tcPr>
          <w:p w14:paraId="2604BE00" w14:textId="77777777" w:rsidR="0006695B" w:rsidRPr="008361E2" w:rsidRDefault="0006695B" w:rsidP="0006695B">
            <w:r w:rsidRPr="008361E2">
              <w:t>139</w:t>
            </w:r>
          </w:p>
        </w:tc>
      </w:tr>
      <w:tr w:rsidR="0006695B" w:rsidRPr="008361E2" w14:paraId="4633DD08" w14:textId="77777777" w:rsidTr="0006695B">
        <w:trPr>
          <w:trHeight w:val="270"/>
        </w:trPr>
        <w:tc>
          <w:tcPr>
            <w:tcW w:w="2689" w:type="dxa"/>
            <w:noWrap/>
            <w:vAlign w:val="bottom"/>
            <w:hideMark/>
          </w:tcPr>
          <w:p w14:paraId="728312FB" w14:textId="019D3767" w:rsidR="0006695B" w:rsidRPr="008361E2" w:rsidRDefault="0006695B" w:rsidP="0006695B">
            <w:r>
              <w:rPr>
                <w:rFonts w:ascii="Arial" w:hAnsi="Arial" w:cs="Arial"/>
                <w:sz w:val="20"/>
                <w:szCs w:val="20"/>
              </w:rPr>
              <w:t>vc-exact_061.gr</w:t>
            </w:r>
          </w:p>
        </w:tc>
        <w:tc>
          <w:tcPr>
            <w:tcW w:w="1134" w:type="dxa"/>
            <w:noWrap/>
            <w:hideMark/>
          </w:tcPr>
          <w:p w14:paraId="297C2CEF" w14:textId="77777777" w:rsidR="0006695B" w:rsidRPr="008361E2" w:rsidRDefault="0006695B" w:rsidP="0006695B">
            <w:r w:rsidRPr="008361E2">
              <w:t>200</w:t>
            </w:r>
          </w:p>
        </w:tc>
        <w:tc>
          <w:tcPr>
            <w:tcW w:w="1394" w:type="dxa"/>
            <w:noWrap/>
            <w:hideMark/>
          </w:tcPr>
          <w:p w14:paraId="1BD48925" w14:textId="77777777" w:rsidR="0006695B" w:rsidRPr="008361E2" w:rsidRDefault="0006695B" w:rsidP="0006695B">
            <w:r w:rsidRPr="008361E2">
              <w:t>0.179798959</w:t>
            </w:r>
          </w:p>
        </w:tc>
        <w:tc>
          <w:tcPr>
            <w:tcW w:w="1842" w:type="dxa"/>
            <w:noWrap/>
            <w:hideMark/>
          </w:tcPr>
          <w:p w14:paraId="439E0C62" w14:textId="77777777" w:rsidR="0006695B" w:rsidRPr="008361E2" w:rsidRDefault="0006695B" w:rsidP="0006695B">
            <w:r w:rsidRPr="008361E2">
              <w:t>28381</w:t>
            </w:r>
          </w:p>
        </w:tc>
        <w:tc>
          <w:tcPr>
            <w:tcW w:w="1134" w:type="dxa"/>
            <w:noWrap/>
            <w:hideMark/>
          </w:tcPr>
          <w:p w14:paraId="214DF16E" w14:textId="77777777" w:rsidR="0006695B" w:rsidRPr="008361E2" w:rsidRDefault="0006695B" w:rsidP="0006695B">
            <w:r w:rsidRPr="008361E2">
              <w:t>139</w:t>
            </w:r>
          </w:p>
        </w:tc>
      </w:tr>
      <w:tr w:rsidR="0006695B" w:rsidRPr="008361E2" w14:paraId="5A6DF25F" w14:textId="77777777" w:rsidTr="0006695B">
        <w:trPr>
          <w:trHeight w:val="270"/>
        </w:trPr>
        <w:tc>
          <w:tcPr>
            <w:tcW w:w="2689" w:type="dxa"/>
            <w:noWrap/>
            <w:vAlign w:val="bottom"/>
            <w:hideMark/>
          </w:tcPr>
          <w:p w14:paraId="4EB34E1A" w14:textId="7F7357E3" w:rsidR="0006695B" w:rsidRPr="008361E2" w:rsidRDefault="0006695B" w:rsidP="0006695B">
            <w:r>
              <w:rPr>
                <w:rFonts w:ascii="Arial" w:hAnsi="Arial" w:cs="Arial"/>
                <w:sz w:val="20"/>
                <w:szCs w:val="20"/>
              </w:rPr>
              <w:t>vc-exact_035.gr</w:t>
            </w:r>
          </w:p>
        </w:tc>
        <w:tc>
          <w:tcPr>
            <w:tcW w:w="1134" w:type="dxa"/>
            <w:noWrap/>
            <w:hideMark/>
          </w:tcPr>
          <w:p w14:paraId="4FC81F40" w14:textId="77777777" w:rsidR="0006695B" w:rsidRPr="008361E2" w:rsidRDefault="0006695B" w:rsidP="0006695B">
            <w:r w:rsidRPr="008361E2">
              <w:t>200</w:t>
            </w:r>
          </w:p>
        </w:tc>
        <w:tc>
          <w:tcPr>
            <w:tcW w:w="1394" w:type="dxa"/>
            <w:noWrap/>
            <w:hideMark/>
          </w:tcPr>
          <w:p w14:paraId="4B63B1FE" w14:textId="77777777" w:rsidR="0006695B" w:rsidRPr="008361E2" w:rsidRDefault="0006695B" w:rsidP="0006695B">
            <w:r w:rsidRPr="008361E2">
              <w:t>0.171751311</w:t>
            </w:r>
          </w:p>
        </w:tc>
        <w:tc>
          <w:tcPr>
            <w:tcW w:w="1842" w:type="dxa"/>
            <w:noWrap/>
            <w:hideMark/>
          </w:tcPr>
          <w:p w14:paraId="4AB02BA6" w14:textId="77777777" w:rsidR="0006695B" w:rsidRPr="008361E2" w:rsidRDefault="0006695B" w:rsidP="0006695B">
            <w:r w:rsidRPr="008361E2">
              <w:t>24634</w:t>
            </w:r>
          </w:p>
        </w:tc>
        <w:tc>
          <w:tcPr>
            <w:tcW w:w="1134" w:type="dxa"/>
            <w:noWrap/>
            <w:hideMark/>
          </w:tcPr>
          <w:p w14:paraId="638758FE" w14:textId="77777777" w:rsidR="0006695B" w:rsidRPr="008361E2" w:rsidRDefault="0006695B" w:rsidP="0006695B">
            <w:r w:rsidRPr="008361E2">
              <w:t>138</w:t>
            </w:r>
          </w:p>
        </w:tc>
      </w:tr>
      <w:tr w:rsidR="0006695B" w:rsidRPr="008361E2" w14:paraId="31ED8E99" w14:textId="77777777" w:rsidTr="0006695B">
        <w:trPr>
          <w:trHeight w:val="270"/>
        </w:trPr>
        <w:tc>
          <w:tcPr>
            <w:tcW w:w="2689" w:type="dxa"/>
            <w:noWrap/>
            <w:vAlign w:val="bottom"/>
            <w:hideMark/>
          </w:tcPr>
          <w:p w14:paraId="46F80825" w14:textId="1936D267" w:rsidR="0006695B" w:rsidRPr="008361E2" w:rsidRDefault="0006695B" w:rsidP="0006695B">
            <w:r>
              <w:rPr>
                <w:rFonts w:ascii="Arial" w:hAnsi="Arial" w:cs="Arial"/>
                <w:sz w:val="20"/>
                <w:szCs w:val="20"/>
              </w:rPr>
              <w:t>vc-exact_031.gr</w:t>
            </w:r>
          </w:p>
        </w:tc>
        <w:tc>
          <w:tcPr>
            <w:tcW w:w="1134" w:type="dxa"/>
            <w:noWrap/>
            <w:hideMark/>
          </w:tcPr>
          <w:p w14:paraId="345D40EB" w14:textId="77777777" w:rsidR="0006695B" w:rsidRPr="008361E2" w:rsidRDefault="0006695B" w:rsidP="0006695B">
            <w:r w:rsidRPr="008361E2">
              <w:t>200</w:t>
            </w:r>
          </w:p>
        </w:tc>
        <w:tc>
          <w:tcPr>
            <w:tcW w:w="1394" w:type="dxa"/>
            <w:noWrap/>
            <w:hideMark/>
          </w:tcPr>
          <w:p w14:paraId="78904A2A" w14:textId="77777777" w:rsidR="0006695B" w:rsidRPr="008361E2" w:rsidRDefault="0006695B" w:rsidP="0006695B">
            <w:r w:rsidRPr="008361E2">
              <w:t>0.167459476</w:t>
            </w:r>
          </w:p>
        </w:tc>
        <w:tc>
          <w:tcPr>
            <w:tcW w:w="1842" w:type="dxa"/>
            <w:noWrap/>
            <w:hideMark/>
          </w:tcPr>
          <w:p w14:paraId="527A2272" w14:textId="77777777" w:rsidR="0006695B" w:rsidRPr="008361E2" w:rsidRDefault="0006695B" w:rsidP="0006695B">
            <w:r w:rsidRPr="008361E2">
              <w:t>26429</w:t>
            </w:r>
          </w:p>
        </w:tc>
        <w:tc>
          <w:tcPr>
            <w:tcW w:w="1134" w:type="dxa"/>
            <w:noWrap/>
            <w:hideMark/>
          </w:tcPr>
          <w:p w14:paraId="32884C8D" w14:textId="77777777" w:rsidR="0006695B" w:rsidRPr="008361E2" w:rsidRDefault="0006695B" w:rsidP="0006695B">
            <w:r w:rsidRPr="008361E2">
              <w:t>141</w:t>
            </w:r>
          </w:p>
        </w:tc>
      </w:tr>
      <w:tr w:rsidR="0006695B" w:rsidRPr="008361E2" w14:paraId="660040C6" w14:textId="77777777" w:rsidTr="0006695B">
        <w:trPr>
          <w:trHeight w:val="270"/>
        </w:trPr>
        <w:tc>
          <w:tcPr>
            <w:tcW w:w="2689" w:type="dxa"/>
            <w:noWrap/>
            <w:vAlign w:val="bottom"/>
            <w:hideMark/>
          </w:tcPr>
          <w:p w14:paraId="0184411A" w14:textId="18F7CBC8" w:rsidR="0006695B" w:rsidRPr="008361E2" w:rsidRDefault="0006695B" w:rsidP="0006695B">
            <w:r>
              <w:rPr>
                <w:rFonts w:ascii="Arial" w:hAnsi="Arial" w:cs="Arial"/>
                <w:sz w:val="20"/>
                <w:szCs w:val="20"/>
              </w:rPr>
              <w:t>vc-exact_037.gr</w:t>
            </w:r>
          </w:p>
        </w:tc>
        <w:tc>
          <w:tcPr>
            <w:tcW w:w="1134" w:type="dxa"/>
            <w:noWrap/>
            <w:hideMark/>
          </w:tcPr>
          <w:p w14:paraId="49C23ACB" w14:textId="77777777" w:rsidR="0006695B" w:rsidRPr="008361E2" w:rsidRDefault="0006695B" w:rsidP="0006695B">
            <w:r w:rsidRPr="008361E2">
              <w:t>198</w:t>
            </w:r>
          </w:p>
        </w:tc>
        <w:tc>
          <w:tcPr>
            <w:tcW w:w="1394" w:type="dxa"/>
            <w:noWrap/>
            <w:hideMark/>
          </w:tcPr>
          <w:p w14:paraId="3B564800" w14:textId="77777777" w:rsidR="0006695B" w:rsidRPr="008361E2" w:rsidRDefault="0006695B" w:rsidP="0006695B">
            <w:r w:rsidRPr="008361E2">
              <w:t>0.167441933</w:t>
            </w:r>
          </w:p>
        </w:tc>
        <w:tc>
          <w:tcPr>
            <w:tcW w:w="1842" w:type="dxa"/>
            <w:noWrap/>
            <w:hideMark/>
          </w:tcPr>
          <w:p w14:paraId="78150D86" w14:textId="77777777" w:rsidR="0006695B" w:rsidRPr="008361E2" w:rsidRDefault="0006695B" w:rsidP="0006695B">
            <w:r w:rsidRPr="008361E2">
              <w:t>24406</w:t>
            </w:r>
          </w:p>
        </w:tc>
        <w:tc>
          <w:tcPr>
            <w:tcW w:w="1134" w:type="dxa"/>
            <w:noWrap/>
            <w:hideMark/>
          </w:tcPr>
          <w:p w14:paraId="5AB4D29A" w14:textId="77777777" w:rsidR="0006695B" w:rsidRPr="008361E2" w:rsidRDefault="0006695B" w:rsidP="0006695B">
            <w:r w:rsidRPr="008361E2">
              <w:t>135</w:t>
            </w:r>
          </w:p>
        </w:tc>
      </w:tr>
      <w:tr w:rsidR="0006695B" w:rsidRPr="008361E2" w14:paraId="2855BD48" w14:textId="77777777" w:rsidTr="0006695B">
        <w:trPr>
          <w:trHeight w:val="270"/>
        </w:trPr>
        <w:tc>
          <w:tcPr>
            <w:tcW w:w="2689" w:type="dxa"/>
            <w:noWrap/>
            <w:vAlign w:val="bottom"/>
            <w:hideMark/>
          </w:tcPr>
          <w:p w14:paraId="32C1DC2C" w14:textId="52BB042A" w:rsidR="0006695B" w:rsidRPr="008361E2" w:rsidRDefault="0006695B" w:rsidP="0006695B">
            <w:r>
              <w:rPr>
                <w:rFonts w:ascii="Arial" w:hAnsi="Arial" w:cs="Arial"/>
                <w:sz w:val="20"/>
                <w:szCs w:val="20"/>
              </w:rPr>
              <w:t>vc-exact_019.gr</w:t>
            </w:r>
          </w:p>
        </w:tc>
        <w:tc>
          <w:tcPr>
            <w:tcW w:w="1134" w:type="dxa"/>
            <w:noWrap/>
            <w:hideMark/>
          </w:tcPr>
          <w:p w14:paraId="52286192" w14:textId="77777777" w:rsidR="0006695B" w:rsidRPr="008361E2" w:rsidRDefault="0006695B" w:rsidP="0006695B">
            <w:r w:rsidRPr="008361E2">
              <w:t>200</w:t>
            </w:r>
          </w:p>
        </w:tc>
        <w:tc>
          <w:tcPr>
            <w:tcW w:w="1394" w:type="dxa"/>
            <w:noWrap/>
            <w:hideMark/>
          </w:tcPr>
          <w:p w14:paraId="7233F2DB" w14:textId="77777777" w:rsidR="0006695B" w:rsidRPr="008361E2" w:rsidRDefault="0006695B" w:rsidP="0006695B">
            <w:r w:rsidRPr="008361E2">
              <w:t>0.160938689</w:t>
            </w:r>
          </w:p>
        </w:tc>
        <w:tc>
          <w:tcPr>
            <w:tcW w:w="1842" w:type="dxa"/>
            <w:noWrap/>
            <w:hideMark/>
          </w:tcPr>
          <w:p w14:paraId="4DF8AD13" w14:textId="77777777" w:rsidR="0006695B" w:rsidRPr="008361E2" w:rsidRDefault="0006695B" w:rsidP="0006695B">
            <w:r w:rsidRPr="008361E2">
              <w:t>22525</w:t>
            </w:r>
          </w:p>
        </w:tc>
        <w:tc>
          <w:tcPr>
            <w:tcW w:w="1134" w:type="dxa"/>
            <w:noWrap/>
            <w:hideMark/>
          </w:tcPr>
          <w:p w14:paraId="581492EF" w14:textId="77777777" w:rsidR="0006695B" w:rsidRPr="008361E2" w:rsidRDefault="0006695B" w:rsidP="0006695B">
            <w:r w:rsidRPr="008361E2">
              <w:t>132</w:t>
            </w:r>
          </w:p>
        </w:tc>
      </w:tr>
      <w:tr w:rsidR="0006695B" w:rsidRPr="008361E2" w14:paraId="4BE9685F" w14:textId="77777777" w:rsidTr="0006695B">
        <w:trPr>
          <w:trHeight w:val="270"/>
        </w:trPr>
        <w:tc>
          <w:tcPr>
            <w:tcW w:w="2689" w:type="dxa"/>
            <w:tcBorders>
              <w:bottom w:val="single" w:sz="12" w:space="0" w:color="auto"/>
            </w:tcBorders>
            <w:noWrap/>
            <w:vAlign w:val="bottom"/>
            <w:hideMark/>
          </w:tcPr>
          <w:p w14:paraId="7C4B408E" w14:textId="4D750CEC" w:rsidR="0006695B" w:rsidRPr="008361E2" w:rsidRDefault="0006695B" w:rsidP="0006695B">
            <w:r>
              <w:rPr>
                <w:rFonts w:ascii="Arial" w:hAnsi="Arial" w:cs="Arial"/>
                <w:sz w:val="20"/>
                <w:szCs w:val="20"/>
              </w:rPr>
              <w:t>vc-exact_005.gr</w:t>
            </w:r>
          </w:p>
        </w:tc>
        <w:tc>
          <w:tcPr>
            <w:tcW w:w="1134" w:type="dxa"/>
            <w:tcBorders>
              <w:bottom w:val="single" w:sz="12" w:space="0" w:color="auto"/>
            </w:tcBorders>
            <w:noWrap/>
            <w:hideMark/>
          </w:tcPr>
          <w:p w14:paraId="6DF879C6" w14:textId="77777777" w:rsidR="0006695B" w:rsidRPr="008361E2" w:rsidRDefault="0006695B" w:rsidP="0006695B">
            <w:r w:rsidRPr="008361E2">
              <w:t>200</w:t>
            </w:r>
          </w:p>
        </w:tc>
        <w:tc>
          <w:tcPr>
            <w:tcW w:w="1394" w:type="dxa"/>
            <w:tcBorders>
              <w:bottom w:val="single" w:sz="12" w:space="0" w:color="auto"/>
            </w:tcBorders>
            <w:noWrap/>
            <w:hideMark/>
          </w:tcPr>
          <w:p w14:paraId="70649A3C" w14:textId="77777777" w:rsidR="0006695B" w:rsidRPr="008361E2" w:rsidRDefault="0006695B" w:rsidP="0006695B">
            <w:r w:rsidRPr="008361E2">
              <w:t>0.138240306</w:t>
            </w:r>
          </w:p>
        </w:tc>
        <w:tc>
          <w:tcPr>
            <w:tcW w:w="1842" w:type="dxa"/>
            <w:tcBorders>
              <w:bottom w:val="single" w:sz="12" w:space="0" w:color="auto"/>
            </w:tcBorders>
            <w:noWrap/>
            <w:hideMark/>
          </w:tcPr>
          <w:p w14:paraId="5E7DF2FF" w14:textId="77777777" w:rsidR="0006695B" w:rsidRPr="008361E2" w:rsidRDefault="0006695B" w:rsidP="0006695B">
            <w:r w:rsidRPr="008361E2">
              <w:t>21595</w:t>
            </w:r>
          </w:p>
        </w:tc>
        <w:tc>
          <w:tcPr>
            <w:tcW w:w="1134" w:type="dxa"/>
            <w:tcBorders>
              <w:bottom w:val="single" w:sz="12" w:space="0" w:color="auto"/>
            </w:tcBorders>
            <w:noWrap/>
            <w:hideMark/>
          </w:tcPr>
          <w:p w14:paraId="20DFFC93" w14:textId="77777777" w:rsidR="0006695B" w:rsidRPr="008361E2" w:rsidRDefault="0006695B" w:rsidP="0006695B">
            <w:r w:rsidRPr="008361E2">
              <w:t>131</w:t>
            </w:r>
          </w:p>
        </w:tc>
      </w:tr>
    </w:tbl>
    <w:p w14:paraId="5455DD9A" w14:textId="77777777" w:rsidR="0026661F" w:rsidRPr="006449A1" w:rsidRDefault="0026661F" w:rsidP="0006695B"/>
    <w:p w14:paraId="322FA52A" w14:textId="77777777" w:rsidR="0026661F" w:rsidRDefault="0026661F" w:rsidP="0006695B">
      <w:pPr>
        <w:rPr>
          <w:rFonts w:asciiTheme="minorHAnsi" w:hAnsiTheme="minorHAnsi"/>
        </w:rPr>
      </w:pPr>
    </w:p>
    <w:sectPr w:rsidR="0026661F" w:rsidSect="00676D9B">
      <w:headerReference w:type="default" r:id="rId2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18230B" w:rsidRDefault="0018230B" w:rsidP="00AA2872">
      <w:r>
        <w:separator/>
      </w:r>
    </w:p>
    <w:p w14:paraId="50A8ABE5" w14:textId="77777777" w:rsidR="0018230B" w:rsidRDefault="0018230B" w:rsidP="00AA2872"/>
  </w:endnote>
  <w:endnote w:type="continuationSeparator" w:id="0">
    <w:p w14:paraId="6A908E77" w14:textId="77777777" w:rsidR="0018230B" w:rsidRDefault="0018230B" w:rsidP="00AA2872">
      <w:r>
        <w:continuationSeparator/>
      </w:r>
    </w:p>
    <w:p w14:paraId="46B659E6" w14:textId="77777777" w:rsidR="0018230B" w:rsidRDefault="0018230B"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3285229"/>
      <w:docPartObj>
        <w:docPartGallery w:val="Page Numbers (Bottom of Page)"/>
        <w:docPartUnique/>
      </w:docPartObj>
    </w:sdtPr>
    <w:sdtEndPr>
      <w:rPr>
        <w:noProof/>
      </w:rPr>
    </w:sdtEndPr>
    <w:sdtContent>
      <w:p w14:paraId="79450834" w14:textId="4B077148" w:rsidR="0018230B" w:rsidRDefault="0018230B" w:rsidP="0044697A">
        <w:pPr>
          <w:pStyle w:val="Footer"/>
          <w:jc w:val="center"/>
        </w:pPr>
        <w:r>
          <w:fldChar w:fldCharType="begin"/>
        </w:r>
        <w:r>
          <w:instrText xml:space="preserve"> PAGE   \* MERGEFORMAT </w:instrText>
        </w:r>
        <w:r>
          <w:fldChar w:fldCharType="separate"/>
        </w:r>
        <w:r w:rsidR="00DB79BD">
          <w:rPr>
            <w:noProof/>
          </w:rPr>
          <w:t>25</w:t>
        </w:r>
        <w:r>
          <w:rPr>
            <w:noProof/>
          </w:rPr>
          <w:fldChar w:fldCharType="end"/>
        </w:r>
      </w:p>
    </w:sdtContent>
  </w:sdt>
  <w:p w14:paraId="6858B676" w14:textId="77777777" w:rsidR="0018230B" w:rsidRDefault="0018230B"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18230B" w:rsidRDefault="0018230B" w:rsidP="00AA2872">
      <w:r>
        <w:separator/>
      </w:r>
    </w:p>
    <w:p w14:paraId="5D60C9D2" w14:textId="77777777" w:rsidR="0018230B" w:rsidRDefault="0018230B" w:rsidP="00AA2872"/>
  </w:footnote>
  <w:footnote w:type="continuationSeparator" w:id="0">
    <w:p w14:paraId="4B895559" w14:textId="77777777" w:rsidR="0018230B" w:rsidRDefault="0018230B" w:rsidP="00AA2872">
      <w:r>
        <w:continuationSeparator/>
      </w:r>
    </w:p>
    <w:p w14:paraId="6E9C1AE9" w14:textId="77777777" w:rsidR="0018230B" w:rsidRDefault="0018230B" w:rsidP="00AA2872"/>
  </w:footnote>
  <w:footnote w:id="1">
    <w:p w14:paraId="5F887A78" w14:textId="093E4B60" w:rsidR="00E7638E" w:rsidRDefault="00E7638E">
      <w:pPr>
        <w:pStyle w:val="FootnoteText"/>
      </w:pPr>
      <w:r>
        <w:rPr>
          <w:rStyle w:val="FootnoteReference"/>
        </w:rPr>
        <w:footnoteRef/>
      </w:r>
      <w:r>
        <w:t xml:space="preserve"> </w:t>
      </w:r>
      <w:hyperlink r:id="rId1" w:anchor="time.perf_counter" w:history="1">
        <w:r>
          <w:rPr>
            <w:rStyle w:val="Hyperlink"/>
          </w:rPr>
          <w:t>https://docs.python.org/3/library/time.html#time.perf_counter</w:t>
        </w:r>
      </w:hyperlink>
    </w:p>
  </w:footnote>
  <w:footnote w:id="2">
    <w:p w14:paraId="735A825F" w14:textId="77777777" w:rsidR="0018230B" w:rsidRDefault="0018230B" w:rsidP="00AF12AB">
      <w:pPr>
        <w:pStyle w:val="FootnoteText"/>
        <w:jc w:val="lef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7248707E" w14:textId="0466FB8E" w:rsidR="0018230B" w:rsidRDefault="0018230B" w:rsidP="00AF12AB">
      <w:pPr>
        <w:pStyle w:val="FootnoteText"/>
      </w:pPr>
      <w:r>
        <w:rPr>
          <w:rStyle w:val="FootnoteReference"/>
        </w:rPr>
        <w:footnoteRef/>
      </w:r>
      <w:r>
        <w:t xml:space="preserve"> </w:t>
      </w:r>
      <w:hyperlink r:id="rId5" w:history="1">
        <w:r w:rsidRPr="00D8587D">
          <w:rPr>
            <w:rStyle w:val="Hyperlink"/>
          </w:rPr>
          <w:t>https://igraph.org/redirect.html</w:t>
        </w:r>
      </w:hyperlink>
    </w:p>
  </w:footnote>
  <w:footnote w:id="4">
    <w:p w14:paraId="51C64A46" w14:textId="796D52B3" w:rsidR="0018230B" w:rsidRDefault="0018230B" w:rsidP="00AA2872">
      <w:pPr>
        <w:pStyle w:val="FootnoteText"/>
      </w:pPr>
      <w:r>
        <w:rPr>
          <w:rStyle w:val="FootnoteReference"/>
        </w:rPr>
        <w:footnoteRef/>
      </w:r>
      <w:r>
        <w:t xml:space="preserve"> </w:t>
      </w:r>
      <w:hyperlink r:id="rId6" w:history="1">
        <w:r>
          <w:rPr>
            <w:rStyle w:val="Hyperlink"/>
          </w:rPr>
          <w:t>https://graph-tool.skewed.de/performance</w:t>
        </w:r>
      </w:hyperlink>
    </w:p>
  </w:footnote>
  <w:footnote w:id="5">
    <w:p w14:paraId="3A2EA5A0" w14:textId="77777777" w:rsidR="0018230B" w:rsidRDefault="0018230B" w:rsidP="001B6CC7">
      <w:pPr>
        <w:pStyle w:val="FootnoteText"/>
      </w:pPr>
      <w:r>
        <w:rPr>
          <w:rStyle w:val="FootnoteReference"/>
        </w:rPr>
        <w:footnoteRef/>
      </w:r>
      <w:r>
        <w:t xml:space="preserve"> </w:t>
      </w:r>
      <w:hyperlink r:id="rId7" w:history="1">
        <w:r>
          <w:rPr>
            <w:rStyle w:val="Hyperlink"/>
          </w:rPr>
          <w:t>https://docs.python.org/3/library/time.html</w:t>
        </w:r>
      </w:hyperlink>
    </w:p>
  </w:footnote>
  <w:footnote w:id="6">
    <w:p w14:paraId="71908986" w14:textId="21D7594E" w:rsidR="0018230B" w:rsidRDefault="0018230B">
      <w:pPr>
        <w:pStyle w:val="FootnoteText"/>
      </w:pPr>
      <w:r>
        <w:rPr>
          <w:rStyle w:val="FootnoteReference"/>
        </w:rPr>
        <w:footnoteRef/>
      </w:r>
      <w:r>
        <w:t xml:space="preserve"> </w:t>
      </w:r>
      <w:hyperlink r:id="rId8" w:history="1">
        <w:r>
          <w:rPr>
            <w:rStyle w:val="Hyperlink"/>
          </w:rPr>
          <w:t>https://cairographics.org/pycairo/</w:t>
        </w:r>
      </w:hyperlink>
    </w:p>
  </w:footnote>
  <w:footnote w:id="7">
    <w:p w14:paraId="66554CC5" w14:textId="77777777" w:rsidR="0018230B" w:rsidRDefault="0018230B" w:rsidP="001B6CC7">
      <w:pPr>
        <w:pStyle w:val="FootnoteText"/>
      </w:pPr>
      <w:r>
        <w:rPr>
          <w:rStyle w:val="FootnoteReference"/>
        </w:rPr>
        <w:footnoteRef/>
      </w:r>
      <w:r>
        <w:t xml:space="preserve"> </w:t>
      </w:r>
      <w:hyperlink r:id="rId9" w:history="1">
        <w:r>
          <w:rPr>
            <w:rStyle w:val="Hyperlink"/>
          </w:rPr>
          <w:t>https://docs.python.org/3.6/library/profile.html</w:t>
        </w:r>
      </w:hyperlink>
    </w:p>
  </w:footnote>
  <w:footnote w:id="8">
    <w:p w14:paraId="12BA2255" w14:textId="77777777" w:rsidR="0018230B" w:rsidRPr="0065313F" w:rsidRDefault="0018230B" w:rsidP="001B6CC7">
      <w:pPr>
        <w:pStyle w:val="FootnoteText"/>
        <w:jc w:val="left"/>
      </w:pPr>
      <w:r w:rsidRPr="0065313F">
        <w:rPr>
          <w:rStyle w:val="FootnoteReference"/>
        </w:rPr>
        <w:footnoteRef/>
      </w:r>
      <w:r w:rsidRPr="0065313F">
        <w:t xml:space="preserve"> </w:t>
      </w:r>
      <w:hyperlink r:id="rId10" w:history="1">
        <w:r w:rsidRPr="0065313F">
          <w:rPr>
            <w:rStyle w:val="Hyperlink"/>
            <w:color w:val="1155CC"/>
          </w:rPr>
          <w:t>https://lists.nongnu.org/archive/html/igraph-help/2010-03/msg00078.html</w:t>
        </w:r>
      </w:hyperlink>
      <w:r w:rsidRPr="0065313F">
        <w:t xml:space="preserve">, </w:t>
      </w:r>
      <w:hyperlink r:id="rId11" w:history="1">
        <w:r w:rsidRPr="0065313F">
          <w:rPr>
            <w:rStyle w:val="Hyperlink"/>
            <w:color w:val="1155CC"/>
            <w:shd w:val="clear" w:color="auto" w:fill="FFFFFF"/>
          </w:rPr>
          <w:t>https://stackoverflow.com/questions/20245234/delete-vertices-while-preserving-nodes-ids</w:t>
        </w:r>
      </w:hyperlink>
    </w:p>
  </w:footnote>
  <w:footnote w:id="9">
    <w:p w14:paraId="5660DF0B" w14:textId="5CD2B2C4" w:rsidR="0018230B" w:rsidRDefault="0018230B" w:rsidP="00D76D24">
      <w:pPr>
        <w:pStyle w:val="FootnoteText"/>
      </w:pPr>
      <w:r>
        <w:rPr>
          <w:rStyle w:val="FootnoteReference"/>
        </w:rPr>
        <w:footnoteRef/>
      </w:r>
      <w:r>
        <w:t xml:space="preserve"> </w:t>
      </w:r>
      <w:hyperlink r:id="rId12" w:history="1">
        <w:r>
          <w:rPr>
            <w:rStyle w:val="Hyperlink"/>
          </w:rPr>
          <w:t>https://lists.nongnu.org/archive/html/igraph-help/2014-05/msg00069.html</w:t>
        </w:r>
      </w:hyperlink>
    </w:p>
  </w:footnote>
  <w:footnote w:id="10">
    <w:p w14:paraId="09C3C1BE" w14:textId="77777777" w:rsidR="0018230B" w:rsidRDefault="0018230B" w:rsidP="001B6CC7">
      <w:pPr>
        <w:pStyle w:val="FootnoteText"/>
      </w:pPr>
      <w:r>
        <w:rPr>
          <w:rStyle w:val="FootnoteReference"/>
        </w:rPr>
        <w:footnoteRef/>
      </w:r>
      <w:r>
        <w:t xml:space="preserve"> </w:t>
      </w:r>
      <w:hyperlink r:id="rId13" w:history="1">
        <w:r>
          <w:rPr>
            <w:rStyle w:val="Hyperlink"/>
          </w:rPr>
          <w:t>https://ipython.readthedocs.io/en/stable/interactive/magics.html</w:t>
        </w:r>
      </w:hyperlink>
    </w:p>
  </w:footnote>
  <w:footnote w:id="11">
    <w:p w14:paraId="35EC459B" w14:textId="77777777" w:rsidR="0018230B" w:rsidRDefault="0018230B" w:rsidP="001B6CC7">
      <w:pPr>
        <w:pStyle w:val="FootnoteText"/>
      </w:pPr>
      <w:r>
        <w:rPr>
          <w:rStyle w:val="FootnoteReference"/>
        </w:rPr>
        <w:footnoteRef/>
      </w:r>
      <w:r>
        <w:t xml:space="preserve"> </w:t>
      </w:r>
      <w:hyperlink r:id="rId14" w:history="1">
        <w:r>
          <w:rPr>
            <w:rStyle w:val="Hyperlink"/>
          </w:rPr>
          <w:t>https://lists.nongnu.org/archive/html/igraph-help/2014-05/msg00069.html</w:t>
        </w:r>
      </w:hyperlink>
    </w:p>
  </w:footnote>
  <w:footnote w:id="12">
    <w:p w14:paraId="69B26288" w14:textId="01BC82F1" w:rsidR="0018230B" w:rsidRDefault="0018230B">
      <w:pPr>
        <w:pStyle w:val="FootnoteText"/>
      </w:pPr>
      <w:r>
        <w:rPr>
          <w:rStyle w:val="FootnoteReference"/>
        </w:rPr>
        <w:footnoteRef/>
      </w:r>
      <w:r>
        <w:t xml:space="preserve"> </w:t>
      </w:r>
      <w:hyperlink r:id="rId15" w:history="1">
        <w:r>
          <w:rPr>
            <w:rStyle w:val="Hyperlink"/>
          </w:rPr>
          <w:t>https://stackoverflow.com/questions/3323001/what-is-the-maximum-recursion-depth-in-python-and-how-to-increase-it</w:t>
        </w:r>
      </w:hyperlink>
      <w:r>
        <w:t xml:space="preserve">, </w:t>
      </w:r>
      <w:hyperlink r:id="rId16" w:history="1">
        <w:r>
          <w:rPr>
            <w:rStyle w:val="Hyperlink"/>
          </w:rPr>
          <w:t>https://bugs.launchpad.net/beautifulsoup/+bug/1471755</w:t>
        </w:r>
      </w:hyperlink>
    </w:p>
  </w:footnote>
  <w:footnote w:id="13">
    <w:p w14:paraId="10AEC243" w14:textId="4BD76467" w:rsidR="00E7638E" w:rsidRDefault="00E7638E">
      <w:pPr>
        <w:pStyle w:val="FootnoteText"/>
      </w:pPr>
      <w:r>
        <w:rPr>
          <w:rStyle w:val="FootnoteReference"/>
        </w:rPr>
        <w:footnoteRef/>
      </w:r>
      <w:r>
        <w:t xml:space="preserve"> </w:t>
      </w:r>
      <w:hyperlink r:id="rId17" w:anchor="time.perf_counter" w:history="1">
        <w:r>
          <w:rPr>
            <w:rStyle w:val="Hyperlink"/>
          </w:rPr>
          <w:t>https://docs.python.org/3/library/time.html#time.perf_counter</w:t>
        </w:r>
      </w:hyperlink>
      <w:bookmarkStart w:id="24" w:name="_GoBack"/>
      <w:bookmarkEnd w:id="24"/>
    </w:p>
  </w:footnote>
  <w:footnote w:id="14">
    <w:p w14:paraId="78856E85" w14:textId="4505189D" w:rsidR="00B17DE7" w:rsidRDefault="00B17DE7">
      <w:pPr>
        <w:pStyle w:val="FootnoteText"/>
      </w:pPr>
      <w:r>
        <w:rPr>
          <w:rStyle w:val="FootnoteReference"/>
        </w:rPr>
        <w:footnoteRef/>
      </w:r>
      <w:r>
        <w:t xml:space="preserve"> </w:t>
      </w:r>
      <w:hyperlink r:id="rId18" w:history="1">
        <w:r>
          <w:rPr>
            <w:rStyle w:val="Hyperlink"/>
          </w:rPr>
          <w:t>https://www.wolframalpha.com/</w:t>
        </w:r>
      </w:hyperlink>
    </w:p>
  </w:footnote>
  <w:footnote w:id="15">
    <w:p w14:paraId="27EE5B7B" w14:textId="3E87EDC3" w:rsidR="003D0E65" w:rsidRDefault="003D0E65">
      <w:pPr>
        <w:pStyle w:val="FootnoteText"/>
      </w:pPr>
      <w:r>
        <w:rPr>
          <w:rStyle w:val="FootnoteReference"/>
        </w:rPr>
        <w:footnoteRef/>
      </w:r>
      <w:r>
        <w:t xml:space="preserve"> </w:t>
      </w:r>
      <w:hyperlink r:id="rId19" w:anchor="Graph.GRG" w:history="1">
        <w:r>
          <w:rPr>
            <w:rStyle w:val="Hyperlink"/>
          </w:rPr>
          <w:t>https://igraph.org/python/doc/igraph-pysrc.html#Graph.GRG</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18230B" w:rsidRDefault="0018230B"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0DE0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1"/>
  </w:num>
  <w:num w:numId="5">
    <w:abstractNumId w:val="6"/>
  </w:num>
  <w:num w:numId="6">
    <w:abstractNumId w:val="14"/>
  </w:num>
  <w:num w:numId="7">
    <w:abstractNumId w:val="5"/>
  </w:num>
  <w:num w:numId="8">
    <w:abstractNumId w:val="12"/>
  </w:num>
  <w:num w:numId="9">
    <w:abstractNumId w:val="2"/>
  </w:num>
  <w:num w:numId="10">
    <w:abstractNumId w:val="7"/>
  </w:num>
  <w:num w:numId="11">
    <w:abstractNumId w:val="13"/>
  </w:num>
  <w:num w:numId="12">
    <w:abstractNumId w:val="3"/>
  </w:num>
  <w:num w:numId="13">
    <w:abstractNumId w:val="8"/>
  </w:num>
  <w:num w:numId="14">
    <w:abstractNumId w:val="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1126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1138"/>
    <w:rsid w:val="000325B9"/>
    <w:rsid w:val="0003643C"/>
    <w:rsid w:val="00062F48"/>
    <w:rsid w:val="0006695B"/>
    <w:rsid w:val="00066EBF"/>
    <w:rsid w:val="00084670"/>
    <w:rsid w:val="000979E9"/>
    <w:rsid w:val="000A440F"/>
    <w:rsid w:val="000B0F32"/>
    <w:rsid w:val="000B1EC9"/>
    <w:rsid w:val="000B3213"/>
    <w:rsid w:val="000D0106"/>
    <w:rsid w:val="000F6D88"/>
    <w:rsid w:val="00110604"/>
    <w:rsid w:val="00113C61"/>
    <w:rsid w:val="001439F7"/>
    <w:rsid w:val="00145B6C"/>
    <w:rsid w:val="001562CF"/>
    <w:rsid w:val="00156769"/>
    <w:rsid w:val="00163F39"/>
    <w:rsid w:val="00166FC2"/>
    <w:rsid w:val="001672B7"/>
    <w:rsid w:val="00173634"/>
    <w:rsid w:val="0018230B"/>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664B9"/>
    <w:rsid w:val="0026661F"/>
    <w:rsid w:val="00286B89"/>
    <w:rsid w:val="00291F77"/>
    <w:rsid w:val="002A0D52"/>
    <w:rsid w:val="002C579E"/>
    <w:rsid w:val="002D3074"/>
    <w:rsid w:val="002D6B61"/>
    <w:rsid w:val="00320B0E"/>
    <w:rsid w:val="00331758"/>
    <w:rsid w:val="00331A21"/>
    <w:rsid w:val="00344802"/>
    <w:rsid w:val="00363BAA"/>
    <w:rsid w:val="003A1036"/>
    <w:rsid w:val="003A1C9D"/>
    <w:rsid w:val="003A4BBD"/>
    <w:rsid w:val="003A617B"/>
    <w:rsid w:val="003C4851"/>
    <w:rsid w:val="003C7078"/>
    <w:rsid w:val="003D0E65"/>
    <w:rsid w:val="003F3731"/>
    <w:rsid w:val="003F5E50"/>
    <w:rsid w:val="00436AB6"/>
    <w:rsid w:val="004407ED"/>
    <w:rsid w:val="0044608E"/>
    <w:rsid w:val="0044697A"/>
    <w:rsid w:val="00461F2C"/>
    <w:rsid w:val="00464BFF"/>
    <w:rsid w:val="00472A62"/>
    <w:rsid w:val="00487FFA"/>
    <w:rsid w:val="00491D98"/>
    <w:rsid w:val="004A02A3"/>
    <w:rsid w:val="004A3171"/>
    <w:rsid w:val="004E7AD2"/>
    <w:rsid w:val="004F145F"/>
    <w:rsid w:val="00534132"/>
    <w:rsid w:val="00547C21"/>
    <w:rsid w:val="0055233C"/>
    <w:rsid w:val="00557A64"/>
    <w:rsid w:val="005909EF"/>
    <w:rsid w:val="00597282"/>
    <w:rsid w:val="005A298A"/>
    <w:rsid w:val="005A7AD4"/>
    <w:rsid w:val="005C1353"/>
    <w:rsid w:val="00601490"/>
    <w:rsid w:val="006142DB"/>
    <w:rsid w:val="0062342F"/>
    <w:rsid w:val="00635437"/>
    <w:rsid w:val="0064062A"/>
    <w:rsid w:val="0064171E"/>
    <w:rsid w:val="006449A1"/>
    <w:rsid w:val="00647715"/>
    <w:rsid w:val="0065313F"/>
    <w:rsid w:val="00664409"/>
    <w:rsid w:val="00676D9B"/>
    <w:rsid w:val="00681A59"/>
    <w:rsid w:val="0068585C"/>
    <w:rsid w:val="00686AA5"/>
    <w:rsid w:val="00687C6F"/>
    <w:rsid w:val="006A0BB2"/>
    <w:rsid w:val="006A0FC4"/>
    <w:rsid w:val="006A5B3A"/>
    <w:rsid w:val="006B1A8C"/>
    <w:rsid w:val="006B3381"/>
    <w:rsid w:val="006C2054"/>
    <w:rsid w:val="006C3B63"/>
    <w:rsid w:val="006C51BA"/>
    <w:rsid w:val="006E599E"/>
    <w:rsid w:val="00713C92"/>
    <w:rsid w:val="007330D4"/>
    <w:rsid w:val="00763A6A"/>
    <w:rsid w:val="00771A68"/>
    <w:rsid w:val="00782BD6"/>
    <w:rsid w:val="007879CA"/>
    <w:rsid w:val="00790A85"/>
    <w:rsid w:val="007A760A"/>
    <w:rsid w:val="007B094B"/>
    <w:rsid w:val="007B4DB9"/>
    <w:rsid w:val="007B63BF"/>
    <w:rsid w:val="007E1E3D"/>
    <w:rsid w:val="00800157"/>
    <w:rsid w:val="008068AA"/>
    <w:rsid w:val="00811324"/>
    <w:rsid w:val="0081290A"/>
    <w:rsid w:val="008239B6"/>
    <w:rsid w:val="00825630"/>
    <w:rsid w:val="008307E9"/>
    <w:rsid w:val="00835770"/>
    <w:rsid w:val="008361E2"/>
    <w:rsid w:val="008419B4"/>
    <w:rsid w:val="008550BD"/>
    <w:rsid w:val="00857923"/>
    <w:rsid w:val="008710E6"/>
    <w:rsid w:val="00874F70"/>
    <w:rsid w:val="00880965"/>
    <w:rsid w:val="008838E6"/>
    <w:rsid w:val="00893613"/>
    <w:rsid w:val="00895FD6"/>
    <w:rsid w:val="008B5B76"/>
    <w:rsid w:val="008C5487"/>
    <w:rsid w:val="009038FC"/>
    <w:rsid w:val="0092449B"/>
    <w:rsid w:val="00941B15"/>
    <w:rsid w:val="00960C86"/>
    <w:rsid w:val="00962952"/>
    <w:rsid w:val="00966D91"/>
    <w:rsid w:val="00967680"/>
    <w:rsid w:val="00975C81"/>
    <w:rsid w:val="00976E30"/>
    <w:rsid w:val="00992A2E"/>
    <w:rsid w:val="009A0EA2"/>
    <w:rsid w:val="009B52DF"/>
    <w:rsid w:val="009C4C01"/>
    <w:rsid w:val="009D63EF"/>
    <w:rsid w:val="009D7F44"/>
    <w:rsid w:val="009E0591"/>
    <w:rsid w:val="009F0959"/>
    <w:rsid w:val="009F394B"/>
    <w:rsid w:val="009F39E5"/>
    <w:rsid w:val="009F4584"/>
    <w:rsid w:val="009F4C1F"/>
    <w:rsid w:val="009F5646"/>
    <w:rsid w:val="00A202E5"/>
    <w:rsid w:val="00A32F2A"/>
    <w:rsid w:val="00A45319"/>
    <w:rsid w:val="00A512F8"/>
    <w:rsid w:val="00A56C92"/>
    <w:rsid w:val="00A65B70"/>
    <w:rsid w:val="00A6621A"/>
    <w:rsid w:val="00A71A26"/>
    <w:rsid w:val="00A775F5"/>
    <w:rsid w:val="00A83D52"/>
    <w:rsid w:val="00A84A70"/>
    <w:rsid w:val="00A87F31"/>
    <w:rsid w:val="00AA2872"/>
    <w:rsid w:val="00AA5445"/>
    <w:rsid w:val="00AB7566"/>
    <w:rsid w:val="00AC1A1A"/>
    <w:rsid w:val="00AC4018"/>
    <w:rsid w:val="00AD2A1B"/>
    <w:rsid w:val="00AF12AB"/>
    <w:rsid w:val="00B138D7"/>
    <w:rsid w:val="00B17DE7"/>
    <w:rsid w:val="00B24474"/>
    <w:rsid w:val="00B33C35"/>
    <w:rsid w:val="00B35AF4"/>
    <w:rsid w:val="00B46056"/>
    <w:rsid w:val="00B51171"/>
    <w:rsid w:val="00B57C97"/>
    <w:rsid w:val="00B60060"/>
    <w:rsid w:val="00B60176"/>
    <w:rsid w:val="00BA1DE6"/>
    <w:rsid w:val="00BA5A30"/>
    <w:rsid w:val="00BB711A"/>
    <w:rsid w:val="00BE44B4"/>
    <w:rsid w:val="00BE4A34"/>
    <w:rsid w:val="00BF4B6D"/>
    <w:rsid w:val="00BF77E4"/>
    <w:rsid w:val="00C029B8"/>
    <w:rsid w:val="00C111F3"/>
    <w:rsid w:val="00C142DA"/>
    <w:rsid w:val="00C24FEC"/>
    <w:rsid w:val="00C32DDA"/>
    <w:rsid w:val="00C332FE"/>
    <w:rsid w:val="00C5009C"/>
    <w:rsid w:val="00C7745E"/>
    <w:rsid w:val="00C8735C"/>
    <w:rsid w:val="00CA41DB"/>
    <w:rsid w:val="00CA4B42"/>
    <w:rsid w:val="00CB3EB0"/>
    <w:rsid w:val="00CC0D45"/>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B79BD"/>
    <w:rsid w:val="00DC02EC"/>
    <w:rsid w:val="00DC11B6"/>
    <w:rsid w:val="00DC3539"/>
    <w:rsid w:val="00DD7910"/>
    <w:rsid w:val="00DF01D4"/>
    <w:rsid w:val="00E141E1"/>
    <w:rsid w:val="00E604C6"/>
    <w:rsid w:val="00E74DAF"/>
    <w:rsid w:val="00E7638E"/>
    <w:rsid w:val="00E77211"/>
    <w:rsid w:val="00E84103"/>
    <w:rsid w:val="00E90958"/>
    <w:rsid w:val="00E90B41"/>
    <w:rsid w:val="00EA0ACC"/>
    <w:rsid w:val="00EA605D"/>
    <w:rsid w:val="00EC67BD"/>
    <w:rsid w:val="00EC70FC"/>
    <w:rsid w:val="00EC7B5E"/>
    <w:rsid w:val="00ED24D5"/>
    <w:rsid w:val="00F4304B"/>
    <w:rsid w:val="00F673AE"/>
    <w:rsid w:val="00F7032F"/>
    <w:rsid w:val="00FB4187"/>
    <w:rsid w:val="00FB5FD3"/>
    <w:rsid w:val="00FC238C"/>
    <w:rsid w:val="00FD0151"/>
    <w:rsid w:val="00FD3C49"/>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265"/>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4.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8" Type="http://schemas.openxmlformats.org/officeDocument/2006/relationships/hyperlink" Target="https://cairographics.org/pycairo/" TargetMode="External"/><Relationship Id="rId13" Type="http://schemas.openxmlformats.org/officeDocument/2006/relationships/hyperlink" Target="https://ipython.readthedocs.io/en/stable/interactive/magics.html" TargetMode="External"/><Relationship Id="rId18" Type="http://schemas.openxmlformats.org/officeDocument/2006/relationships/hyperlink" Target="https://www.wolframalpha.com/"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docs.python.org/3/library/time.html" TargetMode="External"/><Relationship Id="rId12" Type="http://schemas.openxmlformats.org/officeDocument/2006/relationships/hyperlink" Target="https://lists.nongnu.org/archive/html/igraph-help/2014-05/msg00069.html" TargetMode="External"/><Relationship Id="rId17" Type="http://schemas.openxmlformats.org/officeDocument/2006/relationships/hyperlink" Target="https://docs.python.org/3/library/time.html" TargetMode="External"/><Relationship Id="rId2" Type="http://schemas.openxmlformats.org/officeDocument/2006/relationships/hyperlink" Target="https://graph-tool.skewed.de/" TargetMode="External"/><Relationship Id="rId16" Type="http://schemas.openxmlformats.org/officeDocument/2006/relationships/hyperlink" Target="https://bugs.launchpad.net/beautifulsoup/+bug/1471755" TargetMode="External"/><Relationship Id="rId1" Type="http://schemas.openxmlformats.org/officeDocument/2006/relationships/hyperlink" Target="https://docs.python.org/3/library/time.html" TargetMode="External"/><Relationship Id="rId6" Type="http://schemas.openxmlformats.org/officeDocument/2006/relationships/hyperlink" Target="https://graph-tool.skewed.de/performance" TargetMode="External"/><Relationship Id="rId11" Type="http://schemas.openxmlformats.org/officeDocument/2006/relationships/hyperlink" Target="https://stackoverflow.com/questions/20245234/delete-vertices-while-preserving-nodes-ids" TargetMode="External"/><Relationship Id="rId5" Type="http://schemas.openxmlformats.org/officeDocument/2006/relationships/hyperlink" Target="https://igraph.org/redirect.html" TargetMode="External"/><Relationship Id="rId15" Type="http://schemas.openxmlformats.org/officeDocument/2006/relationships/hyperlink" Target="https://stackoverflow.com/questions/3323001/what-is-the-maximum-recursion-depth-in-python-and-how-to-increase-it" TargetMode="External"/><Relationship Id="rId10" Type="http://schemas.openxmlformats.org/officeDocument/2006/relationships/hyperlink" Target="https://lists.nongnu.org/archive/html/igraph-help/2010-03/msg00078.html" TargetMode="External"/><Relationship Id="rId19" Type="http://schemas.openxmlformats.org/officeDocument/2006/relationships/hyperlink" Target="https://igraph.org/python/doc/igraph-pysrc.html" TargetMode="External"/><Relationship Id="rId4" Type="http://schemas.openxmlformats.org/officeDocument/2006/relationships/hyperlink" Target="https://igraph.org/redirect.html" TargetMode="External"/><Relationship Id="rId9" Type="http://schemas.openxmlformats.org/officeDocument/2006/relationships/hyperlink" Target="https://docs.python.org/3.6/library/profile.html" TargetMode="External"/><Relationship Id="rId14" Type="http://schemas.openxmlformats.org/officeDocument/2006/relationships/hyperlink" Target="https://lists.nongnu.org/archive/html/igraph-help/2014-05/msg00069.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studata08\home\AC\Aca16tls\vc-solver\tests%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i="1">
                <a:effectLst/>
              </a:rPr>
              <a:t>comaprison of performance for different copy functions used</a:t>
            </a:r>
          </a:p>
        </c:rich>
      </c:tx>
      <c:layout>
        <c:manualLayout>
          <c:xMode val="edge"/>
          <c:yMode val="edge"/>
          <c:x val="0.11186563401267728"/>
          <c:y val="2.665143727393870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used</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3884-48B0-80F9-10D80E7BF590}"/>
            </c:ext>
          </c:extLst>
        </c:ser>
        <c:ser>
          <c:idx val="1"/>
          <c:order val="1"/>
          <c:tx>
            <c:v>igraph's copy use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3884-48B0-80F9-10D80E7BF590}"/>
            </c:ext>
          </c:extLst>
        </c:ser>
        <c:dLbls>
          <c:showLegendKey val="0"/>
          <c:showVal val="0"/>
          <c:showCatName val="0"/>
          <c:showSerName val="0"/>
          <c:showPercent val="0"/>
          <c:showBubbleSize val="0"/>
        </c:dLbls>
        <c:marker val="1"/>
        <c:smooth val="0"/>
        <c:axId val="733811048"/>
        <c:axId val="733803176"/>
      </c:lineChart>
      <c:catAx>
        <c:axId val="73381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in order of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50000"/>
          <a:lumOff val="50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D$53:$D$81</c:f>
              <c:numCache>
                <c:formatCode>#,##0.000</c:formatCode>
                <c:ptCount val="29"/>
                <c:pt idx="3">
                  <c:v>0.36876057100016602</c:v>
                </c:pt>
                <c:pt idx="4">
                  <c:v>0.17515071500019899</c:v>
                </c:pt>
                <c:pt idx="5">
                  <c:v>0.163606378000622</c:v>
                </c:pt>
                <c:pt idx="6">
                  <c:v>0.12219150300006699</c:v>
                </c:pt>
                <c:pt idx="7">
                  <c:v>9.6180906000881805E-2</c:v>
                </c:pt>
                <c:pt idx="8">
                  <c:v>8.0001082000308005E-2</c:v>
                </c:pt>
                <c:pt idx="9">
                  <c:v>5.9798775999297497E-2</c:v>
                </c:pt>
                <c:pt idx="10">
                  <c:v>5.3921672999422299E-2</c:v>
                </c:pt>
                <c:pt idx="11">
                  <c:v>5.3007011998488403E-2</c:v>
                </c:pt>
                <c:pt idx="12">
                  <c:v>4.0353372000026803E-2</c:v>
                </c:pt>
                <c:pt idx="13">
                  <c:v>3.7223557999823201E-2</c:v>
                </c:pt>
                <c:pt idx="14">
                  <c:v>3.1654262998927103E-2</c:v>
                </c:pt>
                <c:pt idx="15">
                  <c:v>2.20607120008935E-2</c:v>
                </c:pt>
                <c:pt idx="16">
                  <c:v>1.87783509991277E-2</c:v>
                </c:pt>
                <c:pt idx="17">
                  <c:v>1.8008200000622299E-2</c:v>
                </c:pt>
                <c:pt idx="18">
                  <c:v>1.6914883999561401E-2</c:v>
                </c:pt>
                <c:pt idx="19">
                  <c:v>1.6682543000570101E-2</c:v>
                </c:pt>
                <c:pt idx="20">
                  <c:v>1.41694419999112E-2</c:v>
                </c:pt>
                <c:pt idx="21">
                  <c:v>1.3624336999782801E-2</c:v>
                </c:pt>
                <c:pt idx="22">
                  <c:v>1.20254140001634E-2</c:v>
                </c:pt>
                <c:pt idx="23">
                  <c:v>1.11614719990029E-2</c:v>
                </c:pt>
                <c:pt idx="24">
                  <c:v>7.00316000074963E-3</c:v>
                </c:pt>
                <c:pt idx="25">
                  <c:v>6.8512069992721003E-3</c:v>
                </c:pt>
                <c:pt idx="26">
                  <c:v>6.5306830001645704E-3</c:v>
                </c:pt>
                <c:pt idx="27">
                  <c:v>5.2837160001217801E-3</c:v>
                </c:pt>
                <c:pt idx="28">
                  <c:v>4.9924800005101098E-3</c:v>
                </c:pt>
              </c:numCache>
            </c:numRef>
          </c:val>
          <c:smooth val="0"/>
          <c:extLst>
            <c:ext xmlns:c16="http://schemas.microsoft.com/office/drawing/2014/chart" uri="{C3380CC4-5D6E-409C-BE32-E72D297353CC}">
              <c16:uniqueId val="{00000000-E7C1-45B4-BD8E-FBA95C5B62CF}"/>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E7C1-45B4-BD8E-FBA95C5B62CF}"/>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H$53:$H$81</c:f>
              <c:numCache>
                <c:formatCode>General</c:formatCode>
                <c:ptCount val="29"/>
                <c:pt idx="0">
                  <c:v>29</c:v>
                </c:pt>
                <c:pt idx="1">
                  <c:v>28</c:v>
                </c:pt>
                <c:pt idx="2">
                  <c:v>27</c:v>
                </c:pt>
                <c:pt idx="3">
                  <c:v>26</c:v>
                </c:pt>
                <c:pt idx="4">
                  <c:v>25</c:v>
                </c:pt>
                <c:pt idx="5">
                  <c:v>24</c:v>
                </c:pt>
                <c:pt idx="6">
                  <c:v>23</c:v>
                </c:pt>
                <c:pt idx="7">
                  <c:v>22</c:v>
                </c:pt>
                <c:pt idx="8">
                  <c:v>21</c:v>
                </c:pt>
                <c:pt idx="9">
                  <c:v>20</c:v>
                </c:pt>
                <c:pt idx="10">
                  <c:v>19</c:v>
                </c:pt>
                <c:pt idx="11">
                  <c:v>18</c:v>
                </c:pt>
                <c:pt idx="12">
                  <c:v>17</c:v>
                </c:pt>
                <c:pt idx="13">
                  <c:v>16</c:v>
                </c:pt>
                <c:pt idx="14">
                  <c:v>15</c:v>
                </c:pt>
                <c:pt idx="15">
                  <c:v>14</c:v>
                </c:pt>
                <c:pt idx="16">
                  <c:v>13</c:v>
                </c:pt>
                <c:pt idx="17">
                  <c:v>12</c:v>
                </c:pt>
                <c:pt idx="18">
                  <c:v>11</c:v>
                </c:pt>
                <c:pt idx="19">
                  <c:v>10</c:v>
                </c:pt>
                <c:pt idx="20">
                  <c:v>9</c:v>
                </c:pt>
                <c:pt idx="21">
                  <c:v>8</c:v>
                </c:pt>
                <c:pt idx="22">
                  <c:v>7</c:v>
                </c:pt>
                <c:pt idx="23">
                  <c:v>6</c:v>
                </c:pt>
                <c:pt idx="24">
                  <c:v>5</c:v>
                </c:pt>
                <c:pt idx="25">
                  <c:v>4</c:v>
                </c:pt>
                <c:pt idx="26">
                  <c:v>3</c:v>
                </c:pt>
                <c:pt idx="27">
                  <c:v>2</c:v>
                </c:pt>
                <c:pt idx="28">
                  <c:v>1</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E7C1-45B4-BD8E-FBA95C5B62CF}"/>
            </c:ext>
          </c:extLst>
        </c:ser>
        <c:dLbls>
          <c:showLegendKey val="0"/>
          <c:showVal val="0"/>
          <c:showCatName val="0"/>
          <c:showSerName val="0"/>
          <c:showPercent val="0"/>
          <c:showBubbleSize val="0"/>
        </c:dLbls>
        <c:marker val="1"/>
        <c:smooth val="0"/>
        <c:axId val="1092278477"/>
        <c:axId val="2070581784"/>
      </c:lineChart>
      <c:catAx>
        <c:axId val="1092278477"/>
        <c:scaling>
          <c:orientation val="maxMin"/>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r"/>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Tahoma"/>
    <w:panose1 w:val="02010600030101010101"/>
    <w:charset w:val="00"/>
    <w:family w:val="auto"/>
    <w:pitch w:val="variable"/>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0D5B88"/>
    <w:rsid w:val="0034433B"/>
    <w:rsid w:val="005326B4"/>
    <w:rsid w:val="0056080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26B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5533E65-5C7D-4ACE-BBB3-C90AEE0B3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05</TotalTime>
  <Pages>30</Pages>
  <Words>8868</Words>
  <Characters>152331</Characters>
  <Application>Microsoft Office Word</Application>
  <DocSecurity>0</DocSecurity>
  <Lines>6093</Lines>
  <Paragraphs>4356</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56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18</cp:revision>
  <cp:lastPrinted>2019-04-30T19:20:00Z</cp:lastPrinted>
  <dcterms:created xsi:type="dcterms:W3CDTF">2019-04-11T12:56:00Z</dcterms:created>
  <dcterms:modified xsi:type="dcterms:W3CDTF">2019-04-30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